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drawings/drawing3.xml" ContentType="application/vnd.openxmlformats-officedocument.drawingml.chartshapes+xml"/>
  <Override PartName="/word/charts/chart8.xml" ContentType="application/vnd.openxmlformats-officedocument.drawingml.chart+xml"/>
  <Override PartName="/word/drawings/drawing4.xml" ContentType="application/vnd.openxmlformats-officedocument.drawingml.chartshapes+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E036E3" w14:textId="77777777" w:rsidR="00970FC4" w:rsidRPr="003B56A6" w:rsidRDefault="00970FC4" w:rsidP="00970FC4">
      <w:pPr>
        <w:pStyle w:val="TY"/>
        <w:rPr>
          <w:lang w:val="en-GB"/>
        </w:rPr>
      </w:pPr>
      <w:r w:rsidRPr="003B56A6">
        <w:rPr>
          <w:lang w:val="en-GB"/>
        </w:rPr>
        <w:t>Article type: Original Research Article</w:t>
      </w:r>
    </w:p>
    <w:p w14:paraId="30A67AF5" w14:textId="77777777" w:rsidR="00970FC4" w:rsidRPr="002963CD" w:rsidRDefault="00970FC4" w:rsidP="00970FC4">
      <w:pPr>
        <w:pStyle w:val="AF"/>
      </w:pPr>
      <w:r w:rsidRPr="002963CD">
        <w:rPr>
          <w:b/>
        </w:rPr>
        <w:t xml:space="preserve">Corresponding Author: Sheng Yong </w:t>
      </w:r>
    </w:p>
    <w:p w14:paraId="7DC7D055" w14:textId="77777777" w:rsidR="00970FC4" w:rsidRPr="002963CD" w:rsidRDefault="00970FC4" w:rsidP="00970FC4">
      <w:pPr>
        <w:pStyle w:val="AF"/>
      </w:pPr>
      <w:r w:rsidRPr="002963CD">
        <w:t>Sheng Yong, Smart Electronic Materials &amp; System Research Group, School of Electronics and Computer Science, University of Southampton, Southampton, SO17 1BJ, UK</w:t>
      </w:r>
    </w:p>
    <w:p w14:paraId="75904A15" w14:textId="77777777" w:rsidR="00970FC4" w:rsidRPr="002963CD" w:rsidRDefault="00970FC4" w:rsidP="00970FC4">
      <w:pPr>
        <w:pStyle w:val="AF"/>
      </w:pPr>
      <w:r w:rsidRPr="002963CD">
        <w:t>Email: sy1v16@soton.ac.uk</w:t>
      </w:r>
    </w:p>
    <w:p w14:paraId="3B76F58D" w14:textId="77777777" w:rsidR="00970FC4" w:rsidRPr="0004738D" w:rsidRDefault="00970FC4" w:rsidP="00970FC4">
      <w:pPr>
        <w:pStyle w:val="AT"/>
        <w:rPr>
          <w:lang w:val="en-GB"/>
        </w:rPr>
      </w:pPr>
      <w:r w:rsidRPr="00BA0366">
        <w:rPr>
          <w:i/>
        </w:rPr>
        <w:t>The influence of textile substrate on the performance of multilayer fabric supercapacitors</w:t>
      </w:r>
    </w:p>
    <w:p w14:paraId="5DB6E7AE" w14:textId="77777777" w:rsidR="00970FC4" w:rsidRPr="0004738D" w:rsidRDefault="00970FC4" w:rsidP="00970FC4">
      <w:pPr>
        <w:pStyle w:val="AU"/>
        <w:rPr>
          <w:lang w:val="en-GB"/>
        </w:rPr>
      </w:pPr>
      <w:r>
        <w:t>S. Yong</w:t>
      </w:r>
      <w:r w:rsidRPr="002963CD">
        <w:rPr>
          <w:vertAlign w:val="superscript"/>
        </w:rPr>
        <w:t>1</w:t>
      </w:r>
      <w:r>
        <w:t>, N. Hillier</w:t>
      </w:r>
      <w:r>
        <w:rPr>
          <w:vertAlign w:val="superscript"/>
        </w:rPr>
        <w:t>2</w:t>
      </w:r>
      <w:r>
        <w:t xml:space="preserve"> and S. Beeby</w:t>
      </w:r>
      <w:r w:rsidRPr="002963CD">
        <w:rPr>
          <w:vertAlign w:val="superscript"/>
        </w:rPr>
        <w:t>1</w:t>
      </w:r>
    </w:p>
    <w:p w14:paraId="4CE2E6A9" w14:textId="77777777" w:rsidR="00970FC4" w:rsidRDefault="00970FC4" w:rsidP="00970FC4">
      <w:pPr>
        <w:pStyle w:val="AF"/>
        <w:rPr>
          <w:szCs w:val="22"/>
        </w:rPr>
      </w:pPr>
      <w:r w:rsidRPr="00D37349">
        <w:rPr>
          <w:vertAlign w:val="superscript"/>
        </w:rPr>
        <w:t>1</w:t>
      </w:r>
      <w:r w:rsidRPr="00A15DCB">
        <w:t xml:space="preserve">Smart Electronic Materials &amp; System Research Group, </w:t>
      </w:r>
      <w:r>
        <w:t xml:space="preserve">School of </w:t>
      </w:r>
      <w:r w:rsidRPr="00A15DCB">
        <w:t>Electronics and Computer Science, University of Southampton, Southampton, SO17 1BJ</w:t>
      </w:r>
      <w:r w:rsidRPr="00A15DCB">
        <w:rPr>
          <w:sz w:val="28"/>
        </w:rPr>
        <w:t>,</w:t>
      </w:r>
      <w:r w:rsidRPr="00A15DCB">
        <w:rPr>
          <w:szCs w:val="22"/>
        </w:rPr>
        <w:t xml:space="preserve"> UK </w:t>
      </w:r>
    </w:p>
    <w:p w14:paraId="37B7C32D" w14:textId="4B145FFA" w:rsidR="00970FC4" w:rsidRDefault="00970FC4" w:rsidP="00970FC4">
      <w:pPr>
        <w:pStyle w:val="AF"/>
        <w:rPr>
          <w:szCs w:val="22"/>
        </w:rPr>
      </w:pPr>
      <w:r w:rsidRPr="00134162">
        <w:rPr>
          <w:vertAlign w:val="superscript"/>
        </w:rPr>
        <w:t>2</w:t>
      </w:r>
      <w:r>
        <w:t>Energy Storage and its Applications Centre of Doctoral Training</w:t>
      </w:r>
      <w:r w:rsidRPr="00A15DCB">
        <w:t>, University of Southampton, Southampton, SO17 1BJ</w:t>
      </w:r>
      <w:r w:rsidRPr="00A15DCB">
        <w:rPr>
          <w:sz w:val="28"/>
        </w:rPr>
        <w:t>,</w:t>
      </w:r>
      <w:r w:rsidRPr="00A15DCB">
        <w:rPr>
          <w:szCs w:val="22"/>
        </w:rPr>
        <w:t xml:space="preserve"> UK </w:t>
      </w:r>
    </w:p>
    <w:p w14:paraId="67B2DE4C" w14:textId="77777777" w:rsidR="00970FC4" w:rsidRDefault="00970FC4">
      <w:pPr>
        <w:rPr>
          <w:rFonts w:ascii="Times New Roman" w:eastAsia="Times New Roman" w:hAnsi="Times New Roman" w:cs="Times New Roman"/>
          <w:sz w:val="24"/>
          <w:lang w:val="en-US"/>
        </w:rPr>
      </w:pPr>
      <w:r>
        <w:br w:type="page"/>
      </w:r>
    </w:p>
    <w:p w14:paraId="068839BA" w14:textId="77777777" w:rsidR="00970FC4" w:rsidRDefault="00970FC4" w:rsidP="00970FC4">
      <w:pPr>
        <w:pStyle w:val="ABKWH"/>
      </w:pPr>
      <w:r>
        <w:lastRenderedPageBreak/>
        <w:t xml:space="preserve">Abstract:  </w:t>
      </w:r>
    </w:p>
    <w:p w14:paraId="331B3D08" w14:textId="77777777" w:rsidR="00970FC4" w:rsidRDefault="00970FC4" w:rsidP="00970FC4">
      <w:pPr>
        <w:pStyle w:val="ABKW"/>
        <w:jc w:val="both"/>
      </w:pPr>
      <w:r w:rsidRPr="0004738D">
        <w:t xml:space="preserve">This paper presents a study investigating the effect of differing textile substrates on the performance of multilayer, aqueous </w:t>
      </w:r>
      <w:r>
        <w:t xml:space="preserve">fabric </w:t>
      </w:r>
      <w:r w:rsidRPr="0004738D">
        <w:t xml:space="preserve">supercapacitors. Three </w:t>
      </w:r>
      <w:r w:rsidRPr="00970FC4">
        <w:t xml:space="preserve">widely available textiles, cotton, polyester-cotton and silk were chosen, and all underwent the same activated carbon deposition process to form electrodes. An automated spray coating was implemented to precisely control the loading of the carbon, and to enable a uniform coating. A vacuum impregnation technique was utilized to increase the wettability of the electrodes and to improve the absorption of the aqueous electrolyte. The multilayer supercapacitors showed excellent electrochemical and mechanical stability, with the choice of textile substrate found to have a profound effect on the performance. The silk based supercapacitor was found to have a gravimetric capacitance of 20.2 </w:t>
      </w:r>
      <w:proofErr w:type="gramStart"/>
      <w:r w:rsidRPr="00970FC4">
        <w:t>F.g</w:t>
      </w:r>
      <w:proofErr w:type="gramEnd"/>
      <w:r w:rsidRPr="00970FC4">
        <w:rPr>
          <w:vertAlign w:val="superscript"/>
        </w:rPr>
        <w:t>-1</w:t>
      </w:r>
      <w:r w:rsidRPr="00970FC4">
        <w:t xml:space="preserve"> (56.6 mF.cm</w:t>
      </w:r>
      <w:r w:rsidRPr="00970FC4">
        <w:rPr>
          <w:vertAlign w:val="superscript"/>
        </w:rPr>
        <w:t>-2</w:t>
      </w:r>
      <w:r w:rsidRPr="00970FC4">
        <w:t xml:space="preserve">) at a carbon loading ratio of 15.7 %wt. </w:t>
      </w:r>
      <w:bookmarkStart w:id="0" w:name="_Hlk7619480"/>
      <w:r w:rsidRPr="00970FC4">
        <w:t>The polyester-cotton supercapacitor however, was found to have a superior areal capacitance of 118 mF.cm</w:t>
      </w:r>
      <w:r w:rsidRPr="00970FC4">
        <w:rPr>
          <w:vertAlign w:val="superscript"/>
        </w:rPr>
        <w:t>-2</w:t>
      </w:r>
      <w:r w:rsidRPr="00970FC4">
        <w:t xml:space="preserve"> at a carbon loading ratio of 14.1 %wt.  </w:t>
      </w:r>
      <w:bookmarkEnd w:id="0"/>
      <w:r w:rsidRPr="00970FC4">
        <w:t xml:space="preserve">This work will be </w:t>
      </w:r>
      <w:r w:rsidRPr="0004738D">
        <w:t xml:space="preserve">used to select future substrates and carbon loading levels for real-world </w:t>
      </w:r>
      <w:r>
        <w:t>e</w:t>
      </w:r>
      <w:r w:rsidRPr="0004738D">
        <w:t xml:space="preserve">-textiles.  </w:t>
      </w:r>
    </w:p>
    <w:p w14:paraId="3701390B" w14:textId="77777777" w:rsidR="00970FC4" w:rsidRPr="002963CD" w:rsidRDefault="00970FC4" w:rsidP="00970FC4">
      <w:pPr>
        <w:pStyle w:val="ABKWH"/>
      </w:pPr>
      <w:r w:rsidRPr="002963CD">
        <w:t xml:space="preserve">Keywords </w:t>
      </w:r>
    </w:p>
    <w:p w14:paraId="44F62C5E" w14:textId="77777777" w:rsidR="00970FC4" w:rsidRPr="0004738D" w:rsidRDefault="00970FC4" w:rsidP="00970FC4">
      <w:pPr>
        <w:pStyle w:val="ABKW"/>
      </w:pPr>
      <w:r>
        <w:t xml:space="preserve">Activated carbon, textile supercapacitor, energy storage </w:t>
      </w:r>
    </w:p>
    <w:p w14:paraId="3310F607" w14:textId="77777777" w:rsidR="00970FC4" w:rsidRPr="00C61AF6" w:rsidRDefault="00970FC4" w:rsidP="00970FC4">
      <w:pPr>
        <w:pStyle w:val="AS"/>
      </w:pPr>
      <w:r w:rsidRPr="00C61AF6">
        <w:t>Introduction</w:t>
      </w:r>
    </w:p>
    <w:p w14:paraId="2CBB4941" w14:textId="77777777" w:rsidR="00970FC4" w:rsidRPr="00970FC4" w:rsidRDefault="00970FC4" w:rsidP="00970FC4">
      <w:pPr>
        <w:jc w:val="both"/>
        <w:rPr>
          <w:rFonts w:ascii="Times New Roman" w:hAnsi="Times New Roman" w:cs="Times New Roman"/>
          <w:sz w:val="24"/>
        </w:rPr>
      </w:pPr>
      <w:r w:rsidRPr="00970FC4">
        <w:rPr>
          <w:rFonts w:ascii="Times New Roman" w:hAnsi="Times New Roman" w:cs="Times New Roman"/>
          <w:sz w:val="24"/>
        </w:rPr>
        <w:t xml:space="preserve">Electronic textiles (e-textiles) add functionality to traditional fabrics through the integration of electronics into the structure, making interaction with the user and/or the environment possible. The power delivery for these devices is a considerable challenge, with lightweight and flexible energy storage technologies (ESTs) being a </w:t>
      </w:r>
      <w:proofErr w:type="spellStart"/>
      <w:r w:rsidRPr="00970FC4">
        <w:rPr>
          <w:rFonts w:ascii="Times New Roman" w:hAnsi="Times New Roman" w:cs="Times New Roman"/>
          <w:sz w:val="24"/>
        </w:rPr>
        <w:t>favored</w:t>
      </w:r>
      <w:proofErr w:type="spellEnd"/>
      <w:r w:rsidRPr="00970FC4">
        <w:rPr>
          <w:rFonts w:ascii="Times New Roman" w:hAnsi="Times New Roman" w:cs="Times New Roman"/>
          <w:sz w:val="24"/>
        </w:rPr>
        <w:t xml:space="preserve"> solution </w:t>
      </w:r>
      <w:r w:rsidRPr="00970FC4">
        <w:rPr>
          <w:rFonts w:ascii="Times New Roman" w:hAnsi="Times New Roman" w:cs="Times New Roman"/>
          <w:sz w:val="24"/>
        </w:rPr>
        <w:fldChar w:fldCharType="begin">
          <w:fldData xml:space="preserve">PEVuZE5vdGU+PENpdGU+PEF1dGhvcj5EaWFzPC9BdXRob3I+PFllYXI+MjAxNTwvWWVhcj48UmVj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</w:fldData>
        </w:fldChar>
      </w:r>
      <w:r w:rsidRPr="00970FC4">
        <w:rPr>
          <w:rFonts w:ascii="Times New Roman" w:hAnsi="Times New Roman" w:cs="Times New Roman"/>
          <w:sz w:val="24"/>
        </w:rPr>
        <w:instrText xml:space="preserve"> ADDIN EN.CITE </w:instrText>
      </w:r>
      <w:r w:rsidRPr="00970FC4">
        <w:rPr>
          <w:rFonts w:ascii="Times New Roman" w:hAnsi="Times New Roman" w:cs="Times New Roman"/>
          <w:sz w:val="24"/>
        </w:rPr>
        <w:fldChar w:fldCharType="begin">
          <w:fldData xml:space="preserve">PEVuZE5vdGU+PENpdGU+PEF1dGhvcj5EaWFzPC9BdXRob3I+PFllYXI+MjAxNTwvWWVhcj48UmVj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</w:fldData>
        </w:fldChar>
      </w:r>
      <w:r w:rsidRPr="00970FC4">
        <w:rPr>
          <w:rFonts w:ascii="Times New Roman" w:hAnsi="Times New Roman" w:cs="Times New Roman"/>
          <w:sz w:val="24"/>
        </w:rPr>
        <w:instrText xml:space="preserve"> ADDIN EN.CITE.DATA </w:instrText>
      </w:r>
      <w:r w:rsidRPr="00970FC4">
        <w:rPr>
          <w:rFonts w:ascii="Times New Roman" w:hAnsi="Times New Roman" w:cs="Times New Roman"/>
          <w:sz w:val="24"/>
        </w:rPr>
      </w:r>
      <w:r w:rsidRPr="00970FC4">
        <w:rPr>
          <w:rFonts w:ascii="Times New Roman" w:hAnsi="Times New Roman" w:cs="Times New Roman"/>
          <w:sz w:val="24"/>
        </w:rPr>
        <w:fldChar w:fldCharType="end"/>
      </w:r>
      <w:r w:rsidRPr="00970FC4">
        <w:rPr>
          <w:rFonts w:ascii="Times New Roman" w:hAnsi="Times New Roman" w:cs="Times New Roman"/>
          <w:sz w:val="24"/>
        </w:rPr>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3</w:t>
      </w:r>
      <w:r w:rsidRPr="00970FC4">
        <w:rPr>
          <w:rFonts w:ascii="Times New Roman" w:hAnsi="Times New Roman" w:cs="Times New Roman"/>
          <w:sz w:val="24"/>
        </w:rPr>
        <w:fldChar w:fldCharType="end"/>
      </w:r>
      <w:r w:rsidRPr="00970FC4">
        <w:rPr>
          <w:rFonts w:ascii="Times New Roman" w:hAnsi="Times New Roman" w:cs="Times New Roman"/>
          <w:sz w:val="24"/>
        </w:rPr>
        <w:t xml:space="preserve">. Of these ESTs, textile supercapacitors have </w:t>
      </w:r>
      <w:proofErr w:type="spellStart"/>
      <w:r w:rsidRPr="00970FC4">
        <w:rPr>
          <w:rFonts w:ascii="Times New Roman" w:hAnsi="Times New Roman" w:cs="Times New Roman"/>
          <w:sz w:val="24"/>
        </w:rPr>
        <w:t>favorable</w:t>
      </w:r>
      <w:proofErr w:type="spellEnd"/>
      <w:r w:rsidRPr="00970FC4">
        <w:rPr>
          <w:rFonts w:ascii="Times New Roman" w:hAnsi="Times New Roman" w:cs="Times New Roman"/>
          <w:sz w:val="24"/>
        </w:rPr>
        <w:t xml:space="preserve"> characteristics of high energy and power densities, fast charge-discharge rates and long-term cycling stability </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Conway&lt;/Author&gt;&lt;Year&gt;2013&lt;/Year&gt;&lt;RecNum&gt;234&lt;/RecNum&gt;&lt;DisplayText&gt;&lt;style face="superscript"&gt;4, 5&lt;/style&gt;&lt;/DisplayText&gt;&lt;record&gt;&lt;rec-number&gt;234&lt;/rec-number&gt;&lt;foreign-keys&gt;&lt;key app="EN" db-id="zrvatar065sfayetp5xv90vhs0zswspda5v5" timestamp="1547650004"&gt;234&lt;/key&gt;&lt;/foreign-keys&gt;&lt;ref-type name="Book"&gt;6&lt;/ref-type&gt;&lt;contributors&gt;&lt;authors&gt;&lt;author&gt;Conway, Brian E&lt;/author&gt;&lt;/authors&gt;&lt;/contributors&gt;&lt;titles&gt;&lt;title&gt;Electrochemical supercapacitors: scientific fundamentals and technological applications&lt;/title&gt;&lt;/titles&gt;&lt;dates&gt;&lt;year&gt;2013&lt;/year&gt;&lt;/dates&gt;&lt;publisher&gt;Springer Science &amp;amp; Business Media&lt;/publisher&gt;&lt;isbn&gt;1475730586&lt;/isbn&gt;&lt;urls&gt;&lt;/urls&gt;&lt;/record&gt;&lt;/Cite&gt;&lt;Cite&gt;&lt;Author&gt;Chen&lt;/Author&gt;&lt;Year&gt;2017&lt;/Year&gt;&lt;RecNum&gt;233&lt;/RecNum&gt;&lt;record&gt;&lt;rec-number&gt;233&lt;/rec-number&gt;&lt;foreign-keys&gt;&lt;key app="EN" db-id="zrvatar065sfayetp5xv90vhs0zswspda5v5" timestamp="1547649899"&gt;233&lt;/key&gt;&lt;/foreign-keys&gt;&lt;ref-type name="Journal Article"&gt;17&lt;/ref-type&gt;&lt;contributors&gt;&lt;authors&gt;&lt;author&gt;Chen, Xuli&lt;/author&gt;&lt;author&gt;Paul, Rajib&lt;/author&gt;&lt;author&gt;Dai, Liming&lt;/author&gt;&lt;/authors&gt;&lt;/contributors&gt;&lt;titles&gt;&lt;title&gt;Carbon-based supercapacitors for efficient energy storage&lt;/title&gt;&lt;secondary-title&gt;National Science Review&lt;/secondary-title&gt;&lt;/titles&gt;&lt;periodical&gt;&lt;full-title&gt;National Science Review&lt;/full-title&gt;&lt;/periodical&gt;&lt;pages&gt;453-489&lt;/pages&gt;&lt;volume&gt;4&lt;/volume&gt;&lt;number&gt;3&lt;/number&gt;&lt;dates&gt;&lt;year&gt;2017&lt;/year&gt;&lt;/dates&gt;&lt;isbn&gt;2095-5138&lt;/isbn&gt;&lt;urls&gt;&lt;related-urls&gt;&lt;url&gt;http://dx.doi.org/10.1093/nsr/nwx009&lt;/url&gt;&lt;/related-urls&gt;&lt;/urls&gt;&lt;electronic-resource-num&gt;10.1093/nsr/nwx009&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4, 5</w:t>
      </w:r>
      <w:r w:rsidRPr="00970FC4">
        <w:rPr>
          <w:rFonts w:ascii="Times New Roman" w:hAnsi="Times New Roman" w:cs="Times New Roman"/>
          <w:sz w:val="24"/>
        </w:rPr>
        <w:fldChar w:fldCharType="end"/>
      </w:r>
      <w:r w:rsidRPr="00970FC4">
        <w:rPr>
          <w:rFonts w:ascii="Times New Roman" w:hAnsi="Times New Roman" w:cs="Times New Roman"/>
          <w:sz w:val="24"/>
        </w:rPr>
        <w:t xml:space="preserve">. These characteristics are due to the storage mechanism within supercapacitors. Unlike a battery, the charge is stored at the electrode-electrolyte boundary (electrical double layer </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Largeot&lt;/Author&gt;&lt;Year&gt;2008&lt;/Year&gt;&lt;RecNum&gt;194&lt;/RecNum&gt;&lt;DisplayText&gt;&lt;style face="superscript"&gt;6&lt;/style&gt;&lt;/DisplayText&gt;&lt;record&gt;&lt;rec-number&gt;194&lt;/rec-number&gt;&lt;foreign-keys&gt;&lt;key app="EN" db-id="zrvatar065sfayetp5xv90vhs0zswspda5v5" timestamp="1536928704"&gt;194&lt;/key&gt;&lt;/foreign-keys&gt;&lt;ref-type name="Journal Article"&gt;17&lt;/ref-type&gt;&lt;contributors&gt;&lt;authors&gt;&lt;author&gt;Largeot, Celine&lt;/author&gt;&lt;author&gt;Portet, Cristelle&lt;/author&gt;&lt;author&gt;Chmiola, John&lt;/author&gt;&lt;author&gt;Taberna, Pierre-Louis&lt;/author&gt;&lt;author&gt;Gogotsi, Yury&lt;/author&gt;&lt;author&gt;Simon, Patrice&lt;/author&gt;&lt;/authors&gt;&lt;/contributors&gt;&lt;titles&gt;&lt;title&gt;Relation between the Ion Size and Pore Size for an Electric Double-Layer Capacitor&lt;/title&gt;&lt;secondary-title&gt;Journal of the American Chemical Society&lt;/secondary-title&gt;&lt;/titles&gt;&lt;periodical&gt;&lt;full-title&gt;Journal of the American Chemical Society&lt;/full-title&gt;&lt;/periodical&gt;&lt;pages&gt;2730-2731&lt;/pages&gt;&lt;volume&gt;130&lt;/volume&gt;&lt;number&gt;9&lt;/number&gt;&lt;dates&gt;&lt;year&gt;2008&lt;/year&gt;&lt;pub-dates&gt;&lt;date&gt;2008/03/01&lt;/date&gt;&lt;/pub-dates&gt;&lt;/dates&gt;&lt;publisher&gt;American Chemical Society&lt;/publisher&gt;&lt;isbn&gt;0002-7863&lt;/isbn&gt;&lt;urls&gt;&lt;related-urls&gt;&lt;url&gt;https://doi.org/10.1021/ja7106178&lt;/url&gt;&lt;/related-urls&gt;&lt;/urls&gt;&lt;electronic-resource-num&gt;10.1021/ja7106178&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6</w:t>
      </w:r>
      <w:r w:rsidRPr="00970FC4">
        <w:rPr>
          <w:rFonts w:ascii="Times New Roman" w:hAnsi="Times New Roman" w:cs="Times New Roman"/>
          <w:sz w:val="24"/>
        </w:rPr>
        <w:fldChar w:fldCharType="end"/>
      </w:r>
      <w:r w:rsidRPr="00970FC4">
        <w:rPr>
          <w:rFonts w:ascii="Times New Roman" w:hAnsi="Times New Roman" w:cs="Times New Roman"/>
          <w:sz w:val="24"/>
        </w:rPr>
        <w:t xml:space="preserve">) allowing for much faster reversibility. </w:t>
      </w:r>
    </w:p>
    <w:p w14:paraId="27F60CDE" w14:textId="77777777" w:rsidR="00970FC4" w:rsidRPr="00970FC4" w:rsidRDefault="00970FC4" w:rsidP="00970FC4">
      <w:pPr>
        <w:jc w:val="both"/>
        <w:rPr>
          <w:rFonts w:ascii="Times New Roman" w:hAnsi="Times New Roman" w:cs="Times New Roman"/>
          <w:sz w:val="24"/>
        </w:rPr>
      </w:pPr>
      <w:r w:rsidRPr="00970FC4">
        <w:rPr>
          <w:rFonts w:ascii="Times New Roman" w:hAnsi="Times New Roman" w:cs="Times New Roman"/>
          <w:sz w:val="24"/>
        </w:rPr>
        <w:t xml:space="preserve">To date, supercapacitors have been demonstrated with a plethora of textiles as the electrode substrate, produced via printing or coating techniques </w:t>
      </w:r>
      <w:r w:rsidRPr="00970FC4">
        <w:rPr>
          <w:rFonts w:ascii="Times New Roman" w:hAnsi="Times New Roman" w:cs="Times New Roman"/>
          <w:sz w:val="24"/>
        </w:rPr>
        <w:fldChar w:fldCharType="begin">
          <w:fldData xml:space="preserve">PEVuZE5vdGU+PENpdGU+PEF1dGhvcj5TdW48L0F1dGhvcj48WWVhcj4yMDE5PC9ZZWFyPjxSZWNO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</w:fldData>
        </w:fldChar>
      </w:r>
      <w:r w:rsidRPr="00970FC4">
        <w:rPr>
          <w:rFonts w:ascii="Times New Roman" w:hAnsi="Times New Roman" w:cs="Times New Roman"/>
          <w:sz w:val="24"/>
        </w:rPr>
        <w:instrText xml:space="preserve"> ADDIN EN.CITE </w:instrText>
      </w:r>
      <w:r w:rsidRPr="00970FC4">
        <w:rPr>
          <w:rFonts w:ascii="Times New Roman" w:hAnsi="Times New Roman" w:cs="Times New Roman"/>
          <w:sz w:val="24"/>
        </w:rPr>
        <w:fldChar w:fldCharType="begin">
          <w:fldData xml:space="preserve">PEVuZE5vdGU+PENpdGU+PEF1dGhvcj5TdW48L0F1dGhvcj48WWVhcj4yMDE5PC9ZZWFyPjxSZWNO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</w:fldData>
        </w:fldChar>
      </w:r>
      <w:r w:rsidRPr="00970FC4">
        <w:rPr>
          <w:rFonts w:ascii="Times New Roman" w:hAnsi="Times New Roman" w:cs="Times New Roman"/>
          <w:sz w:val="24"/>
        </w:rPr>
        <w:instrText xml:space="preserve"> ADDIN EN.CITE.DATA </w:instrText>
      </w:r>
      <w:r w:rsidRPr="00970FC4">
        <w:rPr>
          <w:rFonts w:ascii="Times New Roman" w:hAnsi="Times New Roman" w:cs="Times New Roman"/>
          <w:sz w:val="24"/>
        </w:rPr>
      </w:r>
      <w:r w:rsidRPr="00970FC4">
        <w:rPr>
          <w:rFonts w:ascii="Times New Roman" w:hAnsi="Times New Roman" w:cs="Times New Roman"/>
          <w:sz w:val="24"/>
        </w:rPr>
        <w:fldChar w:fldCharType="end"/>
      </w:r>
      <w:r w:rsidRPr="00970FC4">
        <w:rPr>
          <w:rFonts w:ascii="Times New Roman" w:hAnsi="Times New Roman" w:cs="Times New Roman"/>
          <w:sz w:val="24"/>
        </w:rPr>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7-9</w:t>
      </w:r>
      <w:r w:rsidRPr="00970FC4">
        <w:rPr>
          <w:rFonts w:ascii="Times New Roman" w:hAnsi="Times New Roman" w:cs="Times New Roman"/>
          <w:sz w:val="24"/>
        </w:rPr>
        <w:fldChar w:fldCharType="end"/>
      </w:r>
      <w:r w:rsidRPr="00970FC4">
        <w:rPr>
          <w:rFonts w:ascii="Times New Roman" w:hAnsi="Times New Roman" w:cs="Times New Roman"/>
          <w:sz w:val="24"/>
        </w:rPr>
        <w:t>. Promising electrode materials include, carbon nanotubes</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Pan&lt;/Author&gt;&lt;Year&gt;2015&lt;/Year&gt;&lt;RecNum&gt;241&lt;/RecNum&gt;&lt;DisplayText&gt;&lt;style face="superscript"&gt;10&lt;/style&gt;&lt;/DisplayText&gt;&lt;record&gt;&lt;rec-number&gt;241&lt;/rec-number&gt;&lt;foreign-keys&gt;&lt;key app="EN" db-id="zrvatar065sfayetp5xv90vhs0zswspda5v5" timestamp="1554111633"&gt;241&lt;/key&gt;&lt;/foreign-keys&gt;&lt;ref-type name="Journal Article"&gt;17&lt;/ref-type&gt;&lt;contributors&gt;&lt;authors&gt;&lt;author&gt;Pan, Shaowu&lt;/author&gt;&lt;author&gt;Lin, Huijuan&lt;/author&gt;&lt;author&gt;Deng, Jue&lt;/author&gt;&lt;author&gt;Chen, Peining&lt;/author&gt;&lt;author&gt;Chen, Xuli&lt;/author&gt;&lt;author&gt;Yang, Zhibin&lt;/author&gt;&lt;author&gt;Peng, Huisheng&lt;/author&gt;&lt;/authors&gt;&lt;/contributors&gt;&lt;titles&gt;&lt;title&gt;Novel Wearable Energy Devices Based on Aligned Carbon Nanotube Fiber Textiles&lt;/title&gt;&lt;secondary-title&gt;Advanced Energy Materials&lt;/secondary-title&gt;&lt;/titles&gt;&lt;periodical&gt;&lt;full-title&gt;Advanced Energy Materials&lt;/full-title&gt;&lt;/periodical&gt;&lt;pages&gt;1401438&lt;/pages&gt;&lt;volume&gt;5&lt;/volume&gt;&lt;number&gt;4&lt;/number&gt;&lt;keywords&gt;&lt;keyword&gt;thin materials&lt;/keyword&gt;&lt;keyword&gt;lightweight materials&lt;/keyword&gt;&lt;keyword&gt;flexible electronics&lt;/keyword&gt;&lt;keyword&gt;carbon nanotubes&lt;/keyword&gt;&lt;keyword&gt;supercapacitor textiles&lt;/keyword&gt;&lt;/keywords&gt;&lt;dates&gt;&lt;year&gt;2015&lt;/year&gt;&lt;pub-dates&gt;&lt;date&gt;2015/02/01&lt;/date&gt;&lt;/pub-dates&gt;&lt;/dates&gt;&lt;publisher&gt;John Wiley &amp;amp; Sons, Ltd&lt;/publisher&gt;&lt;isbn&gt;1614-6832&lt;/isbn&gt;&lt;urls&gt;&lt;related-urls&gt;&lt;url&gt;https://doi.org/10.1002/aenm.201401438&lt;/url&gt;&lt;/related-urls&gt;&lt;/urls&gt;&lt;electronic-resource-num&gt;10.1002/aenm.201401438&lt;/electronic-resource-num&gt;&lt;access-date&gt;2019/04/01&lt;/access-date&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0</w:t>
      </w:r>
      <w:r w:rsidRPr="00970FC4">
        <w:rPr>
          <w:rFonts w:ascii="Times New Roman" w:hAnsi="Times New Roman" w:cs="Times New Roman"/>
          <w:sz w:val="24"/>
        </w:rPr>
        <w:fldChar w:fldCharType="end"/>
      </w:r>
      <w:r w:rsidRPr="00970FC4">
        <w:rPr>
          <w:rFonts w:ascii="Times New Roman" w:hAnsi="Times New Roman" w:cs="Times New Roman"/>
          <w:sz w:val="24"/>
        </w:rPr>
        <w:t>, graphene</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Meng&lt;/Author&gt;&lt;Year&gt;2018&lt;/Year&gt;&lt;RecNum&gt;242&lt;/RecNum&gt;&lt;DisplayText&gt;&lt;style face="superscript"&gt;11&lt;/style&gt;&lt;/DisplayText&gt;&lt;record&gt;&lt;rec-number&gt;242&lt;/rec-number&gt;&lt;foreign-keys&gt;&lt;key app="EN" db-id="zrvatar065sfayetp5xv90vhs0zswspda5v5" timestamp="1554111921"&gt;242&lt;/key&gt;&lt;/foreign-keys&gt;&lt;ref-type name="Journal Article"&gt;17&lt;/ref-type&gt;&lt;contributors&gt;&lt;authors&gt;&lt;author&gt;Meng, Jie&lt;/author&gt;&lt;author&gt;Nie, Wenqi&lt;/author&gt;&lt;author&gt;Zhang, Kun&lt;/author&gt;&lt;author&gt;Xu, Fujun&lt;/author&gt;&lt;author&gt;Ding, Xin&lt;/author&gt;&lt;author&gt;Wang, Shiren&lt;/author&gt;&lt;author&gt;Qiu, Yiping&lt;/author&gt;&lt;/authors&gt;&lt;/contributors&gt;&lt;titles&gt;&lt;title&gt;Enhancing Electrochemical Performance of Graphene Fiber-Based Supercapacitors by Plasma Treatment&lt;/title&gt;&lt;secondary-title&gt;ACS Applied Materials &amp;amp; Interfaces&lt;/secondary-title&gt;&lt;/titles&gt;&lt;periodical&gt;&lt;full-title&gt;ACS Applied Materials &amp;amp; Interfaces&lt;/full-title&gt;&lt;/periodical&gt;&lt;pages&gt;13652-13659&lt;/pages&gt;&lt;volume&gt;10&lt;/volume&gt;&lt;number&gt;16&lt;/number&gt;&lt;dates&gt;&lt;year&gt;2018&lt;/year&gt;&lt;pub-dates&gt;&lt;date&gt;2018/04/25&lt;/date&gt;&lt;/pub-dates&gt;&lt;/dates&gt;&lt;publisher&gt;American Chemical Society&lt;/publisher&gt;&lt;isbn&gt;1944-8244&lt;/isbn&gt;&lt;urls&gt;&lt;related-urls&gt;&lt;url&gt;https://doi.org/10.1021/acsami.8b04438&lt;/url&gt;&lt;/related-urls&gt;&lt;/urls&gt;&lt;electronic-resource-num&gt;10.1021/acsami.8b04438&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1</w:t>
      </w:r>
      <w:r w:rsidRPr="00970FC4">
        <w:rPr>
          <w:rFonts w:ascii="Times New Roman" w:hAnsi="Times New Roman" w:cs="Times New Roman"/>
          <w:sz w:val="24"/>
        </w:rPr>
        <w:fldChar w:fldCharType="end"/>
      </w:r>
      <w:r w:rsidRPr="00970FC4">
        <w:rPr>
          <w:rFonts w:ascii="Times New Roman" w:hAnsi="Times New Roman" w:cs="Times New Roman"/>
          <w:sz w:val="24"/>
        </w:rPr>
        <w:t>, activated carbon fibres</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Lam&lt;/Author&gt;&lt;Year&gt;2016&lt;/Year&gt;&lt;RecNum&gt;243&lt;/RecNum&gt;&lt;DisplayText&gt;&lt;style face="superscript"&gt;12&lt;/style&gt;&lt;/DisplayText&gt;&lt;record&gt;&lt;rec-number&gt;243&lt;/rec-number&gt;&lt;foreign-keys&gt;&lt;key app="EN" db-id="zrvatar065sfayetp5xv90vhs0zswspda5v5" timestamp="1554112777"&gt;243&lt;/key&gt;&lt;/foreign-keys&gt;&lt;ref-type name="Journal Article"&gt;17&lt;/ref-type&gt;&lt;contributors&gt;&lt;authors&gt;&lt;author&gt;Lam, Do Van&lt;/author&gt;&lt;author&gt;Jo, Kyungmin&lt;/author&gt;&lt;author&gt;Kim, Chang-Hyun&lt;/author&gt;&lt;author&gt;Kim, Jae-Hyun&lt;/author&gt;&lt;author&gt;Lee, Hak-Joo&lt;/author&gt;&lt;author&gt;Lee, Seung-Mo&lt;/author&gt;&lt;/authors&gt;&lt;/contributors&gt;&lt;titles&gt;&lt;title&gt;Activated Carbon Textile via Chemistry of Metal Extraction for Supercapacitors&lt;/title&gt;&lt;secondary-title&gt;ACS Nano&lt;/secondary-title&gt;&lt;/titles&gt;&lt;periodical&gt;&lt;full-title&gt;ACS Nano&lt;/full-title&gt;&lt;/periodical&gt;&lt;pages&gt;11351-11359&lt;/pages&gt;&lt;volume&gt;10&lt;/volume&gt;&lt;number&gt;12&lt;/number&gt;&lt;dates&gt;&lt;year&gt;2016&lt;/year&gt;&lt;pub-dates&gt;&lt;date&gt;2016/12/27&lt;/date&gt;&lt;/pub-dates&gt;&lt;/dates&gt;&lt;publisher&gt;American Chemical Society&lt;/publisher&gt;&lt;isbn&gt;1936-0851&lt;/isbn&gt;&lt;urls&gt;&lt;related-urls&gt;&lt;url&gt;https://doi.org/10.1021/acsnano.6b06608&lt;/url&gt;&lt;/related-urls&gt;&lt;/urls&gt;&lt;electronic-resource-num&gt;10.1021/acsnano.6b06608&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2</w:t>
      </w:r>
      <w:r w:rsidRPr="00970FC4">
        <w:rPr>
          <w:rFonts w:ascii="Times New Roman" w:hAnsi="Times New Roman" w:cs="Times New Roman"/>
          <w:sz w:val="24"/>
        </w:rPr>
        <w:fldChar w:fldCharType="end"/>
      </w:r>
      <w:r w:rsidRPr="00970FC4">
        <w:rPr>
          <w:rFonts w:ascii="Times New Roman" w:hAnsi="Times New Roman" w:cs="Times New Roman"/>
          <w:sz w:val="24"/>
        </w:rPr>
        <w:t xml:space="preserve"> and conducting polymers</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Han&lt;/Author&gt;&lt;Year&gt;2019&lt;/Year&gt;&lt;RecNum&gt;244&lt;/RecNum&gt;&lt;DisplayText&gt;&lt;style face="superscript"&gt;13&lt;/style&gt;&lt;/DisplayText&gt;&lt;record&gt;&lt;rec-number&gt;244&lt;/rec-number&gt;&lt;foreign-keys&gt;&lt;key app="EN" db-id="zrvatar065sfayetp5xv90vhs0zswspda5v5" timestamp="1554112961"&gt;244&lt;/key&gt;&lt;/foreign-keys&gt;&lt;ref-type name="Journal Article"&gt;17&lt;/ref-type&gt;&lt;contributors&gt;&lt;authors&gt;&lt;author&gt;Han, Yongqin&lt;/author&gt;&lt;author&gt;Dai, Liming&lt;/author&gt;&lt;/authors&gt;&lt;/contributors&gt;&lt;titles&gt;&lt;title&gt;Conducting Polymers for Flexible Supercapacitors&lt;/title&gt;&lt;secondary-title&gt;Macromolecular Chemistry and Physics&lt;/secondary-title&gt;&lt;/titles&gt;&lt;periodical&gt;&lt;full-title&gt;Macromolecular Chemistry and Physics&lt;/full-title&gt;&lt;/periodical&gt;&lt;pages&gt;1800355&lt;/pages&gt;&lt;volume&gt;220&lt;/volume&gt;&lt;number&gt;3&lt;/number&gt;&lt;keywords&gt;&lt;keyword&gt;conducting polymers&lt;/keyword&gt;&lt;keyword&gt;fibers&lt;/keyword&gt;&lt;keyword&gt;films&lt;/keyword&gt;&lt;keyword&gt;flexible supercapacitors&lt;/keyword&gt;&lt;keyword&gt;hydrogels&lt;/keyword&gt;&lt;/keywords&gt;&lt;dates&gt;&lt;year&gt;2019&lt;/year&gt;&lt;pub-dates&gt;&lt;date&gt;2019/02/01&lt;/date&gt;&lt;/pub-dates&gt;&lt;/dates&gt;&lt;publisher&gt;John Wiley &amp;amp; Sons, Ltd&lt;/publisher&gt;&lt;isbn&gt;1022-1352&lt;/isbn&gt;&lt;urls&gt;&lt;related-urls&gt;&lt;url&gt;https://doi.org/10.1002/macp.201800355&lt;/url&gt;&lt;/related-urls&gt;&lt;/urls&gt;&lt;electronic-resource-num&gt;10.1002/macp.201800355&lt;/electronic-resource-num&gt;&lt;access-date&gt;2019/04/01&lt;/access-date&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3</w:t>
      </w:r>
      <w:r w:rsidRPr="00970FC4">
        <w:rPr>
          <w:rFonts w:ascii="Times New Roman" w:hAnsi="Times New Roman" w:cs="Times New Roman"/>
          <w:sz w:val="24"/>
        </w:rPr>
        <w:fldChar w:fldCharType="end"/>
      </w:r>
      <w:r w:rsidRPr="00970FC4">
        <w:rPr>
          <w:rFonts w:ascii="Times New Roman" w:hAnsi="Times New Roman" w:cs="Times New Roman"/>
          <w:sz w:val="24"/>
        </w:rPr>
        <w:t xml:space="preserve"> with gravimetric capacitances in excess of 200 F.g</w:t>
      </w:r>
      <w:r w:rsidRPr="00970FC4">
        <w:rPr>
          <w:rFonts w:ascii="Times New Roman" w:hAnsi="Times New Roman" w:cs="Times New Roman"/>
          <w:sz w:val="24"/>
          <w:vertAlign w:val="superscript"/>
        </w:rPr>
        <w:t>-1</w:t>
      </w:r>
      <w:r w:rsidRPr="00970FC4">
        <w:rPr>
          <w:rFonts w:ascii="Times New Roman" w:hAnsi="Times New Roman" w:cs="Times New Roman"/>
          <w:sz w:val="24"/>
        </w:rPr>
        <w:t xml:space="preserve"> </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Amr&lt;/Author&gt;&lt;Year&gt;2017&lt;/Year&gt;&lt;RecNum&gt;202&lt;/RecNum&gt;&lt;DisplayText&gt;&lt;style face="superscript"&gt;14&lt;/style&gt;&lt;/DisplayText&gt;&lt;record&gt;&lt;rec-number&gt;202&lt;/rec-number&gt;&lt;foreign-keys&gt;&lt;key app="EN" db-id="zrvatar065sfayetp5xv90vhs0zswspda5v5" timestamp="1536937244"&gt;202&lt;/key&gt;&lt;/foreign-keys&gt;&lt;ref-type name="Journal Article"&gt;17&lt;/ref-type&gt;&lt;contributors&gt;&lt;authors&gt;&lt;author&gt;Amr, M. Abdelkader&lt;/author&gt;&lt;author&gt;Nazmul, Karim&lt;/author&gt;&lt;author&gt;Cristina, Vallés&lt;/author&gt;&lt;author&gt;Shaila, Afroj&lt;/author&gt;&lt;author&gt;Kostya, S. Novoselov&lt;/author&gt;&lt;author&gt;Stephen, G. Yeates&lt;/author&gt;&lt;/authors&gt;&lt;/contributors&gt;&lt;titles&gt;&lt;title&gt;Ultraflexible and robust graphene supercapacitors printed on textiles for wearable electronics applications&lt;/title&gt;&lt;secondary-title&gt;2D Materials&lt;/secondary-title&gt;&lt;/titles&gt;&lt;periodical&gt;&lt;full-title&gt;2D Materials&lt;/full-title&gt;&lt;/periodical&gt;&lt;pages&gt;035016&lt;/pages&gt;&lt;volume&gt;4&lt;/volume&gt;&lt;number&gt;3&lt;/number&gt;&lt;dates&gt;&lt;year&gt;2017&lt;/year&gt;&lt;/dates&gt;&lt;isbn&gt;2053-1583&lt;/isbn&gt;&lt;urls&gt;&lt;related-urls&gt;&lt;url&gt;http://stacks.iop.org/2053-1583/4/i=3/a=035016&lt;/url&gt;&lt;/related-urls&gt;&lt;/urls&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4</w:t>
      </w:r>
      <w:r w:rsidRPr="00970FC4">
        <w:rPr>
          <w:rFonts w:ascii="Times New Roman" w:hAnsi="Times New Roman" w:cs="Times New Roman"/>
          <w:sz w:val="24"/>
        </w:rPr>
        <w:fldChar w:fldCharType="end"/>
      </w:r>
      <w:r w:rsidRPr="00970FC4">
        <w:rPr>
          <w:rFonts w:ascii="Times New Roman" w:hAnsi="Times New Roman" w:cs="Times New Roman"/>
          <w:sz w:val="24"/>
        </w:rPr>
        <w:t xml:space="preserve"> while still maintaining good mechanical and cycling stability. However, such materials increase the production cost and introduce complicated fabrication processes, hindering the large-scale manufacture of textile supercapacitors </w:t>
      </w:r>
      <w:r w:rsidRPr="00970FC4">
        <w:rPr>
          <w:rFonts w:ascii="Times New Roman" w:hAnsi="Times New Roman" w:cs="Times New Roman"/>
          <w:sz w:val="24"/>
        </w:rPr>
        <w:fldChar w:fldCharType="begin">
          <w:fldData xml:space="preserve">PEVuZE5vdGU+PENpdGU+PEF1dGhvcj5IdWFuZzwvQXV0aG9yPjxZZWFyPjIwMTY8L1llYXI+PFJl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</w:fldData>
        </w:fldChar>
      </w:r>
      <w:r w:rsidRPr="00970FC4">
        <w:rPr>
          <w:rFonts w:ascii="Times New Roman" w:hAnsi="Times New Roman" w:cs="Times New Roman"/>
          <w:sz w:val="24"/>
        </w:rPr>
        <w:instrText xml:space="preserve"> ADDIN EN.CITE </w:instrText>
      </w:r>
      <w:r w:rsidRPr="00970FC4">
        <w:rPr>
          <w:rFonts w:ascii="Times New Roman" w:hAnsi="Times New Roman" w:cs="Times New Roman"/>
          <w:sz w:val="24"/>
        </w:rPr>
        <w:fldChar w:fldCharType="begin">
          <w:fldData xml:space="preserve">PEVuZE5vdGU+PENpdGU+PEF1dGhvcj5IdWFuZzwvQXV0aG9yPjxZZWFyPjIwMTY8L1llYXI+PFJl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</w:fldData>
        </w:fldChar>
      </w:r>
      <w:r w:rsidRPr="00970FC4">
        <w:rPr>
          <w:rFonts w:ascii="Times New Roman" w:hAnsi="Times New Roman" w:cs="Times New Roman"/>
          <w:sz w:val="24"/>
        </w:rPr>
        <w:instrText xml:space="preserve"> ADDIN EN.CITE.DATA </w:instrText>
      </w:r>
      <w:r w:rsidRPr="00970FC4">
        <w:rPr>
          <w:rFonts w:ascii="Times New Roman" w:hAnsi="Times New Roman" w:cs="Times New Roman"/>
          <w:sz w:val="24"/>
        </w:rPr>
      </w:r>
      <w:r w:rsidRPr="00970FC4">
        <w:rPr>
          <w:rFonts w:ascii="Times New Roman" w:hAnsi="Times New Roman" w:cs="Times New Roman"/>
          <w:sz w:val="24"/>
        </w:rPr>
        <w:fldChar w:fldCharType="end"/>
      </w:r>
      <w:r w:rsidRPr="00970FC4">
        <w:rPr>
          <w:rFonts w:ascii="Times New Roman" w:hAnsi="Times New Roman" w:cs="Times New Roman"/>
          <w:sz w:val="24"/>
        </w:rPr>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5, 16</w:t>
      </w:r>
      <w:r w:rsidRPr="00970FC4">
        <w:rPr>
          <w:rFonts w:ascii="Times New Roman" w:hAnsi="Times New Roman" w:cs="Times New Roman"/>
          <w:sz w:val="24"/>
        </w:rPr>
        <w:fldChar w:fldCharType="end"/>
      </w:r>
      <w:r w:rsidRPr="00970FC4">
        <w:rPr>
          <w:rFonts w:ascii="Times New Roman" w:hAnsi="Times New Roman" w:cs="Times New Roman"/>
          <w:sz w:val="24"/>
        </w:rPr>
        <w:t xml:space="preserve">. The use of pre-woven natural or natural /synthetic mixed textiles as the substrate (as opposed to synthetic fiber devices </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Dong&lt;/Author&gt;&lt;Year&gt;2016&lt;/Year&gt;&lt;RecNum&gt;155&lt;/RecNum&gt;&lt;DisplayText&gt;&lt;style face="superscript"&gt;17&lt;/style&gt;&lt;/DisplayText&gt;&lt;record&gt;&lt;rec-number&gt;155&lt;/rec-number&gt;&lt;foreign-keys&gt;&lt;key app="EN" db-id="zrvatar065sfayetp5xv90vhs0zswspda5v5" timestamp="1531832694"&gt;155&lt;/key&gt;&lt;/foreign-keys&gt;&lt;ref-type name="Journal Article"&gt;17&lt;/ref-type&gt;&lt;contributors&gt;&lt;authors&gt;&lt;author&gt;Dong, Liubing&lt;/author&gt;&lt;author&gt;Xu, Chengjun&lt;/author&gt;&lt;author&gt;Li, Yang&lt;/author&gt;&lt;author&gt;Huang, Zheng-Hong&lt;/author&gt;&lt;author&gt;Kang, Feiyu&lt;/author&gt;&lt;author&gt;Yang, Quan-Hong&lt;/author&gt;&lt;author&gt;Zhao, Xin&lt;/author&gt;&lt;/authors&gt;&lt;/contributors&gt;&lt;titles&gt;&lt;title&gt;Flexible electrodes and supercapacitors for wearable energy storage: a review by category&lt;/title&gt;&lt;secondary-title&gt;Journal of Materials Chemistry A&lt;/secondary-title&gt;&lt;/titles&gt;&lt;periodical&gt;&lt;full-title&gt;Journal of Materials Chemistry A&lt;/full-title&gt;&lt;/periodical&gt;&lt;pages&gt;4659-4685&lt;/pages&gt;&lt;volume&gt;4&lt;/volume&gt;&lt;number&gt;13&lt;/number&gt;&lt;dates&gt;&lt;year&gt;2016&lt;/year&gt;&lt;/dates&gt;&lt;publisher&gt;The Royal Society of Chemistry&lt;/publisher&gt;&lt;isbn&gt;2050-7488&lt;/isbn&gt;&lt;work-type&gt;10.1039/C5TA10582J&lt;/work-type&gt;&lt;urls&gt;&lt;related-urls&gt;&lt;url&gt;http://dx.doi.org/10.1039/C5TA10582J&lt;/url&gt;&lt;/related-urls&gt;&lt;/urls&gt;&lt;electronic-resource-num&gt;10.1039/C5TA10582J&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7</w:t>
      </w:r>
      <w:r w:rsidRPr="00970FC4">
        <w:rPr>
          <w:rFonts w:ascii="Times New Roman" w:hAnsi="Times New Roman" w:cs="Times New Roman"/>
          <w:sz w:val="24"/>
        </w:rPr>
        <w:fldChar w:fldCharType="end"/>
      </w:r>
      <w:r w:rsidRPr="00970FC4">
        <w:rPr>
          <w:rFonts w:ascii="Times New Roman" w:hAnsi="Times New Roman" w:cs="Times New Roman"/>
          <w:sz w:val="24"/>
        </w:rPr>
        <w:t xml:space="preserve">) is seen to produce more comfortable, simpler and scalable devices via coating or printing techniques. Though synthetic fiber supercapacitors offer promising performance characteristics, </w:t>
      </w:r>
      <w:r w:rsidRPr="00970FC4">
        <w:rPr>
          <w:rFonts w:ascii="Times New Roman" w:hAnsi="Times New Roman" w:cs="Times New Roman"/>
          <w:sz w:val="24"/>
        </w:rPr>
        <w:fldChar w:fldCharType="begin"/>
      </w:r>
      <w:r w:rsidRPr="00970FC4">
        <w:rPr>
          <w:rFonts w:ascii="Times New Roman" w:hAnsi="Times New Roman" w:cs="Times New Roman"/>
          <w:sz w:val="24"/>
        </w:rPr>
        <w:instrText xml:space="preserve"> ADDIN EN.CITE &lt;EndNote&gt;&lt;Cite&gt;&lt;Author&gt;Zhai&lt;/Author&gt;&lt;Year&gt;2015&lt;/Year&gt;&lt;RecNum&gt;240&lt;/RecNum&gt;&lt;DisplayText&gt;&lt;style face="superscript"&gt;18&lt;/style&gt;&lt;/DisplayText&gt;&lt;record&gt;&lt;rec-number&gt;240&lt;/rec-number&gt;&lt;foreign-keys&gt;&lt;key app="EN" db-id="zrvatar065sfayetp5xv90vhs0zswspda5v5" timestamp="1547654771"&gt;240&lt;/key&gt;&lt;/foreign-keys&gt;&lt;ref-type name="Journal Article"&gt;17&lt;/ref-type&gt;&lt;contributors&gt;&lt;authors&gt;&lt;author&gt;Zhai, Shengli&lt;/author&gt;&lt;author&gt;Jiang, Wenchao&lt;/author&gt;&lt;author&gt;Wei, Li&lt;/author&gt;&lt;author&gt;Karahan, H. Enis&lt;/author&gt;&lt;author&gt;Yuan, Yang&lt;/author&gt;&lt;author&gt;Ng, Andrew Keong&lt;/author&gt;&lt;author&gt;Chen, Yuan&lt;/author&gt;&lt;/authors&gt;&lt;/contributors&gt;&lt;titles&gt;&lt;title&gt;All-carbon solid-state yarn supercapacitors from activated carbon and carbon fibers for smart textiles&lt;/title&gt;&lt;secondary-title&gt;Materials Horizons&lt;/secondary-title&gt;&lt;/titles&gt;&lt;periodical&gt;&lt;full-title&gt;Materials Horizons&lt;/full-title&gt;&lt;/periodical&gt;&lt;pages&gt;598-605&lt;/pages&gt;&lt;volume&gt;2&lt;/volume&gt;&lt;number&gt;6&lt;/number&gt;&lt;dates&gt;&lt;year&gt;2015&lt;/year&gt;&lt;/dates&gt;&lt;publisher&gt;The Royal Society of Chemistry&lt;/publisher&gt;&lt;isbn&gt;2051-6347&lt;/isbn&gt;&lt;work-type&gt;10.1039/C5MH00108K&lt;/work-type&gt;&lt;urls&gt;&lt;related-urls&gt;&lt;url&gt;http://dx.doi.org/10.1039/C5MH00108K&lt;/url&gt;&lt;/related-urls&gt;&lt;/urls&gt;&lt;electronic-resource-num&gt;10.1039/C5MH00108K&lt;/electronic-resource-num&gt;&lt;/record&gt;&lt;/Cite&gt;&lt;/EndNote&gt;</w:instrText>
      </w:r>
      <w:r w:rsidRPr="00970FC4">
        <w:rPr>
          <w:rFonts w:ascii="Times New Roman" w:hAnsi="Times New Roman" w:cs="Times New Roman"/>
          <w:sz w:val="24"/>
        </w:rPr>
        <w:fldChar w:fldCharType="separate"/>
      </w:r>
      <w:r w:rsidRPr="00970FC4">
        <w:rPr>
          <w:rFonts w:ascii="Times New Roman" w:hAnsi="Times New Roman" w:cs="Times New Roman"/>
          <w:noProof/>
          <w:sz w:val="24"/>
          <w:vertAlign w:val="superscript"/>
        </w:rPr>
        <w:t>18</w:t>
      </w:r>
      <w:r w:rsidRPr="00970FC4">
        <w:rPr>
          <w:rFonts w:ascii="Times New Roman" w:hAnsi="Times New Roman" w:cs="Times New Roman"/>
          <w:sz w:val="24"/>
        </w:rPr>
        <w:fldChar w:fldCharType="end"/>
      </w:r>
      <w:r w:rsidRPr="00970FC4">
        <w:rPr>
          <w:rFonts w:ascii="Times New Roman" w:hAnsi="Times New Roman" w:cs="Times New Roman"/>
          <w:sz w:val="24"/>
        </w:rPr>
        <w:t xml:space="preserve"> the production methodology is prohibitively complicated for adoption by the textile industry.  </w:t>
      </w:r>
    </w:p>
    <w:p w14:paraId="25587AB7" w14:textId="77777777" w:rsidR="00970FC4" w:rsidRPr="00970FC4" w:rsidRDefault="00970FC4" w:rsidP="00970FC4">
      <w:pPr>
        <w:jc w:val="both"/>
        <w:rPr>
          <w:rFonts w:ascii="Times New Roman" w:hAnsi="Times New Roman" w:cs="Times New Roman"/>
          <w:sz w:val="24"/>
        </w:rPr>
      </w:pPr>
      <w:r w:rsidRPr="00970FC4">
        <w:rPr>
          <w:rFonts w:ascii="Times New Roman" w:hAnsi="Times New Roman" w:cs="Times New Roman"/>
          <w:sz w:val="24"/>
        </w:rPr>
        <w:t xml:space="preserve">This work presents a performance comparison study of supercapacitors with different textile electrodes. These electrodes are prepared via a simple and scalable spray coating technique, with three common types of natural and natural/synthetic mixed textiles being investigated. The fabrics used (cotton, polyester cotton and silk) are typically used within the clothing industry and have been selected to provide a range of characteristics such as thickness, weave pattern, fibre properties. Differing amounts of electrode material were deposited onto the textile to investigate optimal loading levels for each textile. The electrode materials presented are a low-cost blend of activated carbon and carbon black in a liquid binder solution. The </w:t>
      </w:r>
      <w:r w:rsidRPr="00970FC4">
        <w:rPr>
          <w:rFonts w:ascii="Times New Roman" w:hAnsi="Times New Roman" w:cs="Times New Roman"/>
          <w:sz w:val="24"/>
        </w:rPr>
        <w:lastRenderedPageBreak/>
        <w:t xml:space="preserve">supercapacitor devices constructed with aqueous electrolyte were electrochemically tested in a </w:t>
      </w:r>
      <w:r w:rsidRPr="00970FC4">
        <w:rPr>
          <w:rFonts w:ascii="Times New Roman" w:hAnsi="Times New Roman" w:cs="Times New Roman"/>
          <w:i/>
          <w:sz w:val="24"/>
        </w:rPr>
        <w:t>Swagelok</w:t>
      </w:r>
      <w:r w:rsidRPr="00970FC4">
        <w:rPr>
          <w:rFonts w:ascii="Times New Roman" w:hAnsi="Times New Roman" w:cs="Times New Roman"/>
          <w:sz w:val="24"/>
        </w:rPr>
        <w:t xml:space="preserve"> test cell via, galvanostatic cycling (GCD), cyclic voltammetry (CV) and electrochemical impedance spectroscopy (EIS).</w:t>
      </w:r>
    </w:p>
    <w:p w14:paraId="4E687EB2" w14:textId="77777777" w:rsidR="00970FC4" w:rsidRDefault="00970FC4" w:rsidP="00970FC4">
      <w:pPr>
        <w:pStyle w:val="AS"/>
      </w:pPr>
      <w:r>
        <w:t>Experimental</w:t>
      </w:r>
    </w:p>
    <w:p w14:paraId="19D13FB1" w14:textId="77777777" w:rsidR="00970FC4" w:rsidRPr="00970FC4" w:rsidRDefault="00970FC4" w:rsidP="00970FC4">
      <w:pPr>
        <w:jc w:val="both"/>
        <w:rPr>
          <w:rFonts w:ascii="Times New Roman" w:hAnsi="Times New Roman" w:cs="Times New Roman"/>
          <w:sz w:val="24"/>
          <w:szCs w:val="24"/>
          <w:u w:val="single"/>
        </w:rPr>
      </w:pPr>
      <w:r w:rsidRPr="00970FC4">
        <w:rPr>
          <w:rFonts w:ascii="Times New Roman" w:hAnsi="Times New Roman" w:cs="Times New Roman"/>
          <w:sz w:val="24"/>
          <w:szCs w:val="24"/>
        </w:rPr>
        <w:t xml:space="preserve">The supercapacitor electrodes were fabricated via a spray coating technique, with the carbon ink being sprayed directly onto the textile substrate,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419100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1</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In this work three different woven textile have been chosen for the electrode substrate; cotton (denoted as C), polyester-cotton (denoted as PC) and silk (denoted as S). The carbon ink contains activated carbon (YP-80F from </w:t>
      </w:r>
      <w:r w:rsidRPr="00970FC4">
        <w:rPr>
          <w:rFonts w:ascii="Times New Roman" w:hAnsi="Times New Roman" w:cs="Times New Roman"/>
          <w:i/>
          <w:sz w:val="24"/>
          <w:szCs w:val="24"/>
        </w:rPr>
        <w:t>Kuraray Chemical Co</w:t>
      </w:r>
      <w:r w:rsidRPr="00970FC4">
        <w:rPr>
          <w:rFonts w:ascii="Times New Roman" w:hAnsi="Times New Roman" w:cs="Times New Roman"/>
          <w:sz w:val="24"/>
          <w:szCs w:val="24"/>
        </w:rPr>
        <w:t xml:space="preserve">, &gt; 99% purity, particle size range of 5 to 20 </w:t>
      </w:r>
      <w:proofErr w:type="spellStart"/>
      <w:r w:rsidRPr="00970FC4">
        <w:rPr>
          <w:rFonts w:ascii="Times New Roman" w:hAnsi="Times New Roman" w:cs="Times New Roman"/>
          <w:sz w:val="24"/>
          <w:szCs w:val="24"/>
        </w:rPr>
        <w:t>μm</w:t>
      </w:r>
      <w:proofErr w:type="spellEnd"/>
      <w:r w:rsidRPr="00970FC4">
        <w:rPr>
          <w:rFonts w:ascii="Times New Roman" w:hAnsi="Times New Roman" w:cs="Times New Roman"/>
          <w:sz w:val="24"/>
          <w:szCs w:val="24"/>
        </w:rPr>
        <w:t>, effective surface area of 2100 m</w:t>
      </w:r>
      <w:proofErr w:type="gramStart"/>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conductive additive (</w:t>
      </w:r>
      <w:r w:rsidRPr="00970FC4">
        <w:rPr>
          <w:rFonts w:ascii="Times New Roman" w:hAnsi="Times New Roman" w:cs="Times New Roman"/>
          <w:i/>
          <w:sz w:val="24"/>
          <w:szCs w:val="24"/>
        </w:rPr>
        <w:t>Shawinigan Black</w:t>
      </w:r>
      <w:r w:rsidRPr="00970FC4">
        <w:rPr>
          <w:rFonts w:ascii="Times New Roman" w:hAnsi="Times New Roman" w:cs="Times New Roman"/>
          <w:sz w:val="24"/>
          <w:szCs w:val="24"/>
        </w:rPr>
        <w:t xml:space="preserve"> with a mean particle size of 42 nm and an effective surface area of 75 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g</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0.4 %</w:t>
      </w:r>
      <w:proofErr w:type="spellStart"/>
      <w:r w:rsidRPr="00970FC4">
        <w:rPr>
          <w:rFonts w:ascii="Times New Roman" w:hAnsi="Times New Roman" w:cs="Times New Roman"/>
          <w:sz w:val="24"/>
          <w:szCs w:val="24"/>
        </w:rPr>
        <w:t>wt</w:t>
      </w:r>
      <w:proofErr w:type="spellEnd"/>
      <w:r w:rsidRPr="00970FC4">
        <w:rPr>
          <w:rFonts w:ascii="Times New Roman" w:hAnsi="Times New Roman" w:cs="Times New Roman"/>
          <w:sz w:val="24"/>
          <w:szCs w:val="24"/>
        </w:rPr>
        <w:t xml:space="preserve"> of ethylene-vinyl acetate binder and 1,2,4-Trichlorobenzene as the ink solvent. In the spray coating process, the carbon vapor was spray coated onto both sides of the unmasked sections of the textile substrate, showed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419100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1</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The carbon vapor penetrates the textile sample and adheres to the yarns uniformly. The amount of carbon material that adheres to the yarns and the depth of vapor penetration can be controlled by the duration of the spray coating and substrate type. The duration of the spray was tightly controlled through the implementation of a motor driven belt system, with each electrode passing through the carbon spray arc for 0.4 s. The samples with a spray coating time greater than 0.4 s were made by repeating the process multiple times. After the spray coating process, a circular shaped, conductive and porous carbon electrode was formed on the textile sample. Each electrode has an area of 0.785 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and its textile substrate specifications and surface resistivity are given in </w:t>
      </w:r>
      <w:r w:rsidRPr="00970FC4">
        <w:rPr>
          <w:rFonts w:ascii="Times New Roman" w:hAnsi="Times New Roman" w:cs="Times New Roman"/>
          <w:sz w:val="24"/>
          <w:szCs w:val="24"/>
          <w:highlight w:val="yellow"/>
        </w:rPr>
        <w:fldChar w:fldCharType="begin"/>
      </w:r>
      <w:r w:rsidRPr="00970FC4">
        <w:rPr>
          <w:rFonts w:ascii="Times New Roman" w:hAnsi="Times New Roman" w:cs="Times New Roman"/>
          <w:sz w:val="24"/>
          <w:szCs w:val="24"/>
        </w:rPr>
        <w:instrText xml:space="preserve"> REF _Ref535420907 \h </w:instrText>
      </w:r>
      <w:r w:rsidRPr="00970FC4">
        <w:rPr>
          <w:rFonts w:ascii="Times New Roman" w:hAnsi="Times New Roman" w:cs="Times New Roman"/>
          <w:sz w:val="24"/>
          <w:szCs w:val="24"/>
          <w:highlight w:val="yellow"/>
        </w:rPr>
        <w:instrText xml:space="preserve"> \* MERGEFORMAT </w:instrText>
      </w:r>
      <w:r w:rsidRPr="00970FC4">
        <w:rPr>
          <w:rFonts w:ascii="Times New Roman" w:hAnsi="Times New Roman" w:cs="Times New Roman"/>
          <w:sz w:val="24"/>
          <w:szCs w:val="24"/>
          <w:highlight w:val="yellow"/>
        </w:rPr>
      </w:r>
      <w:r w:rsidRPr="00970FC4">
        <w:rPr>
          <w:rFonts w:ascii="Times New Roman" w:hAnsi="Times New Roman" w:cs="Times New Roman"/>
          <w:sz w:val="24"/>
          <w:szCs w:val="24"/>
          <w:highlight w:val="yellow"/>
        </w:rPr>
        <w:fldChar w:fldCharType="separate"/>
      </w:r>
    </w:p>
    <w:p w14:paraId="0B8538A7"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u w:val="single"/>
        </w:rPr>
        <w:t>Table</w:t>
      </w:r>
      <w:r w:rsidRPr="00970FC4">
        <w:rPr>
          <w:rFonts w:ascii="Times New Roman" w:hAnsi="Times New Roman" w:cs="Times New Roman"/>
          <w:noProof/>
          <w:sz w:val="24"/>
          <w:szCs w:val="24"/>
          <w:u w:val="single"/>
        </w:rPr>
        <w:t xml:space="preserve"> 1</w:t>
      </w:r>
      <w:r w:rsidRPr="00970FC4">
        <w:rPr>
          <w:rFonts w:ascii="Times New Roman" w:hAnsi="Times New Roman" w:cs="Times New Roman"/>
          <w:sz w:val="24"/>
          <w:szCs w:val="24"/>
          <w:highlight w:val="yellow"/>
        </w:rPr>
        <w:fldChar w:fldCharType="end"/>
      </w:r>
      <w:r w:rsidRPr="00970FC4">
        <w:rPr>
          <w:rFonts w:ascii="Times New Roman" w:hAnsi="Times New Roman" w:cs="Times New Roman"/>
          <w:sz w:val="24"/>
          <w:szCs w:val="24"/>
        </w:rPr>
        <w:t>. The electrodes are denoted by its textile type and spray coating time (</w:t>
      </w:r>
      <w:proofErr w:type="spellStart"/>
      <w:r w:rsidRPr="00970FC4">
        <w:rPr>
          <w:rFonts w:ascii="Times New Roman" w:hAnsi="Times New Roman" w:cs="Times New Roman"/>
          <w:sz w:val="24"/>
          <w:szCs w:val="24"/>
        </w:rPr>
        <w:t>e.g</w:t>
      </w:r>
      <w:proofErr w:type="spellEnd"/>
      <w:r w:rsidRPr="00970FC4">
        <w:rPr>
          <w:rFonts w:ascii="Times New Roman" w:hAnsi="Times New Roman" w:cs="Times New Roman"/>
          <w:sz w:val="24"/>
          <w:szCs w:val="24"/>
        </w:rPr>
        <w:t xml:space="preserve"> cotton with a 1.6 second spray coating time is denoted as C 1.6s) with their loading levels noted in </w:t>
      </w:r>
      <w:r w:rsidRPr="00970FC4">
        <w:rPr>
          <w:rFonts w:ascii="Times New Roman" w:hAnsi="Times New Roman" w:cs="Times New Roman"/>
          <w:sz w:val="24"/>
          <w:szCs w:val="24"/>
          <w:u w:val="single"/>
        </w:rPr>
        <w:t>Table 2</w:t>
      </w:r>
      <w:r w:rsidRPr="00970FC4">
        <w:rPr>
          <w:rFonts w:ascii="Times New Roman" w:hAnsi="Times New Roman" w:cs="Times New Roman"/>
          <w:sz w:val="24"/>
          <w:szCs w:val="24"/>
        </w:rPr>
        <w:t>. There are differences seen in the surface resistivity due to the variation across the carbon surface. This is due to the different textile structure and how the carbon adheres to the textile. The silk is seen to have the least variation due to its more uniform structure. Resistivity measurements should therefore only be used as an indicative measurement.</w:t>
      </w:r>
    </w:p>
    <w:p w14:paraId="10DB1FDC" w14:textId="77777777" w:rsidR="00970FC4" w:rsidRPr="00970FC4" w:rsidRDefault="00970FC4" w:rsidP="00970FC4">
      <w:pPr>
        <w:rPr>
          <w:rFonts w:ascii="Times New Roman" w:hAnsi="Times New Roman" w:cs="Times New Roman"/>
          <w:sz w:val="24"/>
          <w:szCs w:val="24"/>
        </w:rPr>
      </w:pPr>
      <w:r w:rsidRPr="00970FC4">
        <w:rPr>
          <w:rFonts w:ascii="Times New Roman" w:hAnsi="Times New Roman" w:cs="Times New Roman"/>
          <w:sz w:val="24"/>
          <w:szCs w:val="24"/>
        </w:rPr>
        <w:tab/>
      </w:r>
    </w:p>
    <w:p w14:paraId="4161EF72" w14:textId="77777777" w:rsidR="00970FC4" w:rsidRPr="00970FC4" w:rsidRDefault="00970FC4" w:rsidP="00970FC4">
      <w:pPr>
        <w:jc w:val="center"/>
        <w:rPr>
          <w:rFonts w:ascii="Times New Roman" w:hAnsi="Times New Roman" w:cs="Times New Roman"/>
          <w:sz w:val="24"/>
          <w:szCs w:val="24"/>
        </w:rPr>
      </w:pPr>
      <w:r w:rsidRPr="00970FC4">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5EEF9B8F" wp14:editId="292F9571">
                <wp:simplePos x="0" y="0"/>
                <wp:positionH relativeFrom="column">
                  <wp:posOffset>222250</wp:posOffset>
                </wp:positionH>
                <wp:positionV relativeFrom="paragraph">
                  <wp:posOffset>177800</wp:posOffset>
                </wp:positionV>
                <wp:extent cx="450850" cy="279400"/>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450850" cy="279400"/>
                        </a:xfrm>
                        <a:prstGeom prst="rect">
                          <a:avLst/>
                        </a:prstGeom>
                        <a:noFill/>
                        <a:ln w="6350">
                          <a:noFill/>
                        </a:ln>
                      </wps:spPr>
                      <wps:txbx>
                        <w:txbxContent>
                          <w:p w14:paraId="2AA63E0B" w14:textId="77777777" w:rsidR="00970FC4" w:rsidRPr="00C4536C" w:rsidRDefault="00970FC4" w:rsidP="00970FC4">
                            <w:pPr>
                              <w:rPr>
                                <w:b/>
                                <w:color w:val="FFFFFF" w:themeColor="background1"/>
                              </w:rPr>
                            </w:pPr>
                            <w:r w:rsidRPr="00C4536C">
                              <w:rPr>
                                <w:b/>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EF9B8F" id="_x0000_t202" coordsize="21600,21600" o:spt="202" path="m,l,21600r21600,l21600,xe">
                <v:stroke joinstyle="miter"/>
                <v:path gradientshapeok="t" o:connecttype="rect"/>
              </v:shapetype>
              <v:shape id="Text Box 13" o:spid="_x0000_s1026" type="#_x0000_t202" style="position:absolute;left:0;text-align:left;margin-left:17.5pt;margin-top:14pt;width:35.5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" filled="f" stroked="f" strokeweight=".5pt">
                <v:textbox>
                  <w:txbxContent>
                    <w:p w14:paraId="2AA63E0B" w14:textId="77777777" w:rsidR="00970FC4" w:rsidRPr="00C4536C" w:rsidRDefault="00970FC4" w:rsidP="00970FC4">
                      <w:pPr>
                        <w:rPr>
                          <w:b/>
                          <w:color w:val="FFFFFF" w:themeColor="background1"/>
                        </w:rPr>
                      </w:pPr>
                      <w:r w:rsidRPr="00C4536C">
                        <w:rPr>
                          <w:b/>
                          <w:color w:val="FFFFFF" w:themeColor="background1"/>
                        </w:rPr>
                        <w:t>(a)</w:t>
                      </w:r>
                    </w:p>
                  </w:txbxContent>
                </v:textbox>
              </v:shape>
            </w:pict>
          </mc:Fallback>
        </mc:AlternateContent>
      </w:r>
      <w:r w:rsidRPr="00970FC4">
        <w:rPr>
          <w:rFonts w:ascii="Times New Roman" w:hAnsi="Times New Roman" w:cs="Times New Roman"/>
          <w:noProof/>
          <w:sz w:val="24"/>
          <w:szCs w:val="24"/>
          <w:lang w:eastAsia="en-GB"/>
        </w:rPr>
        <w:drawing>
          <wp:inline distT="0" distB="0" distL="0" distR="0" wp14:anchorId="2184D762" wp14:editId="0047A173">
            <wp:extent cx="5105400" cy="28776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105400" cy="2877697"/>
                    </a:xfrm>
                    <a:prstGeom prst="rect">
                      <a:avLst/>
                    </a:prstGeom>
                  </pic:spPr>
                </pic:pic>
              </a:graphicData>
            </a:graphic>
          </wp:inline>
        </w:drawing>
      </w:r>
    </w:p>
    <w:p w14:paraId="652BCEEA" w14:textId="77777777" w:rsidR="00970FC4" w:rsidRPr="00970FC4" w:rsidRDefault="00970FC4" w:rsidP="00970FC4">
      <w:pPr>
        <w:rPr>
          <w:rFonts w:ascii="Times New Roman" w:hAnsi="Times New Roman" w:cs="Times New Roman"/>
          <w:sz w:val="24"/>
          <w:szCs w:val="24"/>
        </w:rPr>
      </w:pPr>
      <w:r w:rsidRPr="00970FC4">
        <w:rPr>
          <w:rFonts w:ascii="Times New Roman" w:hAnsi="Times New Roman" w:cs="Times New Roman"/>
          <w:sz w:val="24"/>
          <w:szCs w:val="24"/>
        </w:rPr>
        <w:lastRenderedPageBreak/>
        <w:tab/>
      </w:r>
    </w:p>
    <w:p w14:paraId="5CADD36D" w14:textId="77777777" w:rsidR="00970FC4" w:rsidRPr="00970FC4" w:rsidRDefault="00970FC4" w:rsidP="00970FC4">
      <w:pPr>
        <w:jc w:val="center"/>
        <w:rPr>
          <w:rFonts w:ascii="Times New Roman" w:hAnsi="Times New Roman" w:cs="Times New Roman"/>
          <w:sz w:val="24"/>
          <w:szCs w:val="24"/>
        </w:rPr>
      </w:pPr>
      <w:r w:rsidRPr="00970FC4">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570959E5" wp14:editId="1CCA8AF9">
                <wp:simplePos x="0" y="0"/>
                <wp:positionH relativeFrom="column">
                  <wp:posOffset>9525</wp:posOffset>
                </wp:positionH>
                <wp:positionV relativeFrom="paragraph">
                  <wp:posOffset>1576070</wp:posOffset>
                </wp:positionV>
                <wp:extent cx="733425" cy="0"/>
                <wp:effectExtent l="0" t="19050" r="28575" b="19050"/>
                <wp:wrapNone/>
                <wp:docPr id="11" name="Straight Connector 11"/>
                <wp:cNvGraphicFramePr/>
                <a:graphic xmlns:a="http://schemas.openxmlformats.org/drawingml/2006/main">
                  <a:graphicData uri="http://schemas.microsoft.com/office/word/2010/wordprocessingShape">
                    <wps:wsp>
                      <wps:cNvCnPr/>
                      <wps:spPr>
                        <a:xfrm flipV="1">
                          <a:off x="0" y="0"/>
                          <a:ext cx="733425"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F8323" id="Straight Connector 1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24.1pt" to="58.5pt,1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" strokecolor="black [3200]" strokeweight="3pt">
                <v:stroke joinstyle="miter"/>
              </v:line>
            </w:pict>
          </mc:Fallback>
        </mc:AlternateContent>
      </w:r>
      <w:r w:rsidRPr="00970FC4">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21424016" wp14:editId="05A1465D">
                <wp:simplePos x="0" y="0"/>
                <wp:positionH relativeFrom="margin">
                  <wp:align>left</wp:align>
                </wp:positionH>
                <wp:positionV relativeFrom="paragraph">
                  <wp:posOffset>1270</wp:posOffset>
                </wp:positionV>
                <wp:extent cx="450850" cy="279400"/>
                <wp:effectExtent l="0" t="0" r="0" b="6350"/>
                <wp:wrapNone/>
                <wp:docPr id="23" name="Text Box 23"/>
                <wp:cNvGraphicFramePr/>
                <a:graphic xmlns:a="http://schemas.openxmlformats.org/drawingml/2006/main">
                  <a:graphicData uri="http://schemas.microsoft.com/office/word/2010/wordprocessingShape">
                    <wps:wsp>
                      <wps:cNvSpPr txBox="1"/>
                      <wps:spPr>
                        <a:xfrm>
                          <a:off x="0" y="0"/>
                          <a:ext cx="450850" cy="279400"/>
                        </a:xfrm>
                        <a:prstGeom prst="rect">
                          <a:avLst/>
                        </a:prstGeom>
                        <a:noFill/>
                        <a:ln w="6350">
                          <a:noFill/>
                        </a:ln>
                      </wps:spPr>
                      <wps:txbx>
                        <w:txbxContent>
                          <w:p w14:paraId="0B539112" w14:textId="77777777" w:rsidR="00970FC4" w:rsidRPr="00C4536C" w:rsidRDefault="00970FC4" w:rsidP="00970FC4">
                            <w:pPr>
                              <w:rPr>
                                <w:b/>
                                <w:color w:val="FFFFFF" w:themeColor="background1"/>
                              </w:rPr>
                            </w:pPr>
                            <w:r w:rsidRPr="00C4536C">
                              <w:rPr>
                                <w:b/>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24016" id="Text Box 23" o:spid="_x0000_s1027" type="#_x0000_t202" style="position:absolute;left:0;text-align:left;margin-left:0;margin-top:.1pt;width:35.5pt;height:2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" filled="f" stroked="f" strokeweight=".5pt">
                <v:textbox>
                  <w:txbxContent>
                    <w:p w14:paraId="0B539112" w14:textId="77777777" w:rsidR="00970FC4" w:rsidRPr="00C4536C" w:rsidRDefault="00970FC4" w:rsidP="00970FC4">
                      <w:pPr>
                        <w:rPr>
                          <w:b/>
                          <w:color w:val="FFFFFF" w:themeColor="background1"/>
                        </w:rPr>
                      </w:pPr>
                      <w:r w:rsidRPr="00C4536C">
                        <w:rPr>
                          <w:b/>
                          <w:color w:val="FFFFFF" w:themeColor="background1"/>
                        </w:rPr>
                        <w:t>(b)</w:t>
                      </w:r>
                    </w:p>
                  </w:txbxContent>
                </v:textbox>
                <w10:wrap anchorx="margin"/>
              </v:shape>
            </w:pict>
          </mc:Fallback>
        </mc:AlternateContent>
      </w:r>
      <w:r w:rsidRPr="00970FC4">
        <w:rPr>
          <w:rFonts w:ascii="Times New Roman" w:hAnsi="Times New Roman" w:cs="Times New Roman"/>
          <w:noProof/>
          <w:sz w:val="24"/>
          <w:szCs w:val="24"/>
          <w:lang w:eastAsia="en-GB"/>
        </w:rPr>
        <w:drawing>
          <wp:inline distT="0" distB="0" distL="0" distR="0" wp14:anchorId="1715245F" wp14:editId="21210809">
            <wp:extent cx="5731510" cy="1671320"/>
            <wp:effectExtent l="0" t="0" r="254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1671320"/>
                    </a:xfrm>
                    <a:prstGeom prst="rect">
                      <a:avLst/>
                    </a:prstGeom>
                    <a:noFill/>
                    <a:ln>
                      <a:noFill/>
                    </a:ln>
                  </pic:spPr>
                </pic:pic>
              </a:graphicData>
            </a:graphic>
          </wp:inline>
        </w:drawing>
      </w:r>
    </w:p>
    <w:p w14:paraId="1394F66F" w14:textId="77777777" w:rsidR="00970FC4" w:rsidRPr="00970FC4" w:rsidRDefault="00970FC4" w:rsidP="00970FC4">
      <w:pPr>
        <w:pStyle w:val="CP"/>
        <w:rPr>
          <w:color w:val="auto"/>
        </w:rPr>
      </w:pPr>
      <w:bookmarkStart w:id="1" w:name="_Ref535419100"/>
      <w:r w:rsidRPr="00970FC4">
        <w:rPr>
          <w:b/>
          <w:color w:val="auto"/>
        </w:rPr>
        <w:t xml:space="preserve">Figure </w:t>
      </w:r>
      <w:r w:rsidRPr="00970FC4">
        <w:rPr>
          <w:b/>
          <w:color w:val="auto"/>
        </w:rPr>
        <w:fldChar w:fldCharType="begin"/>
      </w:r>
      <w:r w:rsidRPr="00970FC4">
        <w:rPr>
          <w:b/>
          <w:color w:val="auto"/>
        </w:rPr>
        <w:instrText xml:space="preserve"> SEQ Figure \* ARABIC </w:instrText>
      </w:r>
      <w:r w:rsidRPr="00970FC4">
        <w:rPr>
          <w:b/>
          <w:color w:val="auto"/>
        </w:rPr>
        <w:fldChar w:fldCharType="separate"/>
      </w:r>
      <w:r w:rsidRPr="00970FC4">
        <w:rPr>
          <w:b/>
          <w:noProof/>
          <w:color w:val="auto"/>
        </w:rPr>
        <w:t>1</w:t>
      </w:r>
      <w:r w:rsidRPr="00970FC4">
        <w:rPr>
          <w:b/>
          <w:color w:val="auto"/>
        </w:rPr>
        <w:fldChar w:fldCharType="end"/>
      </w:r>
      <w:bookmarkEnd w:id="1"/>
      <w:r w:rsidRPr="00970FC4">
        <w:rPr>
          <w:b/>
          <w:color w:val="auto"/>
        </w:rPr>
        <w:t>:</w:t>
      </w:r>
      <w:r w:rsidRPr="00970FC4">
        <w:rPr>
          <w:color w:val="auto"/>
        </w:rPr>
        <w:t xml:space="preserve"> (a) Schematic of the multilayer layer textile supercapacitor fabrication process; (b) Photographs of the final cotton (left), silk (middle) and polyester-cotton (right) electrodes (The scale bar is 5 mm).</w:t>
      </w:r>
      <w:bookmarkStart w:id="2" w:name="_Ref535420907"/>
      <w:bookmarkStart w:id="3" w:name="_Hlk4685921"/>
    </w:p>
    <w:p w14:paraId="54BEC123" w14:textId="77777777" w:rsidR="00970FC4" w:rsidRPr="00970FC4" w:rsidRDefault="00970FC4" w:rsidP="00970FC4">
      <w:pPr>
        <w:pStyle w:val="CP"/>
        <w:rPr>
          <w:b/>
          <w:color w:val="auto"/>
        </w:rPr>
      </w:pPr>
      <w:r w:rsidRPr="00970FC4">
        <w:rPr>
          <w:color w:val="auto"/>
          <w:u w:val="single"/>
        </w:rPr>
        <w:t xml:space="preserve">Table </w:t>
      </w:r>
      <w:r w:rsidRPr="00970FC4">
        <w:rPr>
          <w:color w:val="auto"/>
          <w:u w:val="single"/>
        </w:rPr>
        <w:fldChar w:fldCharType="begin"/>
      </w:r>
      <w:r w:rsidRPr="00970FC4">
        <w:rPr>
          <w:color w:val="auto"/>
          <w:u w:val="single"/>
        </w:rPr>
        <w:instrText xml:space="preserve"> SEQ Table \* ARABIC </w:instrText>
      </w:r>
      <w:r w:rsidRPr="00970FC4">
        <w:rPr>
          <w:color w:val="auto"/>
          <w:u w:val="single"/>
        </w:rPr>
        <w:fldChar w:fldCharType="separate"/>
      </w:r>
      <w:r w:rsidRPr="00970FC4">
        <w:rPr>
          <w:noProof/>
          <w:color w:val="auto"/>
          <w:u w:val="single"/>
        </w:rPr>
        <w:t>1</w:t>
      </w:r>
      <w:r w:rsidRPr="00970FC4">
        <w:rPr>
          <w:color w:val="auto"/>
          <w:u w:val="single"/>
        </w:rPr>
        <w:fldChar w:fldCharType="end"/>
      </w:r>
      <w:bookmarkEnd w:id="2"/>
      <w:r w:rsidRPr="00970FC4">
        <w:rPr>
          <w:color w:val="auto"/>
          <w:u w:val="single"/>
        </w:rPr>
        <w:t>:</w:t>
      </w:r>
      <w:r w:rsidRPr="00970FC4">
        <w:rPr>
          <w:color w:val="auto"/>
        </w:rPr>
        <w:t xml:space="preserve"> Textile substrate characteristics and electrode resistivities.</w:t>
      </w:r>
    </w:p>
    <w:bookmarkEnd w:id="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030"/>
        <w:gridCol w:w="2424"/>
        <w:gridCol w:w="2151"/>
      </w:tblGrid>
      <w:tr w:rsidR="00970FC4" w:rsidRPr="00970FC4" w14:paraId="77693AE0" w14:textId="77777777" w:rsidTr="007C5531">
        <w:tc>
          <w:tcPr>
            <w:tcW w:w="2035" w:type="dxa"/>
            <w:tcBorders>
              <w:top w:val="single" w:sz="4" w:space="0" w:color="auto"/>
              <w:bottom w:val="single" w:sz="12" w:space="0" w:color="auto"/>
            </w:tcBorders>
            <w:vAlign w:val="center"/>
          </w:tcPr>
          <w:p w14:paraId="35043A20" w14:textId="77777777" w:rsidR="00970FC4" w:rsidRPr="00970FC4" w:rsidRDefault="00970FC4" w:rsidP="007C5531">
            <w:pPr>
              <w:pStyle w:val="TT"/>
              <w:rPr>
                <w:color w:val="auto"/>
              </w:rPr>
            </w:pPr>
          </w:p>
        </w:tc>
        <w:tc>
          <w:tcPr>
            <w:tcW w:w="2030" w:type="dxa"/>
            <w:tcBorders>
              <w:top w:val="single" w:sz="4" w:space="0" w:color="auto"/>
              <w:bottom w:val="single" w:sz="12" w:space="0" w:color="auto"/>
            </w:tcBorders>
            <w:vAlign w:val="center"/>
          </w:tcPr>
          <w:p w14:paraId="7E36B25E" w14:textId="77777777" w:rsidR="00970FC4" w:rsidRPr="00970FC4" w:rsidRDefault="00970FC4" w:rsidP="007C5531">
            <w:pPr>
              <w:pStyle w:val="TT"/>
              <w:rPr>
                <w:b/>
                <w:color w:val="auto"/>
              </w:rPr>
            </w:pPr>
            <w:r w:rsidRPr="00970FC4">
              <w:rPr>
                <w:b/>
                <w:color w:val="auto"/>
              </w:rPr>
              <w:t>Cotton electrode (C)</w:t>
            </w:r>
          </w:p>
        </w:tc>
        <w:tc>
          <w:tcPr>
            <w:tcW w:w="2424" w:type="dxa"/>
            <w:tcBorders>
              <w:top w:val="single" w:sz="4" w:space="0" w:color="auto"/>
              <w:bottom w:val="single" w:sz="12" w:space="0" w:color="auto"/>
            </w:tcBorders>
            <w:vAlign w:val="center"/>
          </w:tcPr>
          <w:p w14:paraId="1365AAB3" w14:textId="77777777" w:rsidR="00970FC4" w:rsidRPr="00970FC4" w:rsidRDefault="00970FC4" w:rsidP="007C5531">
            <w:pPr>
              <w:pStyle w:val="TT"/>
              <w:rPr>
                <w:b/>
                <w:color w:val="auto"/>
              </w:rPr>
            </w:pPr>
            <w:r w:rsidRPr="00970FC4">
              <w:rPr>
                <w:b/>
                <w:color w:val="auto"/>
              </w:rPr>
              <w:t>Polyester-cotton electrode (PC)</w:t>
            </w:r>
          </w:p>
        </w:tc>
        <w:tc>
          <w:tcPr>
            <w:tcW w:w="2151" w:type="dxa"/>
            <w:tcBorders>
              <w:top w:val="single" w:sz="4" w:space="0" w:color="auto"/>
              <w:bottom w:val="single" w:sz="12" w:space="0" w:color="auto"/>
            </w:tcBorders>
            <w:vAlign w:val="center"/>
          </w:tcPr>
          <w:p w14:paraId="3E5253E5" w14:textId="77777777" w:rsidR="00970FC4" w:rsidRPr="00970FC4" w:rsidRDefault="00970FC4" w:rsidP="007C5531">
            <w:pPr>
              <w:pStyle w:val="TT"/>
              <w:rPr>
                <w:b/>
                <w:color w:val="auto"/>
              </w:rPr>
            </w:pPr>
            <w:r w:rsidRPr="00970FC4">
              <w:rPr>
                <w:b/>
                <w:color w:val="auto"/>
              </w:rPr>
              <w:t>Silk electrode (S)</w:t>
            </w:r>
          </w:p>
        </w:tc>
      </w:tr>
      <w:tr w:rsidR="00970FC4" w:rsidRPr="00970FC4" w14:paraId="2B68549A" w14:textId="77777777" w:rsidTr="007C5531">
        <w:tc>
          <w:tcPr>
            <w:tcW w:w="2035" w:type="dxa"/>
            <w:tcBorders>
              <w:top w:val="single" w:sz="12" w:space="0" w:color="auto"/>
            </w:tcBorders>
            <w:vAlign w:val="bottom"/>
          </w:tcPr>
          <w:p w14:paraId="1B04968B" w14:textId="77777777" w:rsidR="00970FC4" w:rsidRPr="00970FC4" w:rsidRDefault="00970FC4" w:rsidP="007C5531">
            <w:pPr>
              <w:pStyle w:val="TT"/>
              <w:rPr>
                <w:color w:val="auto"/>
              </w:rPr>
            </w:pPr>
            <w:r w:rsidRPr="00970FC4">
              <w:rPr>
                <w:color w:val="auto"/>
              </w:rPr>
              <w:t xml:space="preserve">Fiber types </w:t>
            </w:r>
          </w:p>
        </w:tc>
        <w:tc>
          <w:tcPr>
            <w:tcW w:w="2030" w:type="dxa"/>
            <w:tcBorders>
              <w:top w:val="single" w:sz="12" w:space="0" w:color="auto"/>
            </w:tcBorders>
            <w:vAlign w:val="center"/>
          </w:tcPr>
          <w:p w14:paraId="1A100D05" w14:textId="77777777" w:rsidR="00970FC4" w:rsidRPr="00970FC4" w:rsidRDefault="00970FC4" w:rsidP="007C5531">
            <w:pPr>
              <w:pStyle w:val="TT"/>
              <w:rPr>
                <w:color w:val="auto"/>
              </w:rPr>
            </w:pPr>
            <w:r w:rsidRPr="00970FC4">
              <w:rPr>
                <w:color w:val="auto"/>
              </w:rPr>
              <w:t>Cotton</w:t>
            </w:r>
          </w:p>
        </w:tc>
        <w:tc>
          <w:tcPr>
            <w:tcW w:w="2424" w:type="dxa"/>
            <w:tcBorders>
              <w:top w:val="single" w:sz="12" w:space="0" w:color="auto"/>
            </w:tcBorders>
            <w:vAlign w:val="center"/>
          </w:tcPr>
          <w:p w14:paraId="74D026F8" w14:textId="77777777" w:rsidR="00970FC4" w:rsidRPr="00970FC4" w:rsidRDefault="00970FC4" w:rsidP="007C5531">
            <w:pPr>
              <w:pStyle w:val="TT"/>
              <w:rPr>
                <w:color w:val="auto"/>
              </w:rPr>
            </w:pPr>
            <w:r w:rsidRPr="00970FC4">
              <w:rPr>
                <w:color w:val="auto"/>
              </w:rPr>
              <w:t xml:space="preserve">Cotton and Polyester </w:t>
            </w:r>
          </w:p>
        </w:tc>
        <w:tc>
          <w:tcPr>
            <w:tcW w:w="2151" w:type="dxa"/>
            <w:tcBorders>
              <w:top w:val="single" w:sz="12" w:space="0" w:color="auto"/>
            </w:tcBorders>
            <w:vAlign w:val="center"/>
          </w:tcPr>
          <w:p w14:paraId="7073F419" w14:textId="77777777" w:rsidR="00970FC4" w:rsidRPr="00970FC4" w:rsidRDefault="00970FC4" w:rsidP="007C5531">
            <w:pPr>
              <w:pStyle w:val="TT"/>
              <w:rPr>
                <w:color w:val="auto"/>
              </w:rPr>
            </w:pPr>
            <w:r w:rsidRPr="00970FC4">
              <w:rPr>
                <w:color w:val="auto"/>
              </w:rPr>
              <w:t>Silk</w:t>
            </w:r>
          </w:p>
        </w:tc>
      </w:tr>
      <w:tr w:rsidR="00970FC4" w:rsidRPr="00970FC4" w14:paraId="52DD194B" w14:textId="77777777" w:rsidTr="007C5531">
        <w:tc>
          <w:tcPr>
            <w:tcW w:w="2035" w:type="dxa"/>
            <w:vAlign w:val="bottom"/>
          </w:tcPr>
          <w:p w14:paraId="5C82529D" w14:textId="77777777" w:rsidR="00970FC4" w:rsidRPr="00970FC4" w:rsidRDefault="00970FC4" w:rsidP="007C5531">
            <w:pPr>
              <w:pStyle w:val="TT"/>
              <w:rPr>
                <w:color w:val="auto"/>
              </w:rPr>
            </w:pPr>
            <w:r w:rsidRPr="00970FC4">
              <w:rPr>
                <w:color w:val="auto"/>
              </w:rPr>
              <w:t>Fiber diameter (µm)</w:t>
            </w:r>
          </w:p>
        </w:tc>
        <w:tc>
          <w:tcPr>
            <w:tcW w:w="2030" w:type="dxa"/>
            <w:vAlign w:val="center"/>
          </w:tcPr>
          <w:p w14:paraId="0EA8337F" w14:textId="77777777" w:rsidR="00970FC4" w:rsidRPr="00970FC4" w:rsidRDefault="00970FC4" w:rsidP="007C5531">
            <w:pPr>
              <w:pStyle w:val="TT"/>
              <w:rPr>
                <w:color w:val="auto"/>
              </w:rPr>
            </w:pPr>
            <w:r w:rsidRPr="00970FC4">
              <w:rPr>
                <w:color w:val="auto"/>
              </w:rPr>
              <w:t>19</w:t>
            </w:r>
          </w:p>
        </w:tc>
        <w:tc>
          <w:tcPr>
            <w:tcW w:w="2424" w:type="dxa"/>
            <w:vAlign w:val="center"/>
          </w:tcPr>
          <w:p w14:paraId="65CC362C" w14:textId="77777777" w:rsidR="00970FC4" w:rsidRPr="00970FC4" w:rsidRDefault="00970FC4" w:rsidP="007C5531">
            <w:pPr>
              <w:pStyle w:val="TT"/>
              <w:rPr>
                <w:color w:val="auto"/>
              </w:rPr>
            </w:pPr>
            <w:r w:rsidRPr="00970FC4">
              <w:rPr>
                <w:color w:val="auto"/>
              </w:rPr>
              <w:t>12 (Polyester)</w:t>
            </w:r>
            <w:r w:rsidRPr="00970FC4">
              <w:rPr>
                <w:color w:val="auto"/>
              </w:rPr>
              <w:br/>
              <w:t>15 (Cotton)</w:t>
            </w:r>
          </w:p>
        </w:tc>
        <w:tc>
          <w:tcPr>
            <w:tcW w:w="2151" w:type="dxa"/>
            <w:vAlign w:val="center"/>
          </w:tcPr>
          <w:p w14:paraId="6647282C" w14:textId="77777777" w:rsidR="00970FC4" w:rsidRPr="00970FC4" w:rsidRDefault="00970FC4" w:rsidP="007C5531">
            <w:pPr>
              <w:pStyle w:val="TT"/>
              <w:rPr>
                <w:color w:val="auto"/>
              </w:rPr>
            </w:pPr>
            <w:r w:rsidRPr="00970FC4">
              <w:rPr>
                <w:color w:val="auto"/>
              </w:rPr>
              <w:t>~8.3</w:t>
            </w:r>
          </w:p>
        </w:tc>
      </w:tr>
      <w:tr w:rsidR="00970FC4" w:rsidRPr="00970FC4" w14:paraId="2B0D1EE0" w14:textId="77777777" w:rsidTr="007C5531">
        <w:tc>
          <w:tcPr>
            <w:tcW w:w="2035" w:type="dxa"/>
            <w:vAlign w:val="bottom"/>
          </w:tcPr>
          <w:p w14:paraId="07202F03" w14:textId="77777777" w:rsidR="00970FC4" w:rsidRPr="00970FC4" w:rsidRDefault="00970FC4" w:rsidP="007C5531">
            <w:pPr>
              <w:pStyle w:val="TT"/>
              <w:rPr>
                <w:color w:val="auto"/>
              </w:rPr>
            </w:pPr>
            <w:r w:rsidRPr="00970FC4">
              <w:rPr>
                <w:color w:val="auto"/>
              </w:rPr>
              <w:t xml:space="preserve">Ends per inch </w:t>
            </w:r>
          </w:p>
          <w:p w14:paraId="78B8349E" w14:textId="77777777" w:rsidR="00970FC4" w:rsidRPr="00970FC4" w:rsidRDefault="00970FC4" w:rsidP="007C5531">
            <w:pPr>
              <w:pStyle w:val="TT"/>
              <w:rPr>
                <w:color w:val="auto"/>
              </w:rPr>
            </w:pPr>
            <w:r w:rsidRPr="00970FC4">
              <w:rPr>
                <w:color w:val="auto"/>
              </w:rPr>
              <w:t>(per cm)</w:t>
            </w:r>
          </w:p>
        </w:tc>
        <w:tc>
          <w:tcPr>
            <w:tcW w:w="2030" w:type="dxa"/>
            <w:vAlign w:val="center"/>
          </w:tcPr>
          <w:p w14:paraId="4DC789E2" w14:textId="77777777" w:rsidR="00970FC4" w:rsidRPr="00970FC4" w:rsidRDefault="00970FC4" w:rsidP="007C5531">
            <w:pPr>
              <w:pStyle w:val="TT"/>
              <w:rPr>
                <w:color w:val="auto"/>
              </w:rPr>
            </w:pPr>
            <w:r w:rsidRPr="00970FC4">
              <w:rPr>
                <w:color w:val="auto"/>
              </w:rPr>
              <w:t>33 (13)</w:t>
            </w:r>
          </w:p>
        </w:tc>
        <w:tc>
          <w:tcPr>
            <w:tcW w:w="2424" w:type="dxa"/>
            <w:vAlign w:val="center"/>
          </w:tcPr>
          <w:p w14:paraId="7B017FEF" w14:textId="77777777" w:rsidR="00970FC4" w:rsidRPr="00970FC4" w:rsidRDefault="00970FC4" w:rsidP="007C5531">
            <w:pPr>
              <w:pStyle w:val="TT"/>
              <w:rPr>
                <w:color w:val="auto"/>
              </w:rPr>
            </w:pPr>
            <w:r w:rsidRPr="00970FC4">
              <w:rPr>
                <w:color w:val="auto"/>
              </w:rPr>
              <w:t>122 (48)</w:t>
            </w:r>
          </w:p>
        </w:tc>
        <w:tc>
          <w:tcPr>
            <w:tcW w:w="2151" w:type="dxa"/>
            <w:vAlign w:val="center"/>
          </w:tcPr>
          <w:p w14:paraId="0395F60E" w14:textId="77777777" w:rsidR="00970FC4" w:rsidRPr="00970FC4" w:rsidRDefault="00970FC4" w:rsidP="007C5531">
            <w:pPr>
              <w:pStyle w:val="TT"/>
              <w:rPr>
                <w:color w:val="auto"/>
              </w:rPr>
            </w:pPr>
            <w:r w:rsidRPr="00970FC4">
              <w:rPr>
                <w:color w:val="auto"/>
              </w:rPr>
              <w:t>109 (43)</w:t>
            </w:r>
          </w:p>
        </w:tc>
      </w:tr>
      <w:tr w:rsidR="00970FC4" w:rsidRPr="00970FC4" w14:paraId="6EDC1836" w14:textId="77777777" w:rsidTr="007C5531">
        <w:tc>
          <w:tcPr>
            <w:tcW w:w="2035" w:type="dxa"/>
            <w:vAlign w:val="bottom"/>
          </w:tcPr>
          <w:p w14:paraId="31663C29" w14:textId="77777777" w:rsidR="00970FC4" w:rsidRPr="00970FC4" w:rsidRDefault="00970FC4" w:rsidP="007C5531">
            <w:pPr>
              <w:pStyle w:val="TT"/>
              <w:rPr>
                <w:color w:val="auto"/>
              </w:rPr>
            </w:pPr>
            <w:r w:rsidRPr="00970FC4">
              <w:rPr>
                <w:color w:val="auto"/>
              </w:rPr>
              <w:t>Picks per inch</w:t>
            </w:r>
          </w:p>
          <w:p w14:paraId="3A1EC0FE" w14:textId="77777777" w:rsidR="00970FC4" w:rsidRPr="00970FC4" w:rsidRDefault="00970FC4" w:rsidP="007C5531">
            <w:pPr>
              <w:pStyle w:val="TT"/>
              <w:rPr>
                <w:color w:val="auto"/>
              </w:rPr>
            </w:pPr>
            <w:r w:rsidRPr="00970FC4">
              <w:rPr>
                <w:color w:val="auto"/>
              </w:rPr>
              <w:t>(per cm)</w:t>
            </w:r>
          </w:p>
        </w:tc>
        <w:tc>
          <w:tcPr>
            <w:tcW w:w="2030" w:type="dxa"/>
            <w:vAlign w:val="center"/>
          </w:tcPr>
          <w:p w14:paraId="48DEB0C8" w14:textId="77777777" w:rsidR="00970FC4" w:rsidRPr="00970FC4" w:rsidRDefault="00970FC4" w:rsidP="007C5531">
            <w:pPr>
              <w:pStyle w:val="TT"/>
              <w:rPr>
                <w:color w:val="auto"/>
              </w:rPr>
            </w:pPr>
            <w:r w:rsidRPr="00970FC4">
              <w:rPr>
                <w:color w:val="auto"/>
              </w:rPr>
              <w:t>38 (15)</w:t>
            </w:r>
          </w:p>
        </w:tc>
        <w:tc>
          <w:tcPr>
            <w:tcW w:w="2424" w:type="dxa"/>
            <w:vAlign w:val="center"/>
          </w:tcPr>
          <w:p w14:paraId="2230C0B3" w14:textId="77777777" w:rsidR="00970FC4" w:rsidRPr="00970FC4" w:rsidRDefault="00970FC4" w:rsidP="007C5531">
            <w:pPr>
              <w:pStyle w:val="TT"/>
              <w:rPr>
                <w:color w:val="auto"/>
              </w:rPr>
            </w:pPr>
            <w:r w:rsidRPr="00970FC4">
              <w:rPr>
                <w:color w:val="auto"/>
              </w:rPr>
              <w:t>58.4 (23)</w:t>
            </w:r>
          </w:p>
        </w:tc>
        <w:tc>
          <w:tcPr>
            <w:tcW w:w="2151" w:type="dxa"/>
            <w:vAlign w:val="center"/>
          </w:tcPr>
          <w:p w14:paraId="435D56EA" w14:textId="77777777" w:rsidR="00970FC4" w:rsidRPr="00970FC4" w:rsidRDefault="00970FC4" w:rsidP="007C5531">
            <w:pPr>
              <w:pStyle w:val="TT"/>
              <w:rPr>
                <w:color w:val="auto"/>
              </w:rPr>
            </w:pPr>
            <w:r w:rsidRPr="00970FC4">
              <w:rPr>
                <w:color w:val="auto"/>
              </w:rPr>
              <w:t>104 (41)</w:t>
            </w:r>
          </w:p>
        </w:tc>
      </w:tr>
      <w:tr w:rsidR="00970FC4" w:rsidRPr="00970FC4" w14:paraId="40FD2849" w14:textId="77777777" w:rsidTr="007C5531">
        <w:tc>
          <w:tcPr>
            <w:tcW w:w="2035" w:type="dxa"/>
            <w:vAlign w:val="bottom"/>
          </w:tcPr>
          <w:p w14:paraId="0C99BB38" w14:textId="77777777" w:rsidR="00970FC4" w:rsidRPr="00970FC4" w:rsidRDefault="00970FC4" w:rsidP="007C5531">
            <w:pPr>
              <w:pStyle w:val="TT"/>
              <w:rPr>
                <w:color w:val="auto"/>
              </w:rPr>
            </w:pPr>
            <w:r w:rsidRPr="00970FC4">
              <w:rPr>
                <w:color w:val="auto"/>
              </w:rPr>
              <w:t>Substrate original weight (mg.cm</w:t>
            </w:r>
            <w:r w:rsidRPr="00970FC4">
              <w:rPr>
                <w:color w:val="auto"/>
                <w:vertAlign w:val="superscript"/>
              </w:rPr>
              <w:t>-2</w:t>
            </w:r>
            <w:r w:rsidRPr="00970FC4">
              <w:rPr>
                <w:color w:val="auto"/>
              </w:rPr>
              <w:t>)</w:t>
            </w:r>
          </w:p>
        </w:tc>
        <w:tc>
          <w:tcPr>
            <w:tcW w:w="2030" w:type="dxa"/>
            <w:vAlign w:val="center"/>
          </w:tcPr>
          <w:p w14:paraId="00B00088" w14:textId="77777777" w:rsidR="00970FC4" w:rsidRPr="00970FC4" w:rsidRDefault="00970FC4" w:rsidP="007C5531">
            <w:pPr>
              <w:pStyle w:val="TT"/>
              <w:rPr>
                <w:color w:val="auto"/>
              </w:rPr>
            </w:pPr>
            <w:r w:rsidRPr="00970FC4">
              <w:rPr>
                <w:color w:val="auto"/>
              </w:rPr>
              <w:t>69.8</w:t>
            </w:r>
          </w:p>
        </w:tc>
        <w:tc>
          <w:tcPr>
            <w:tcW w:w="2424" w:type="dxa"/>
            <w:vAlign w:val="center"/>
          </w:tcPr>
          <w:p w14:paraId="7B1102D2" w14:textId="77777777" w:rsidR="00970FC4" w:rsidRPr="00970FC4" w:rsidRDefault="00970FC4" w:rsidP="007C5531">
            <w:pPr>
              <w:pStyle w:val="TT"/>
              <w:rPr>
                <w:color w:val="auto"/>
              </w:rPr>
            </w:pPr>
            <w:r w:rsidRPr="00970FC4">
              <w:rPr>
                <w:color w:val="auto"/>
              </w:rPr>
              <w:t>27.1</w:t>
            </w:r>
          </w:p>
        </w:tc>
        <w:tc>
          <w:tcPr>
            <w:tcW w:w="2151" w:type="dxa"/>
            <w:vAlign w:val="center"/>
          </w:tcPr>
          <w:p w14:paraId="56A632F1" w14:textId="77777777" w:rsidR="00970FC4" w:rsidRPr="00970FC4" w:rsidRDefault="00970FC4" w:rsidP="007C5531">
            <w:pPr>
              <w:pStyle w:val="TT"/>
              <w:rPr>
                <w:color w:val="auto"/>
              </w:rPr>
            </w:pPr>
            <w:r w:rsidRPr="00970FC4">
              <w:rPr>
                <w:color w:val="auto"/>
              </w:rPr>
              <w:t>4.45</w:t>
            </w:r>
          </w:p>
        </w:tc>
      </w:tr>
      <w:tr w:rsidR="00970FC4" w:rsidRPr="00970FC4" w14:paraId="06F159FB" w14:textId="77777777" w:rsidTr="007C5531">
        <w:tc>
          <w:tcPr>
            <w:tcW w:w="2035" w:type="dxa"/>
            <w:vAlign w:val="center"/>
          </w:tcPr>
          <w:p w14:paraId="4AFF3F1A" w14:textId="77777777" w:rsidR="00970FC4" w:rsidRPr="00970FC4" w:rsidRDefault="00970FC4" w:rsidP="007C5531">
            <w:pPr>
              <w:pStyle w:val="TT"/>
              <w:rPr>
                <w:color w:val="auto"/>
              </w:rPr>
            </w:pPr>
            <w:r w:rsidRPr="00970FC4">
              <w:rPr>
                <w:color w:val="auto"/>
              </w:rPr>
              <w:t>Substrate thickness (µm)</w:t>
            </w:r>
          </w:p>
        </w:tc>
        <w:tc>
          <w:tcPr>
            <w:tcW w:w="2030" w:type="dxa"/>
            <w:vAlign w:val="center"/>
          </w:tcPr>
          <w:p w14:paraId="3D24A655" w14:textId="77777777" w:rsidR="00970FC4" w:rsidRPr="00970FC4" w:rsidRDefault="00970FC4" w:rsidP="007C5531">
            <w:pPr>
              <w:pStyle w:val="TT"/>
              <w:rPr>
                <w:color w:val="auto"/>
              </w:rPr>
            </w:pPr>
            <w:r w:rsidRPr="00970FC4">
              <w:rPr>
                <w:color w:val="auto"/>
              </w:rPr>
              <w:t>500</w:t>
            </w:r>
          </w:p>
        </w:tc>
        <w:tc>
          <w:tcPr>
            <w:tcW w:w="2424" w:type="dxa"/>
            <w:vAlign w:val="center"/>
          </w:tcPr>
          <w:p w14:paraId="420DD535" w14:textId="77777777" w:rsidR="00970FC4" w:rsidRPr="00970FC4" w:rsidRDefault="00970FC4" w:rsidP="007C5531">
            <w:pPr>
              <w:pStyle w:val="TT"/>
              <w:rPr>
                <w:color w:val="auto"/>
              </w:rPr>
            </w:pPr>
            <w:r w:rsidRPr="00970FC4">
              <w:rPr>
                <w:color w:val="auto"/>
              </w:rPr>
              <w:t>300</w:t>
            </w:r>
          </w:p>
        </w:tc>
        <w:tc>
          <w:tcPr>
            <w:tcW w:w="2151" w:type="dxa"/>
            <w:vAlign w:val="center"/>
          </w:tcPr>
          <w:p w14:paraId="27B9334A" w14:textId="77777777" w:rsidR="00970FC4" w:rsidRPr="00970FC4" w:rsidRDefault="00970FC4" w:rsidP="007C5531">
            <w:pPr>
              <w:pStyle w:val="TT"/>
              <w:rPr>
                <w:color w:val="auto"/>
              </w:rPr>
            </w:pPr>
            <w:r w:rsidRPr="00970FC4">
              <w:rPr>
                <w:color w:val="auto"/>
              </w:rPr>
              <w:t>50</w:t>
            </w:r>
          </w:p>
        </w:tc>
      </w:tr>
      <w:tr w:rsidR="00970FC4" w:rsidRPr="00970FC4" w14:paraId="30FEC54A" w14:textId="77777777" w:rsidTr="007C5531">
        <w:tc>
          <w:tcPr>
            <w:tcW w:w="2035" w:type="dxa"/>
            <w:vAlign w:val="center"/>
          </w:tcPr>
          <w:p w14:paraId="74159938" w14:textId="77777777" w:rsidR="00970FC4" w:rsidRPr="00970FC4" w:rsidRDefault="00970FC4" w:rsidP="007C5531">
            <w:pPr>
              <w:pStyle w:val="TT"/>
              <w:rPr>
                <w:color w:val="auto"/>
              </w:rPr>
            </w:pPr>
            <w:r w:rsidRPr="00970FC4">
              <w:rPr>
                <w:color w:val="auto"/>
              </w:rPr>
              <w:t>Electrode sheet resistivity (k</w:t>
            </w:r>
            <w:proofErr w:type="gramStart"/>
            <w:r w:rsidRPr="00970FC4">
              <w:rPr>
                <w:color w:val="auto"/>
              </w:rPr>
              <w:t>Ω.sq</w:t>
            </w:r>
            <w:proofErr w:type="gramEnd"/>
            <w:r w:rsidRPr="00970FC4">
              <w:rPr>
                <w:color w:val="auto"/>
                <w:vertAlign w:val="superscript"/>
              </w:rPr>
              <w:t>-1</w:t>
            </w:r>
            <w:r w:rsidRPr="00970FC4">
              <w:rPr>
                <w:color w:val="auto"/>
              </w:rPr>
              <w:t>)</w:t>
            </w:r>
          </w:p>
        </w:tc>
        <w:tc>
          <w:tcPr>
            <w:tcW w:w="2030" w:type="dxa"/>
            <w:vAlign w:val="center"/>
          </w:tcPr>
          <w:p w14:paraId="7BA3EB88" w14:textId="77777777" w:rsidR="00970FC4" w:rsidRPr="00970FC4" w:rsidRDefault="00970FC4" w:rsidP="007C5531">
            <w:pPr>
              <w:pStyle w:val="TT"/>
              <w:rPr>
                <w:color w:val="auto"/>
              </w:rPr>
            </w:pPr>
            <w:r w:rsidRPr="00970FC4">
              <w:rPr>
                <w:color w:val="auto"/>
              </w:rPr>
              <w:t>200-800</w:t>
            </w:r>
          </w:p>
        </w:tc>
        <w:tc>
          <w:tcPr>
            <w:tcW w:w="2424" w:type="dxa"/>
            <w:vAlign w:val="center"/>
          </w:tcPr>
          <w:p w14:paraId="5A8FB9B7" w14:textId="77777777" w:rsidR="00970FC4" w:rsidRPr="00970FC4" w:rsidRDefault="00970FC4" w:rsidP="007C5531">
            <w:pPr>
              <w:pStyle w:val="TT"/>
              <w:rPr>
                <w:color w:val="auto"/>
              </w:rPr>
            </w:pPr>
            <w:r w:rsidRPr="00970FC4">
              <w:rPr>
                <w:color w:val="auto"/>
              </w:rPr>
              <w:t>60-100</w:t>
            </w:r>
          </w:p>
        </w:tc>
        <w:tc>
          <w:tcPr>
            <w:tcW w:w="2151" w:type="dxa"/>
            <w:vAlign w:val="center"/>
          </w:tcPr>
          <w:p w14:paraId="56D47E51" w14:textId="77777777" w:rsidR="00970FC4" w:rsidRPr="00970FC4" w:rsidRDefault="00970FC4" w:rsidP="007C5531">
            <w:pPr>
              <w:pStyle w:val="TT"/>
              <w:rPr>
                <w:color w:val="auto"/>
              </w:rPr>
            </w:pPr>
            <w:r w:rsidRPr="00970FC4">
              <w:rPr>
                <w:color w:val="auto"/>
              </w:rPr>
              <w:t>3.8-4.2</w:t>
            </w:r>
          </w:p>
        </w:tc>
      </w:tr>
      <w:tr w:rsidR="00970FC4" w:rsidRPr="00970FC4" w14:paraId="6F9DB96E" w14:textId="77777777" w:rsidTr="007C5531">
        <w:tc>
          <w:tcPr>
            <w:tcW w:w="2035" w:type="dxa"/>
            <w:tcBorders>
              <w:bottom w:val="single" w:sz="4" w:space="0" w:color="auto"/>
            </w:tcBorders>
            <w:vAlign w:val="center"/>
          </w:tcPr>
          <w:p w14:paraId="38E375E2" w14:textId="77777777" w:rsidR="00970FC4" w:rsidRPr="00970FC4" w:rsidRDefault="00970FC4" w:rsidP="007C5531">
            <w:pPr>
              <w:pStyle w:val="TT"/>
              <w:rPr>
                <w:color w:val="auto"/>
              </w:rPr>
            </w:pPr>
            <w:r w:rsidRPr="00970FC4">
              <w:rPr>
                <w:color w:val="auto"/>
              </w:rPr>
              <w:t>Weave</w:t>
            </w:r>
          </w:p>
        </w:tc>
        <w:tc>
          <w:tcPr>
            <w:tcW w:w="2030" w:type="dxa"/>
            <w:tcBorders>
              <w:bottom w:val="single" w:sz="4" w:space="0" w:color="auto"/>
            </w:tcBorders>
            <w:vAlign w:val="center"/>
          </w:tcPr>
          <w:p w14:paraId="092E3C51" w14:textId="77777777" w:rsidR="00970FC4" w:rsidRPr="00970FC4" w:rsidRDefault="00970FC4" w:rsidP="007C5531">
            <w:pPr>
              <w:pStyle w:val="TT"/>
              <w:rPr>
                <w:color w:val="auto"/>
              </w:rPr>
            </w:pPr>
            <w:r w:rsidRPr="00970FC4">
              <w:rPr>
                <w:color w:val="auto"/>
              </w:rPr>
              <w:t>Plain</w:t>
            </w:r>
          </w:p>
        </w:tc>
        <w:tc>
          <w:tcPr>
            <w:tcW w:w="2424" w:type="dxa"/>
            <w:tcBorders>
              <w:bottom w:val="single" w:sz="4" w:space="0" w:color="auto"/>
            </w:tcBorders>
            <w:vAlign w:val="center"/>
          </w:tcPr>
          <w:p w14:paraId="4DCCA167" w14:textId="77777777" w:rsidR="00970FC4" w:rsidRPr="00970FC4" w:rsidRDefault="00970FC4" w:rsidP="007C5531">
            <w:pPr>
              <w:pStyle w:val="TT"/>
              <w:rPr>
                <w:color w:val="auto"/>
              </w:rPr>
            </w:pPr>
            <w:r w:rsidRPr="00970FC4">
              <w:rPr>
                <w:color w:val="auto"/>
              </w:rPr>
              <w:t>Plain</w:t>
            </w:r>
          </w:p>
        </w:tc>
        <w:tc>
          <w:tcPr>
            <w:tcW w:w="2151" w:type="dxa"/>
            <w:tcBorders>
              <w:bottom w:val="single" w:sz="4" w:space="0" w:color="auto"/>
            </w:tcBorders>
            <w:vAlign w:val="center"/>
          </w:tcPr>
          <w:p w14:paraId="3E58CC2D" w14:textId="77777777" w:rsidR="00970FC4" w:rsidRPr="00970FC4" w:rsidRDefault="00970FC4" w:rsidP="007C5531">
            <w:pPr>
              <w:pStyle w:val="TT"/>
              <w:rPr>
                <w:color w:val="auto"/>
              </w:rPr>
            </w:pPr>
            <w:r w:rsidRPr="00970FC4">
              <w:rPr>
                <w:color w:val="auto"/>
              </w:rPr>
              <w:t>2x1 Twill</w:t>
            </w:r>
          </w:p>
        </w:tc>
      </w:tr>
    </w:tbl>
    <w:p w14:paraId="10DF9E0F" w14:textId="77777777" w:rsidR="00970FC4" w:rsidRPr="00970FC4" w:rsidRDefault="00970FC4" w:rsidP="00970FC4">
      <w:pPr>
        <w:jc w:val="center"/>
        <w:rPr>
          <w:rFonts w:ascii="Times New Roman" w:hAnsi="Times New Roman" w:cs="Times New Roman"/>
          <w:sz w:val="24"/>
          <w:szCs w:val="24"/>
        </w:rPr>
      </w:pPr>
    </w:p>
    <w:p w14:paraId="6DBF6AE8"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The assembled supercapacitor cell is showed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419100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1</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a); two electrodes was cut off from the spray coated textile sample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419100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1</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b)) and processed with vacuum impregnatio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ADDIN EN.CITE &lt;EndNote&gt;&lt;Cite&gt;&lt;Author&gt;Yong&lt;/Author&gt;&lt;Year&gt;2018&lt;/Year&gt;&lt;RecNum&gt;237&lt;/RecNum&gt;&lt;DisplayText&gt;&lt;style face="superscript"&gt;9&lt;/style&gt;&lt;/DisplayText&gt;&lt;record&gt;&lt;rec-number&gt;237&lt;/rec-number&gt;&lt;foreign-keys&gt;&lt;key app="EN" db-id="zrvatar065sfayetp5xv90vhs0zswspda5v5" timestamp="1547650328"&gt;237&lt;/key&gt;&lt;/foreign-keys&gt;&lt;ref-type name="Journal Article"&gt;17&lt;/ref-type&gt;&lt;contributors&gt;&lt;authors&gt;&lt;author&gt;Yong, Sheng&lt;/author&gt;&lt;author&gt;Owen, John&lt;/author&gt;&lt;author&gt;Beeby, Stephen&lt;/author&gt;&lt;/authors&gt;&lt;/contributors&gt;&lt;titles&gt;&lt;title&gt;Solid-State Supercapacitor Fabricated in a Single Woven Textile Layer for E-Textiles Applications&lt;/title&gt;&lt;secondary-title&gt;Advanced Engineering Materials&lt;/secondary-title&gt;&lt;/titles&gt;&lt;periodical&gt;&lt;full-title&gt;Advanced Engineering Materials&lt;/full-title&gt;&lt;/periodical&gt;&lt;pages&gt;1700860&lt;/pages&gt;&lt;volume&gt;20&lt;/volume&gt;&lt;number&gt;5&lt;/number&gt;&lt;keywords&gt;&lt;keyword&gt;activated carbon&lt;/keyword&gt;&lt;keyword&gt;mechanical durability test&lt;/keyword&gt;&lt;keyword&gt;single layer textile supercapacitor&lt;/keyword&gt;&lt;keyword&gt;vacuum impregnation&lt;/keyword&gt;&lt;/keywords&gt;&lt;dates&gt;&lt;year&gt;2018&lt;/year&gt;&lt;pub-dates&gt;&lt;date&gt;2018/05/01&lt;/date&gt;&lt;/pub-dates&gt;&lt;/dates&gt;&lt;publisher&gt;John Wiley &amp;amp; Sons, Ltd&lt;/publisher&gt;&lt;isbn&gt;1438-1656&lt;/isbn&gt;&lt;urls&gt;&lt;related-urls&gt;&lt;url&gt;https://doi.org/10.1002/adem.201700860&lt;/url&gt;&lt;/related-urls&gt;&lt;/urls&gt;&lt;electronic-resource-num&gt;10.1002/adem.201700860&lt;/electronic-resource-num&gt;&lt;access-date&gt;2019/01/16&lt;/access-date&gt;&lt;/record&gt;&lt;/Cite&gt;&lt;/EndNote&gt;</w:instrText>
      </w:r>
      <w:r w:rsidRPr="00970FC4">
        <w:rPr>
          <w:rFonts w:ascii="Times New Roman" w:hAnsi="Times New Roman" w:cs="Times New Roman"/>
          <w:sz w:val="24"/>
          <w:szCs w:val="24"/>
        </w:rPr>
        <w:fldChar w:fldCharType="separate"/>
      </w:r>
      <w:r w:rsidRPr="00970FC4">
        <w:rPr>
          <w:rFonts w:ascii="Times New Roman" w:hAnsi="Times New Roman" w:cs="Times New Roman"/>
          <w:noProof/>
          <w:sz w:val="24"/>
          <w:szCs w:val="24"/>
          <w:vertAlign w:val="superscript"/>
        </w:rPr>
        <w:t>9</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with 1 M Li</w:t>
      </w:r>
      <w:r w:rsidRPr="00970FC4">
        <w:rPr>
          <w:rFonts w:ascii="Times New Roman" w:hAnsi="Times New Roman" w:cs="Times New Roman"/>
          <w:sz w:val="24"/>
          <w:szCs w:val="24"/>
          <w:vertAlign w:val="subscript"/>
        </w:rPr>
        <w:t>2</w:t>
      </w:r>
      <w:r w:rsidRPr="00970FC4">
        <w:rPr>
          <w:rFonts w:ascii="Times New Roman" w:hAnsi="Times New Roman" w:cs="Times New Roman"/>
          <w:sz w:val="24"/>
          <w:szCs w:val="24"/>
        </w:rPr>
        <w:t>SO</w:t>
      </w:r>
      <w:r w:rsidRPr="00970FC4">
        <w:rPr>
          <w:rFonts w:ascii="Times New Roman" w:hAnsi="Times New Roman" w:cs="Times New Roman"/>
          <w:sz w:val="24"/>
          <w:szCs w:val="24"/>
          <w:vertAlign w:val="subscript"/>
        </w:rPr>
        <w:t>4</w:t>
      </w:r>
      <w:r w:rsidRPr="00970FC4">
        <w:rPr>
          <w:rFonts w:ascii="Times New Roman" w:hAnsi="Times New Roman" w:cs="Times New Roman"/>
          <w:sz w:val="24"/>
          <w:szCs w:val="24"/>
        </w:rPr>
        <w:t xml:space="preserve"> aqueous electrolyte for 20 minutes. These electrodes were then sandwiched with a separator paper (class GF/F from </w:t>
      </w:r>
      <w:r w:rsidRPr="00970FC4">
        <w:rPr>
          <w:rFonts w:ascii="Times New Roman" w:hAnsi="Times New Roman" w:cs="Times New Roman"/>
          <w:i/>
          <w:sz w:val="24"/>
          <w:szCs w:val="24"/>
        </w:rPr>
        <w:t>Whatman</w:t>
      </w:r>
      <w:r w:rsidRPr="00970FC4">
        <w:rPr>
          <w:rFonts w:ascii="Times New Roman" w:hAnsi="Times New Roman" w:cs="Times New Roman"/>
          <w:sz w:val="24"/>
          <w:szCs w:val="24"/>
        </w:rPr>
        <w:t xml:space="preserve">) and compressed by spring-loaded metal current collectors (grade 303 stainless steel) housed within a </w:t>
      </w:r>
      <w:r w:rsidRPr="00970FC4">
        <w:rPr>
          <w:rFonts w:ascii="Times New Roman" w:hAnsi="Times New Roman" w:cs="Times New Roman"/>
          <w:i/>
          <w:sz w:val="24"/>
          <w:szCs w:val="24"/>
        </w:rPr>
        <w:t>Swagelok</w:t>
      </w:r>
      <w:r w:rsidRPr="00970FC4">
        <w:rPr>
          <w:rFonts w:ascii="Times New Roman" w:hAnsi="Times New Roman" w:cs="Times New Roman"/>
          <w:sz w:val="24"/>
          <w:szCs w:val="24"/>
        </w:rPr>
        <w:t xml:space="preserve"> PFA tube fitting.</w:t>
      </w:r>
    </w:p>
    <w:p w14:paraId="63752EBB"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lastRenderedPageBreak/>
        <w:t xml:space="preserve">The electrochemical performance of the symmetrical supercapacitor based on different textile electrodes were obtained using a VMP2 </w:t>
      </w:r>
      <w:proofErr w:type="spellStart"/>
      <w:r w:rsidRPr="00970FC4">
        <w:rPr>
          <w:rFonts w:ascii="Times New Roman" w:hAnsi="Times New Roman" w:cs="Times New Roman"/>
          <w:sz w:val="24"/>
          <w:szCs w:val="24"/>
        </w:rPr>
        <w:t>potentiostat</w:t>
      </w:r>
      <w:proofErr w:type="spellEnd"/>
      <w:r w:rsidRPr="00970FC4">
        <w:rPr>
          <w:rFonts w:ascii="Times New Roman" w:hAnsi="Times New Roman" w:cs="Times New Roman"/>
          <w:sz w:val="24"/>
          <w:szCs w:val="24"/>
        </w:rPr>
        <w:t>/</w:t>
      </w:r>
      <w:proofErr w:type="spellStart"/>
      <w:r w:rsidRPr="00970FC4">
        <w:rPr>
          <w:rFonts w:ascii="Times New Roman" w:hAnsi="Times New Roman" w:cs="Times New Roman"/>
          <w:sz w:val="24"/>
          <w:szCs w:val="24"/>
        </w:rPr>
        <w:t>galvanostat</w:t>
      </w:r>
      <w:proofErr w:type="spellEnd"/>
      <w:r w:rsidRPr="00970FC4">
        <w:rPr>
          <w:rFonts w:ascii="Times New Roman" w:hAnsi="Times New Roman" w:cs="Times New Roman"/>
          <w:sz w:val="24"/>
          <w:szCs w:val="24"/>
        </w:rPr>
        <w:t xml:space="preserve"> (</w:t>
      </w:r>
      <w:r w:rsidRPr="00970FC4">
        <w:rPr>
          <w:rFonts w:ascii="Times New Roman" w:hAnsi="Times New Roman" w:cs="Times New Roman"/>
          <w:i/>
          <w:sz w:val="24"/>
          <w:szCs w:val="24"/>
        </w:rPr>
        <w:t>Biologic</w:t>
      </w:r>
      <w:r w:rsidRPr="00970FC4">
        <w:rPr>
          <w:rFonts w:ascii="Times New Roman" w:hAnsi="Times New Roman" w:cs="Times New Roman"/>
          <w:sz w:val="24"/>
          <w:szCs w:val="24"/>
        </w:rPr>
        <w:t>, France).  Cyclic voltammetry (CV) plots were generated at scan rates from 25 to 200 mV.s</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xml:space="preserve">, and at voltages varying between +/-0.8 V. Galvanostatic charge-discharge (GCD) cycles were also performed at constant currents ranging from 0.5 </w:t>
      </w:r>
      <w:proofErr w:type="gramStart"/>
      <w:r w:rsidRPr="00970FC4">
        <w:rPr>
          <w:rFonts w:ascii="Times New Roman" w:hAnsi="Times New Roman" w:cs="Times New Roman"/>
          <w:sz w:val="24"/>
          <w:szCs w:val="24"/>
        </w:rPr>
        <w:t>A.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xml:space="preserve"> of active material up to 2.5 A.g</w:t>
      </w:r>
      <w:r w:rsidRPr="00970FC4">
        <w:rPr>
          <w:rFonts w:ascii="Times New Roman" w:hAnsi="Times New Roman" w:cs="Times New Roman"/>
          <w:sz w:val="24"/>
          <w:szCs w:val="24"/>
          <w:vertAlign w:val="superscript"/>
        </w:rPr>
        <w:noBreakHyphen/>
        <w:t>1</w:t>
      </w:r>
      <w:r w:rsidRPr="00970FC4">
        <w:rPr>
          <w:rFonts w:ascii="Times New Roman" w:hAnsi="Times New Roman" w:cs="Times New Roman"/>
          <w:sz w:val="24"/>
          <w:szCs w:val="24"/>
        </w:rPr>
        <w:t>, with a peak voltage of 0.8 V. Finally, electrochemical impedance spectroscopy (EIS) measurements were carried out at frequencies varying from 20 </w:t>
      </w:r>
      <w:proofErr w:type="spellStart"/>
      <w:r w:rsidRPr="00970FC4">
        <w:rPr>
          <w:rFonts w:ascii="Times New Roman" w:hAnsi="Times New Roman" w:cs="Times New Roman"/>
          <w:sz w:val="24"/>
          <w:szCs w:val="24"/>
        </w:rPr>
        <w:t>mHz</w:t>
      </w:r>
      <w:proofErr w:type="spellEnd"/>
      <w:r w:rsidRPr="00970FC4">
        <w:rPr>
          <w:rFonts w:ascii="Times New Roman" w:hAnsi="Times New Roman" w:cs="Times New Roman"/>
          <w:sz w:val="24"/>
          <w:szCs w:val="24"/>
        </w:rPr>
        <w:t xml:space="preserve"> to 20 kHz with a peak to peak amplitude of 10 mV.</w:t>
      </w:r>
    </w:p>
    <w:p w14:paraId="218E9DDE"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The capacitance (C) of the </w:t>
      </w:r>
      <w:proofErr w:type="spellStart"/>
      <w:r w:rsidRPr="00970FC4">
        <w:rPr>
          <w:rFonts w:ascii="Times New Roman" w:hAnsi="Times New Roman" w:cs="Times New Roman"/>
          <w:sz w:val="24"/>
          <w:szCs w:val="24"/>
        </w:rPr>
        <w:t>mutilayer</w:t>
      </w:r>
      <w:proofErr w:type="spellEnd"/>
      <w:r w:rsidRPr="00970FC4">
        <w:rPr>
          <w:rFonts w:ascii="Times New Roman" w:hAnsi="Times New Roman" w:cs="Times New Roman"/>
          <w:sz w:val="24"/>
          <w:szCs w:val="24"/>
        </w:rPr>
        <w:t xml:space="preserve"> textile supercapacitor was calculated from the corresponding GCD results using equation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8101"/>
        <w:gridCol w:w="496"/>
      </w:tblGrid>
      <w:tr w:rsidR="00970FC4" w:rsidRPr="00970FC4" w14:paraId="5B9CFB11" w14:textId="77777777" w:rsidTr="007C5531">
        <w:tc>
          <w:tcPr>
            <w:tcW w:w="250" w:type="pct"/>
            <w:shd w:val="clear" w:color="auto" w:fill="auto"/>
            <w:vAlign w:val="center"/>
          </w:tcPr>
          <w:p w14:paraId="774B10A2" w14:textId="77777777" w:rsidR="00970FC4" w:rsidRPr="00970FC4" w:rsidRDefault="00970FC4" w:rsidP="007C5531">
            <w:pPr>
              <w:jc w:val="center"/>
              <w:rPr>
                <w:rFonts w:ascii="Times New Roman" w:hAnsi="Times New Roman" w:cs="Times New Roman"/>
                <w:sz w:val="24"/>
                <w:szCs w:val="24"/>
              </w:rPr>
            </w:pPr>
          </w:p>
        </w:tc>
        <w:tc>
          <w:tcPr>
            <w:tcW w:w="4500" w:type="pct"/>
            <w:shd w:val="clear" w:color="auto" w:fill="auto"/>
            <w:vAlign w:val="center"/>
          </w:tcPr>
          <w:p w14:paraId="15C9FF87" w14:textId="77777777" w:rsidR="00970FC4" w:rsidRPr="00970FC4" w:rsidRDefault="00970FC4" w:rsidP="007C5531">
            <w:pPr>
              <w:pStyle w:val="EQ"/>
            </w:pPr>
            <m:oMathPara>
              <m:oMath>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V</m:t>
                            </m:r>
                          </m:num>
                          <m:den>
                            <m:r>
                              <w:rPr>
                                <w:rFonts w:ascii="Cambria Math" w:hAnsi="Cambria Math"/>
                              </w:rPr>
                              <m:t>dt</m:t>
                            </m:r>
                          </m:den>
                        </m:f>
                      </m:e>
                    </m:d>
                  </m:e>
                  <m:sup>
                    <m:r>
                      <m:rPr>
                        <m:sty m:val="p"/>
                      </m:rPr>
                      <w:rPr>
                        <w:rFonts w:ascii="Cambria Math" w:hAnsi="Cambria Math"/>
                      </w:rPr>
                      <m:t>-1</m:t>
                    </m:r>
                  </m:sup>
                </m:sSup>
              </m:oMath>
            </m:oMathPara>
          </w:p>
        </w:tc>
        <w:tc>
          <w:tcPr>
            <w:tcW w:w="250" w:type="pct"/>
            <w:shd w:val="clear" w:color="auto" w:fill="auto"/>
            <w:vAlign w:val="center"/>
          </w:tcPr>
          <w:p w14:paraId="015CAE72" w14:textId="77777777" w:rsidR="00970FC4" w:rsidRPr="00970FC4" w:rsidRDefault="00970FC4" w:rsidP="007C5531">
            <w:pPr>
              <w:pStyle w:val="EN"/>
            </w:pPr>
            <w:r w:rsidRPr="00970FC4">
              <w:t>(1)</w:t>
            </w:r>
          </w:p>
        </w:tc>
      </w:tr>
    </w:tbl>
    <w:p w14:paraId="3058A919" w14:textId="77777777" w:rsidR="00970FC4" w:rsidRPr="00970FC4" w:rsidRDefault="00970FC4" w:rsidP="00970FC4">
      <w:pPr>
        <w:jc w:val="both"/>
        <w:rPr>
          <w:rFonts w:ascii="Times New Roman" w:hAnsi="Times New Roman" w:cs="Times New Roman"/>
          <w:sz w:val="24"/>
          <w:szCs w:val="24"/>
        </w:rPr>
      </w:pPr>
    </w:p>
    <w:p w14:paraId="545BF4EE"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where </w:t>
      </w:r>
      <m:oMath>
        <m:r>
          <w:rPr>
            <w:rFonts w:ascii="Cambria Math" w:hAnsi="Cambria Math" w:cs="Times New Roman"/>
            <w:sz w:val="24"/>
            <w:szCs w:val="24"/>
          </w:rPr>
          <m:t>i</m:t>
        </m:r>
      </m:oMath>
      <w:r w:rsidRPr="00970FC4">
        <w:rPr>
          <w:rFonts w:ascii="Times New Roman" w:hAnsi="Times New Roman" w:cs="Times New Roman"/>
          <w:sz w:val="24"/>
          <w:szCs w:val="24"/>
        </w:rPr>
        <w:t xml:space="preserve"> is the discharge current predefined in the GCD </w:t>
      </w:r>
      <w:proofErr w:type="gramStart"/>
      <w:r w:rsidRPr="00970FC4">
        <w:rPr>
          <w:rFonts w:ascii="Times New Roman" w:hAnsi="Times New Roman" w:cs="Times New Roman"/>
          <w:sz w:val="24"/>
          <w:szCs w:val="24"/>
        </w:rPr>
        <w:t>test ,</w:t>
      </w:r>
      <w:proofErr w:type="gramEnd"/>
      <w:r w:rsidRPr="00970FC4">
        <w:rPr>
          <w:rFonts w:ascii="Times New Roman" w:hAnsi="Times New Roman" w:cs="Times New Roman"/>
          <w:sz w:val="24"/>
          <w:szCs w:val="24"/>
        </w:rPr>
        <w:t xml:space="preserve"> </w:t>
      </w:r>
      <m:oMath>
        <m:f>
          <m:fPr>
            <m:type m:val="skw"/>
            <m:ctrlPr>
              <w:rPr>
                <w:rFonts w:ascii="Cambria Math" w:hAnsi="Cambria Math" w:cs="Times New Roman"/>
                <w:sz w:val="24"/>
                <w:szCs w:val="24"/>
              </w:rPr>
            </m:ctrlPr>
          </m:fPr>
          <m:num>
            <m:r>
              <w:rPr>
                <w:rFonts w:ascii="Cambria Math" w:hAnsi="Cambria Math" w:cs="Times New Roman"/>
                <w:sz w:val="24"/>
                <w:szCs w:val="24"/>
              </w:rPr>
              <m:t>dV</m:t>
            </m:r>
          </m:num>
          <m:den>
            <m:r>
              <w:rPr>
                <w:rFonts w:ascii="Cambria Math" w:hAnsi="Cambria Math" w:cs="Times New Roman"/>
                <w:sz w:val="24"/>
                <w:szCs w:val="24"/>
              </w:rPr>
              <m:t>dt</m:t>
            </m:r>
          </m:den>
        </m:f>
      </m:oMath>
      <w:r w:rsidRPr="00970FC4">
        <w:rPr>
          <w:rFonts w:ascii="Times New Roman" w:hAnsi="Times New Roman" w:cs="Times New Roman"/>
          <w:sz w:val="24"/>
          <w:szCs w:val="24"/>
        </w:rPr>
        <w:t xml:space="preserve"> is the voltage discharge rate within the linear region of the curve. The area capacitance (C</w:t>
      </w:r>
      <w:r w:rsidRPr="00970FC4">
        <w:rPr>
          <w:rFonts w:ascii="Times New Roman" w:hAnsi="Times New Roman" w:cs="Times New Roman"/>
          <w:sz w:val="24"/>
          <w:szCs w:val="24"/>
          <w:vertAlign w:val="subscript"/>
        </w:rPr>
        <w:t>A</w:t>
      </w:r>
      <w:r w:rsidRPr="00970FC4">
        <w:rPr>
          <w:rFonts w:ascii="Times New Roman" w:hAnsi="Times New Roman" w:cs="Times New Roman"/>
          <w:sz w:val="24"/>
          <w:szCs w:val="24"/>
        </w:rPr>
        <w:t>) and gravimetric capacitance (C</w:t>
      </w:r>
      <w:r w:rsidRPr="00970FC4">
        <w:rPr>
          <w:rFonts w:ascii="Times New Roman" w:hAnsi="Times New Roman" w:cs="Times New Roman"/>
          <w:sz w:val="24"/>
          <w:szCs w:val="24"/>
          <w:vertAlign w:val="subscript"/>
        </w:rPr>
        <w:t>g</w:t>
      </w:r>
      <w:r w:rsidRPr="00970FC4">
        <w:rPr>
          <w:rFonts w:ascii="Times New Roman" w:hAnsi="Times New Roman" w:cs="Times New Roman"/>
          <w:sz w:val="24"/>
          <w:szCs w:val="24"/>
        </w:rPr>
        <w:t>) were obtained via equations C</w:t>
      </w:r>
      <w:r w:rsidRPr="00970FC4">
        <w:rPr>
          <w:rFonts w:ascii="Times New Roman" w:hAnsi="Times New Roman" w:cs="Times New Roman"/>
          <w:sz w:val="24"/>
          <w:szCs w:val="24"/>
          <w:vertAlign w:val="subscript"/>
        </w:rPr>
        <w:t>A</w:t>
      </w:r>
      <w:r w:rsidRPr="00970FC4">
        <w:rPr>
          <w:rFonts w:ascii="Times New Roman" w:hAnsi="Times New Roman" w:cs="Times New Roman"/>
          <w:sz w:val="24"/>
          <w:szCs w:val="24"/>
        </w:rPr>
        <w:t xml:space="preserve"> = </w:t>
      </w:r>
      <m:oMath>
        <m:f>
          <m:fPr>
            <m:type m:val="skw"/>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A</m:t>
            </m:r>
          </m:den>
        </m:f>
      </m:oMath>
      <w:r w:rsidRPr="00970FC4">
        <w:rPr>
          <w:rFonts w:ascii="Times New Roman" w:hAnsi="Times New Roman" w:cs="Times New Roman"/>
          <w:sz w:val="24"/>
          <w:szCs w:val="24"/>
        </w:rPr>
        <w:t xml:space="preserve">  and C</w:t>
      </w:r>
      <w:r w:rsidRPr="00970FC4">
        <w:rPr>
          <w:rFonts w:ascii="Times New Roman" w:hAnsi="Times New Roman" w:cs="Times New Roman"/>
          <w:sz w:val="24"/>
          <w:szCs w:val="24"/>
          <w:vertAlign w:val="subscript"/>
        </w:rPr>
        <w:t>g</w:t>
      </w:r>
      <w:r w:rsidRPr="00970FC4">
        <w:rPr>
          <w:rFonts w:ascii="Times New Roman" w:hAnsi="Times New Roman" w:cs="Times New Roman"/>
          <w:sz w:val="24"/>
          <w:szCs w:val="24"/>
        </w:rPr>
        <w:t xml:space="preserve"> =  </w:t>
      </w:r>
      <m:oMath>
        <m:f>
          <m:fPr>
            <m:type m:val="skw"/>
            <m:ctrlPr>
              <w:rPr>
                <w:rFonts w:ascii="Cambria Math" w:hAnsi="Cambria Math" w:cs="Times New Roman"/>
                <w:sz w:val="24"/>
                <w:szCs w:val="24"/>
              </w:rPr>
            </m:ctrlPr>
          </m:fPr>
          <m:num>
            <m:r>
              <w:rPr>
                <w:rFonts w:ascii="Cambria Math" w:hAnsi="Cambria Math" w:cs="Times New Roman"/>
                <w:sz w:val="24"/>
                <w:szCs w:val="24"/>
              </w:rPr>
              <m:t>C</m:t>
            </m:r>
          </m:num>
          <m:den>
            <m:r>
              <m:rPr>
                <m:sty m:val="p"/>
              </m:rPr>
              <w:rPr>
                <w:rFonts w:ascii="Cambria Math" w:hAnsi="Cambria Math" w:cs="Times New Roman"/>
                <w:sz w:val="24"/>
                <w:szCs w:val="24"/>
              </w:rPr>
              <m:t>2</m:t>
            </m:r>
            <m:r>
              <w:rPr>
                <w:rFonts w:ascii="Cambria Math" w:hAnsi="Cambria Math" w:cs="Times New Roman"/>
                <w:sz w:val="24"/>
                <w:szCs w:val="24"/>
              </w:rPr>
              <m:t>m</m:t>
            </m:r>
          </m:den>
        </m:f>
      </m:oMath>
      <w:r w:rsidRPr="00970FC4">
        <w:rPr>
          <w:rFonts w:ascii="Times New Roman" w:hAnsi="Times New Roman" w:cs="Times New Roman"/>
          <w:sz w:val="24"/>
          <w:szCs w:val="24"/>
        </w:rPr>
        <w:t>, respectively, where A is the specific area of the device (0.785 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and m is the mass of active material in each piece of textile electrode.  The energy density (E) and area power density (P) of the multilayer capacitor were calculated from </w:t>
      </w:r>
      <m:oMath>
        <m:r>
          <w:rPr>
            <w:rFonts w:ascii="Cambria Math" w:hAnsi="Cambria Math" w:cs="Times New Roman"/>
            <w:sz w:val="24"/>
            <w:szCs w:val="24"/>
          </w:rPr>
          <m:t>E</m:t>
        </m:r>
        <m:r>
          <m:rPr>
            <m:sty m:val="p"/>
          </m:rPr>
          <w:rPr>
            <w:rFonts w:ascii="Cambria Math" w:hAnsi="Cambria Math" w:cs="Times New Roman"/>
            <w:sz w:val="24"/>
            <w:szCs w:val="24"/>
          </w:rPr>
          <m:t>=0.5C</m:t>
        </m:r>
        <m:sSup>
          <m:sSupPr>
            <m:ctrlPr>
              <w:rPr>
                <w:rFonts w:ascii="Cambria Math" w:hAnsi="Cambria Math" w:cs="Times New Roman"/>
                <w:sz w:val="24"/>
                <w:szCs w:val="24"/>
              </w:rPr>
            </m:ctrlPr>
          </m:sSupPr>
          <m:e>
            <m:r>
              <w:rPr>
                <w:rFonts w:ascii="Cambria Math" w:hAnsi="Cambria Math" w:cs="Times New Roman"/>
                <w:sz w:val="24"/>
                <w:szCs w:val="24"/>
              </w:rPr>
              <m:t>V</m:t>
            </m:r>
          </m:e>
          <m:sup>
            <m:r>
              <m:rPr>
                <m:sty m:val="p"/>
              </m:rPr>
              <w:rPr>
                <w:rFonts w:ascii="Cambria Math" w:hAnsi="Cambria Math" w:cs="Times New Roman"/>
                <w:sz w:val="24"/>
                <w:szCs w:val="24"/>
              </w:rPr>
              <m:t>2</m:t>
            </m:r>
          </m:sup>
        </m:sSup>
      </m:oMath>
      <w:r w:rsidRPr="00970FC4">
        <w:rPr>
          <w:rFonts w:ascii="Times New Roman" w:hAnsi="Times New Roman" w:cs="Times New Roman"/>
          <w:sz w:val="24"/>
          <w:szCs w:val="24"/>
        </w:rPr>
        <w:t xml:space="preserve"> and </w:t>
      </w:r>
      <m:oMath>
        <m:r>
          <w:rPr>
            <w:rFonts w:ascii="Cambria Math" w:hAnsi="Cambria Math" w:cs="Times New Roman"/>
            <w:sz w:val="24"/>
            <w:szCs w:val="24"/>
          </w:rPr>
          <m:t>P</m:t>
        </m:r>
        <m:r>
          <m:rPr>
            <m:sty m:val="p"/>
          </m:rPr>
          <w:rPr>
            <w:rFonts w:ascii="Cambria Math" w:hAnsi="Cambria Math" w:cs="Times New Roman"/>
            <w:sz w:val="24"/>
            <w:szCs w:val="24"/>
          </w:rPr>
          <m:t xml:space="preserve">= </m:t>
        </m:r>
        <m:r>
          <w:rPr>
            <w:rFonts w:ascii="Cambria Math" w:hAnsi="Cambria Math" w:cs="Times New Roman"/>
            <w:sz w:val="24"/>
            <w:szCs w:val="24"/>
          </w:rPr>
          <m:t>E</m:t>
        </m:r>
        <m:r>
          <m:rPr>
            <m:sty m:val="p"/>
          </m:rPr>
          <w:rPr>
            <w:rFonts w:ascii="Cambria Math" w:hAnsi="Cambria Math" w:cs="Times New Roman"/>
            <w:sz w:val="24"/>
            <w:szCs w:val="24"/>
          </w:rPr>
          <m:t>/</m:t>
        </m:r>
        <m:r>
          <w:rPr>
            <w:rFonts w:ascii="Cambria Math" w:hAnsi="Cambria Math" w:cs="Times New Roman"/>
            <w:sz w:val="24"/>
            <w:szCs w:val="24"/>
          </w:rPr>
          <m:t>t</m:t>
        </m:r>
      </m:oMath>
      <w:r w:rsidRPr="00970FC4">
        <w:rPr>
          <w:rFonts w:ascii="Times New Roman" w:hAnsi="Times New Roman" w:cs="Times New Roman"/>
          <w:sz w:val="24"/>
          <w:szCs w:val="24"/>
        </w:rPr>
        <w:t xml:space="preserve"> where V it the voltage window used in GCD test and t is discharge time.</w:t>
      </w:r>
    </w:p>
    <w:p w14:paraId="66D027EC" w14:textId="77777777" w:rsidR="00970FC4" w:rsidRPr="00970FC4" w:rsidRDefault="00970FC4" w:rsidP="00970FC4">
      <w:pPr>
        <w:rPr>
          <w:rFonts w:ascii="Times New Roman" w:hAnsi="Times New Roman" w:cs="Times New Roman"/>
          <w:b/>
          <w:sz w:val="24"/>
          <w:szCs w:val="24"/>
        </w:rPr>
      </w:pPr>
    </w:p>
    <w:p w14:paraId="5A98844A" w14:textId="77777777" w:rsidR="00970FC4" w:rsidRPr="00970FC4" w:rsidRDefault="00970FC4" w:rsidP="00970FC4">
      <w:pPr>
        <w:pStyle w:val="AS"/>
        <w:rPr>
          <w:color w:val="auto"/>
          <w:sz w:val="24"/>
        </w:rPr>
      </w:pPr>
      <w:r w:rsidRPr="00970FC4">
        <w:rPr>
          <w:color w:val="auto"/>
          <w:sz w:val="24"/>
        </w:rPr>
        <w:t>Results and Discussion</w:t>
      </w:r>
    </w:p>
    <w:p w14:paraId="2817F8E1" w14:textId="77777777" w:rsidR="00970FC4" w:rsidRPr="00970FC4" w:rsidRDefault="00970FC4" w:rsidP="00970FC4">
      <w:pPr>
        <w:pStyle w:val="PlainText"/>
        <w:jc w:val="both"/>
        <w:rPr>
          <w:rFonts w:ascii="Times New Roman" w:hAnsi="Times New Roman" w:cs="Times New Roman"/>
          <w:sz w:val="24"/>
          <w:szCs w:val="24"/>
        </w:rPr>
      </w:pPr>
      <w:bookmarkStart w:id="4" w:name="_Hlk5026580"/>
      <w:r w:rsidRPr="00970FC4">
        <w:rPr>
          <w:rFonts w:ascii="Times New Roman" w:hAnsi="Times New Roman" w:cs="Times New Roman"/>
          <w:sz w:val="24"/>
          <w:szCs w:val="24"/>
        </w:rPr>
        <w:t xml:space="preserve">The carbon loading for each substrate and spray duration can be seen in Table 2, with the differences in carbon adherence to the three textile substrates seen in Figure 2. </w:t>
      </w:r>
      <w:bookmarkEnd w:id="4"/>
      <w:r w:rsidRPr="00970FC4">
        <w:rPr>
          <w:rFonts w:ascii="Times New Roman" w:hAnsi="Times New Roman" w:cs="Times New Roman"/>
          <w:sz w:val="24"/>
          <w:szCs w:val="24"/>
        </w:rPr>
        <w:t xml:space="preserve">The areal capacitance, energy and power density of the multilayer layer supercapacitors with textile electrodes made with polyester-cotton (PC), silk (S) and cotton (C) are shown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u w:val="single"/>
        </w:rPr>
        <w:instrText xml:space="preserve"> REF _Ref535422155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Table </w:t>
      </w:r>
      <w:r w:rsidRPr="00970FC4">
        <w:rPr>
          <w:rFonts w:ascii="Times New Roman" w:hAnsi="Times New Roman" w:cs="Times New Roman"/>
          <w:noProof/>
          <w:sz w:val="24"/>
          <w:szCs w:val="24"/>
        </w:rPr>
        <w:t>3</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with </w:t>
      </w:r>
      <w:proofErr w:type="gramStart"/>
      <w:r w:rsidRPr="00970FC4">
        <w:rPr>
          <w:rFonts w:ascii="Times New Roman" w:hAnsi="Times New Roman" w:cs="Times New Roman"/>
          <w:sz w:val="24"/>
          <w:szCs w:val="24"/>
        </w:rPr>
        <w:t>all of</w:t>
      </w:r>
      <w:proofErr w:type="gramEnd"/>
      <w:r w:rsidRPr="00970FC4">
        <w:rPr>
          <w:rFonts w:ascii="Times New Roman" w:hAnsi="Times New Roman" w:cs="Times New Roman"/>
          <w:sz w:val="24"/>
          <w:szCs w:val="24"/>
        </w:rPr>
        <w:t xml:space="preserve"> the results calculated from GCD tests. The areal capacitance and energy density of the supercapacitors made with polyester-cotton electrodes increases with increased carbon material loaded onto the textiles. The areal capacitance and energy density of the device made with silk electrodes initially increases as carbon loading increases. However, when the </w:t>
      </w:r>
      <w:proofErr w:type="spellStart"/>
      <w:r w:rsidRPr="00970FC4">
        <w:rPr>
          <w:rFonts w:ascii="Times New Roman" w:hAnsi="Times New Roman" w:cs="Times New Roman"/>
          <w:sz w:val="24"/>
          <w:szCs w:val="24"/>
        </w:rPr>
        <w:t>carbon:fabric</w:t>
      </w:r>
      <w:proofErr w:type="spellEnd"/>
      <w:r w:rsidRPr="00970FC4">
        <w:rPr>
          <w:rFonts w:ascii="Times New Roman" w:hAnsi="Times New Roman" w:cs="Times New Roman"/>
          <w:sz w:val="24"/>
          <w:szCs w:val="24"/>
        </w:rPr>
        <w:t xml:space="preserve"> ratio increased from 15.7 %</w:t>
      </w:r>
      <w:proofErr w:type="spellStart"/>
      <w:r w:rsidRPr="00970FC4">
        <w:rPr>
          <w:rFonts w:ascii="Times New Roman" w:hAnsi="Times New Roman" w:cs="Times New Roman"/>
          <w:sz w:val="24"/>
          <w:szCs w:val="24"/>
        </w:rPr>
        <w:t>wt</w:t>
      </w:r>
      <w:proofErr w:type="spellEnd"/>
      <w:r w:rsidRPr="00970FC4">
        <w:rPr>
          <w:rFonts w:ascii="Times New Roman" w:hAnsi="Times New Roman" w:cs="Times New Roman"/>
          <w:sz w:val="24"/>
          <w:szCs w:val="24"/>
        </w:rPr>
        <w:t xml:space="preserve"> to 33 %</w:t>
      </w:r>
      <w:proofErr w:type="spellStart"/>
      <w:r w:rsidRPr="00970FC4">
        <w:rPr>
          <w:rFonts w:ascii="Times New Roman" w:hAnsi="Times New Roman" w:cs="Times New Roman"/>
          <w:sz w:val="24"/>
          <w:szCs w:val="24"/>
        </w:rPr>
        <w:t>wt</w:t>
      </w:r>
      <w:proofErr w:type="spellEnd"/>
      <w:r w:rsidRPr="00970FC4">
        <w:rPr>
          <w:rFonts w:ascii="Times New Roman" w:hAnsi="Times New Roman" w:cs="Times New Roman"/>
          <w:sz w:val="24"/>
          <w:szCs w:val="24"/>
        </w:rPr>
        <w:t>, its areal capacitance decreased from 56.6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5.03 μWh.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to 34.4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3.06 μWh.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A similar relationship appears in the supercapacitor made with the cotton electrode when its </w:t>
      </w:r>
      <w:proofErr w:type="spellStart"/>
      <w:r w:rsidRPr="00970FC4">
        <w:rPr>
          <w:rFonts w:ascii="Times New Roman" w:hAnsi="Times New Roman" w:cs="Times New Roman"/>
          <w:sz w:val="24"/>
          <w:szCs w:val="24"/>
        </w:rPr>
        <w:t>carbon:fabric</w:t>
      </w:r>
      <w:proofErr w:type="spellEnd"/>
      <w:r w:rsidRPr="00970FC4">
        <w:rPr>
          <w:rFonts w:ascii="Times New Roman" w:hAnsi="Times New Roman" w:cs="Times New Roman"/>
          <w:sz w:val="24"/>
          <w:szCs w:val="24"/>
        </w:rPr>
        <w:t xml:space="preserve"> ratio increased from 5.21% to 9.01%, its areal capacitance decreased from 21.5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1.9 μWh.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to 14.9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1.32 μWh.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w:t>
      </w:r>
      <w:bookmarkStart w:id="5" w:name="_Hlk5026465"/>
      <w:r w:rsidRPr="00970FC4">
        <w:rPr>
          <w:rFonts w:ascii="Times New Roman" w:hAnsi="Times New Roman" w:cs="Times New Roman"/>
          <w:sz w:val="24"/>
          <w:szCs w:val="24"/>
        </w:rPr>
        <w:t xml:space="preserve">This performance decline is not immediately intuitive but can be attributed to the stacking of the carbon particles, with increasing levels of carbon stacking upon themselves and not dispersing into the natural fabrics. This has the effect of inhibiting the total surface area of electrode-electrolyte boundary and thus reducing the overall capacitance. The areal power density of all devices increases as the loading of carbon increases. </w:t>
      </w:r>
      <w:bookmarkStart w:id="6" w:name="_Hlk5112708"/>
      <w:r w:rsidRPr="00970FC4">
        <w:rPr>
          <w:rFonts w:ascii="Times New Roman" w:hAnsi="Times New Roman" w:cs="Times New Roman"/>
          <w:sz w:val="24"/>
          <w:szCs w:val="24"/>
        </w:rPr>
        <w:t>The highest areal capacitance of the device made with polyester-cotton electrodes (111.8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was approximately double that of the device made with silk electrodes (56.6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However, from Table 1 the thickness of the silk is six times smaller than the polyester-cotton substrate, making the volumetric capacitance of the silk devices three times higher than the device with polyester-cotton electrodes. This highlights that silk is an </w:t>
      </w:r>
      <w:r w:rsidRPr="00970FC4">
        <w:rPr>
          <w:rFonts w:ascii="Times New Roman" w:hAnsi="Times New Roman" w:cs="Times New Roman"/>
          <w:sz w:val="24"/>
          <w:szCs w:val="24"/>
        </w:rPr>
        <w:lastRenderedPageBreak/>
        <w:t>appropriate fabric substrate for multilayer fabric supercapacitor in applications where volume/space is more of a concern than price point.</w:t>
      </w:r>
      <w:bookmarkEnd w:id="6"/>
      <w:r w:rsidRPr="00970FC4">
        <w:rPr>
          <w:rFonts w:ascii="Times New Roman" w:hAnsi="Times New Roman" w:cs="Times New Roman"/>
          <w:sz w:val="24"/>
          <w:szCs w:val="24"/>
        </w:rPr>
        <w:t xml:space="preserve"> </w:t>
      </w:r>
    </w:p>
    <w:p w14:paraId="3AB39C17" w14:textId="77777777" w:rsidR="00970FC4" w:rsidRPr="00970FC4" w:rsidRDefault="00970FC4" w:rsidP="00970FC4">
      <w:pPr>
        <w:suppressAutoHyphens/>
        <w:jc w:val="both"/>
        <w:rPr>
          <w:rFonts w:ascii="Times New Roman" w:hAnsi="Times New Roman" w:cs="Times New Roman"/>
          <w:sz w:val="24"/>
          <w:szCs w:val="24"/>
        </w:rPr>
      </w:pPr>
    </w:p>
    <w:bookmarkEnd w:id="5"/>
    <w:p w14:paraId="1777FBB8" w14:textId="77777777" w:rsidR="00970FC4" w:rsidRPr="00970FC4" w:rsidRDefault="00970FC4" w:rsidP="00970FC4">
      <w:pPr>
        <w:pStyle w:val="CP"/>
        <w:rPr>
          <w:color w:val="auto"/>
        </w:rPr>
      </w:pPr>
      <w:r w:rsidRPr="00970FC4">
        <w:rPr>
          <w:color w:val="auto"/>
        </w:rPr>
        <w:t xml:space="preserve">Table </w:t>
      </w:r>
      <w:r w:rsidRPr="00970FC4">
        <w:rPr>
          <w:noProof/>
          <w:color w:val="auto"/>
        </w:rPr>
        <w:fldChar w:fldCharType="begin"/>
      </w:r>
      <w:r w:rsidRPr="00970FC4">
        <w:rPr>
          <w:noProof/>
          <w:color w:val="auto"/>
        </w:rPr>
        <w:instrText xml:space="preserve"> SEQ Table \* ARABIC </w:instrText>
      </w:r>
      <w:r w:rsidRPr="00970FC4">
        <w:rPr>
          <w:noProof/>
          <w:color w:val="auto"/>
        </w:rPr>
        <w:fldChar w:fldCharType="separate"/>
      </w:r>
      <w:r w:rsidRPr="00970FC4">
        <w:rPr>
          <w:noProof/>
          <w:color w:val="auto"/>
        </w:rPr>
        <w:t>2</w:t>
      </w:r>
      <w:r w:rsidRPr="00970FC4">
        <w:rPr>
          <w:noProof/>
          <w:color w:val="auto"/>
        </w:rPr>
        <w:fldChar w:fldCharType="end"/>
      </w:r>
      <w:r w:rsidRPr="00970FC4">
        <w:rPr>
          <w:color w:val="auto"/>
        </w:rPr>
        <w:t>: Carbon loading masses and levels for each electr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1284"/>
        <w:gridCol w:w="1251"/>
        <w:gridCol w:w="1264"/>
        <w:gridCol w:w="1383"/>
        <w:gridCol w:w="1259"/>
        <w:gridCol w:w="1378"/>
      </w:tblGrid>
      <w:tr w:rsidR="00970FC4" w:rsidRPr="00970FC4" w14:paraId="6073BBE5" w14:textId="77777777" w:rsidTr="007C5531">
        <w:tc>
          <w:tcPr>
            <w:tcW w:w="1197" w:type="dxa"/>
            <w:vMerge w:val="restart"/>
            <w:tcBorders>
              <w:top w:val="single" w:sz="4" w:space="0" w:color="auto"/>
            </w:tcBorders>
            <w:vAlign w:val="center"/>
          </w:tcPr>
          <w:p w14:paraId="710081C1" w14:textId="77777777" w:rsidR="00970FC4" w:rsidRPr="00970FC4" w:rsidRDefault="00970FC4" w:rsidP="007C5531">
            <w:pPr>
              <w:pStyle w:val="TT"/>
              <w:rPr>
                <w:color w:val="auto"/>
              </w:rPr>
            </w:pPr>
            <w:r w:rsidRPr="00970FC4">
              <w:rPr>
                <w:color w:val="auto"/>
              </w:rPr>
              <w:t>Duration of spray coating (s)</w:t>
            </w:r>
          </w:p>
        </w:tc>
        <w:tc>
          <w:tcPr>
            <w:tcW w:w="2535" w:type="dxa"/>
            <w:gridSpan w:val="2"/>
            <w:tcBorders>
              <w:top w:val="single" w:sz="4" w:space="0" w:color="auto"/>
            </w:tcBorders>
            <w:vAlign w:val="bottom"/>
          </w:tcPr>
          <w:p w14:paraId="3B7EC6FE" w14:textId="77777777" w:rsidR="00970FC4" w:rsidRPr="00970FC4" w:rsidRDefault="00970FC4" w:rsidP="007C5531">
            <w:pPr>
              <w:pStyle w:val="TT"/>
              <w:rPr>
                <w:b/>
                <w:color w:val="auto"/>
              </w:rPr>
            </w:pPr>
            <w:r w:rsidRPr="00970FC4">
              <w:rPr>
                <w:b/>
                <w:color w:val="auto"/>
              </w:rPr>
              <w:t>Cotton electrode (C)</w:t>
            </w:r>
          </w:p>
        </w:tc>
        <w:tc>
          <w:tcPr>
            <w:tcW w:w="2647" w:type="dxa"/>
            <w:gridSpan w:val="2"/>
            <w:tcBorders>
              <w:top w:val="single" w:sz="4" w:space="0" w:color="auto"/>
            </w:tcBorders>
            <w:vAlign w:val="bottom"/>
          </w:tcPr>
          <w:p w14:paraId="09A4DE1C" w14:textId="77777777" w:rsidR="00970FC4" w:rsidRPr="00970FC4" w:rsidRDefault="00970FC4" w:rsidP="007C5531">
            <w:pPr>
              <w:pStyle w:val="TT"/>
              <w:rPr>
                <w:b/>
                <w:color w:val="auto"/>
              </w:rPr>
            </w:pPr>
            <w:r w:rsidRPr="00970FC4">
              <w:rPr>
                <w:b/>
                <w:color w:val="auto"/>
              </w:rPr>
              <w:t>Polyester-cotton electrode (PC)</w:t>
            </w:r>
          </w:p>
        </w:tc>
        <w:tc>
          <w:tcPr>
            <w:tcW w:w="2637" w:type="dxa"/>
            <w:gridSpan w:val="2"/>
            <w:tcBorders>
              <w:top w:val="single" w:sz="4" w:space="0" w:color="auto"/>
            </w:tcBorders>
            <w:vAlign w:val="bottom"/>
          </w:tcPr>
          <w:p w14:paraId="14E997DD" w14:textId="77777777" w:rsidR="00970FC4" w:rsidRPr="00970FC4" w:rsidRDefault="00970FC4" w:rsidP="007C5531">
            <w:pPr>
              <w:pStyle w:val="TT"/>
              <w:rPr>
                <w:b/>
                <w:color w:val="auto"/>
              </w:rPr>
            </w:pPr>
            <w:r w:rsidRPr="00970FC4">
              <w:rPr>
                <w:b/>
                <w:color w:val="auto"/>
              </w:rPr>
              <w:t>Silk electrode (S)</w:t>
            </w:r>
          </w:p>
        </w:tc>
      </w:tr>
      <w:tr w:rsidR="00970FC4" w:rsidRPr="00970FC4" w14:paraId="20638AE4" w14:textId="77777777" w:rsidTr="007C5531">
        <w:tc>
          <w:tcPr>
            <w:tcW w:w="1197" w:type="dxa"/>
            <w:vMerge/>
            <w:tcBorders>
              <w:bottom w:val="single" w:sz="12" w:space="0" w:color="auto"/>
            </w:tcBorders>
            <w:vAlign w:val="center"/>
          </w:tcPr>
          <w:p w14:paraId="52FC2C63" w14:textId="77777777" w:rsidR="00970FC4" w:rsidRPr="00970FC4" w:rsidRDefault="00970FC4" w:rsidP="007C5531">
            <w:pPr>
              <w:pStyle w:val="TT"/>
              <w:rPr>
                <w:color w:val="auto"/>
              </w:rPr>
            </w:pPr>
          </w:p>
        </w:tc>
        <w:tc>
          <w:tcPr>
            <w:tcW w:w="1284" w:type="dxa"/>
            <w:tcBorders>
              <w:bottom w:val="single" w:sz="12" w:space="0" w:color="auto"/>
            </w:tcBorders>
            <w:vAlign w:val="center"/>
          </w:tcPr>
          <w:p w14:paraId="2F3FB6E5" w14:textId="77777777" w:rsidR="00970FC4" w:rsidRPr="00970FC4" w:rsidRDefault="00970FC4" w:rsidP="007C5531">
            <w:pPr>
              <w:pStyle w:val="TT"/>
              <w:rPr>
                <w:color w:val="auto"/>
              </w:rPr>
            </w:pPr>
            <w:r w:rsidRPr="00970FC4">
              <w:rPr>
                <w:color w:val="auto"/>
              </w:rPr>
              <w:t>Carbon loading per electrode (mg.cm</w:t>
            </w:r>
            <w:r w:rsidRPr="00970FC4">
              <w:rPr>
                <w:color w:val="auto"/>
                <w:vertAlign w:val="superscript"/>
              </w:rPr>
              <w:t>-2</w:t>
            </w:r>
            <w:r w:rsidRPr="00970FC4">
              <w:rPr>
                <w:color w:val="auto"/>
              </w:rPr>
              <w:t>)</w:t>
            </w:r>
          </w:p>
          <w:p w14:paraId="3A583C5E" w14:textId="77777777" w:rsidR="00970FC4" w:rsidRPr="00970FC4" w:rsidRDefault="00970FC4" w:rsidP="007C5531">
            <w:pPr>
              <w:pStyle w:val="TT"/>
              <w:rPr>
                <w:color w:val="auto"/>
              </w:rPr>
            </w:pPr>
          </w:p>
        </w:tc>
        <w:tc>
          <w:tcPr>
            <w:tcW w:w="1251" w:type="dxa"/>
            <w:tcBorders>
              <w:bottom w:val="single" w:sz="12" w:space="0" w:color="auto"/>
            </w:tcBorders>
            <w:vAlign w:val="center"/>
          </w:tcPr>
          <w:p w14:paraId="6610BF6F" w14:textId="77777777" w:rsidR="00970FC4" w:rsidRPr="00970FC4" w:rsidRDefault="00970FC4" w:rsidP="007C5531">
            <w:pPr>
              <w:pStyle w:val="TT"/>
              <w:rPr>
                <w:color w:val="auto"/>
              </w:rPr>
            </w:pPr>
            <w:r w:rsidRPr="00970FC4">
              <w:rPr>
                <w:color w:val="auto"/>
              </w:rPr>
              <w:t>Carbon: Fabric ratio (%</w:t>
            </w:r>
            <w:proofErr w:type="spellStart"/>
            <w:r w:rsidRPr="00970FC4">
              <w:rPr>
                <w:color w:val="auto"/>
              </w:rPr>
              <w:t>wt</w:t>
            </w:r>
            <w:proofErr w:type="spellEnd"/>
            <w:r w:rsidRPr="00970FC4">
              <w:rPr>
                <w:color w:val="auto"/>
              </w:rPr>
              <w:t>)</w:t>
            </w:r>
          </w:p>
          <w:p w14:paraId="2B8CE4A2" w14:textId="77777777" w:rsidR="00970FC4" w:rsidRPr="00970FC4" w:rsidRDefault="00970FC4" w:rsidP="007C5531">
            <w:pPr>
              <w:pStyle w:val="TT"/>
              <w:rPr>
                <w:color w:val="auto"/>
              </w:rPr>
            </w:pPr>
          </w:p>
        </w:tc>
        <w:tc>
          <w:tcPr>
            <w:tcW w:w="1264" w:type="dxa"/>
            <w:tcBorders>
              <w:bottom w:val="single" w:sz="12" w:space="0" w:color="auto"/>
            </w:tcBorders>
            <w:vAlign w:val="center"/>
          </w:tcPr>
          <w:p w14:paraId="572BF67D" w14:textId="77777777" w:rsidR="00970FC4" w:rsidRPr="00970FC4" w:rsidRDefault="00970FC4" w:rsidP="007C5531">
            <w:pPr>
              <w:pStyle w:val="TT"/>
              <w:rPr>
                <w:color w:val="auto"/>
              </w:rPr>
            </w:pPr>
            <w:r w:rsidRPr="00970FC4">
              <w:rPr>
                <w:color w:val="auto"/>
              </w:rPr>
              <w:t>Carbon loading per electrode (mg.cm</w:t>
            </w:r>
            <w:r w:rsidRPr="00970FC4">
              <w:rPr>
                <w:color w:val="auto"/>
                <w:vertAlign w:val="superscript"/>
              </w:rPr>
              <w:t>-2</w:t>
            </w:r>
            <w:r w:rsidRPr="00970FC4">
              <w:rPr>
                <w:color w:val="auto"/>
              </w:rPr>
              <w:t>)</w:t>
            </w:r>
          </w:p>
          <w:p w14:paraId="4C9BF8DE" w14:textId="77777777" w:rsidR="00970FC4" w:rsidRPr="00970FC4" w:rsidRDefault="00970FC4" w:rsidP="007C5531">
            <w:pPr>
              <w:pStyle w:val="TT"/>
              <w:rPr>
                <w:color w:val="auto"/>
              </w:rPr>
            </w:pPr>
          </w:p>
        </w:tc>
        <w:tc>
          <w:tcPr>
            <w:tcW w:w="1383" w:type="dxa"/>
            <w:tcBorders>
              <w:bottom w:val="single" w:sz="12" w:space="0" w:color="auto"/>
            </w:tcBorders>
            <w:vAlign w:val="center"/>
          </w:tcPr>
          <w:p w14:paraId="16A7463A" w14:textId="77777777" w:rsidR="00970FC4" w:rsidRPr="00970FC4" w:rsidRDefault="00970FC4" w:rsidP="007C5531">
            <w:pPr>
              <w:pStyle w:val="TT"/>
              <w:rPr>
                <w:color w:val="auto"/>
              </w:rPr>
            </w:pPr>
            <w:r w:rsidRPr="00970FC4">
              <w:rPr>
                <w:color w:val="auto"/>
              </w:rPr>
              <w:t>Carbon: Fabric ratio (%</w:t>
            </w:r>
            <w:proofErr w:type="spellStart"/>
            <w:r w:rsidRPr="00970FC4">
              <w:rPr>
                <w:color w:val="auto"/>
              </w:rPr>
              <w:t>wt</w:t>
            </w:r>
            <w:proofErr w:type="spellEnd"/>
            <w:r w:rsidRPr="00970FC4">
              <w:rPr>
                <w:color w:val="auto"/>
              </w:rPr>
              <w:t>)</w:t>
            </w:r>
          </w:p>
          <w:p w14:paraId="2A3DCFED" w14:textId="77777777" w:rsidR="00970FC4" w:rsidRPr="00970FC4" w:rsidRDefault="00970FC4" w:rsidP="007C5531">
            <w:pPr>
              <w:pStyle w:val="TT"/>
              <w:rPr>
                <w:color w:val="auto"/>
              </w:rPr>
            </w:pPr>
          </w:p>
        </w:tc>
        <w:tc>
          <w:tcPr>
            <w:tcW w:w="1259" w:type="dxa"/>
            <w:tcBorders>
              <w:bottom w:val="single" w:sz="12" w:space="0" w:color="auto"/>
            </w:tcBorders>
            <w:vAlign w:val="center"/>
          </w:tcPr>
          <w:p w14:paraId="205E7B0F" w14:textId="77777777" w:rsidR="00970FC4" w:rsidRPr="00970FC4" w:rsidRDefault="00970FC4" w:rsidP="007C5531">
            <w:pPr>
              <w:pStyle w:val="TT"/>
              <w:rPr>
                <w:color w:val="auto"/>
              </w:rPr>
            </w:pPr>
            <w:r w:rsidRPr="00970FC4">
              <w:rPr>
                <w:color w:val="auto"/>
              </w:rPr>
              <w:t>Carbon loading per electrode (mg.cm</w:t>
            </w:r>
            <w:r w:rsidRPr="00970FC4">
              <w:rPr>
                <w:color w:val="auto"/>
                <w:vertAlign w:val="superscript"/>
              </w:rPr>
              <w:t>-2</w:t>
            </w:r>
            <w:r w:rsidRPr="00970FC4">
              <w:rPr>
                <w:color w:val="auto"/>
              </w:rPr>
              <w:t>)</w:t>
            </w:r>
          </w:p>
          <w:p w14:paraId="63A3BE9F" w14:textId="77777777" w:rsidR="00970FC4" w:rsidRPr="00970FC4" w:rsidRDefault="00970FC4" w:rsidP="007C5531">
            <w:pPr>
              <w:pStyle w:val="TT"/>
              <w:rPr>
                <w:color w:val="auto"/>
              </w:rPr>
            </w:pPr>
          </w:p>
        </w:tc>
        <w:tc>
          <w:tcPr>
            <w:tcW w:w="1378" w:type="dxa"/>
            <w:tcBorders>
              <w:bottom w:val="single" w:sz="12" w:space="0" w:color="auto"/>
            </w:tcBorders>
            <w:vAlign w:val="center"/>
          </w:tcPr>
          <w:p w14:paraId="1BD4C13D" w14:textId="77777777" w:rsidR="00970FC4" w:rsidRPr="00970FC4" w:rsidRDefault="00970FC4" w:rsidP="007C5531">
            <w:pPr>
              <w:pStyle w:val="TT"/>
              <w:rPr>
                <w:color w:val="auto"/>
              </w:rPr>
            </w:pPr>
            <w:r w:rsidRPr="00970FC4">
              <w:rPr>
                <w:color w:val="auto"/>
              </w:rPr>
              <w:t>Carbon: Fabric ratio (%</w:t>
            </w:r>
            <w:proofErr w:type="spellStart"/>
            <w:r w:rsidRPr="00970FC4">
              <w:rPr>
                <w:color w:val="auto"/>
              </w:rPr>
              <w:t>wt</w:t>
            </w:r>
            <w:proofErr w:type="spellEnd"/>
            <w:r w:rsidRPr="00970FC4">
              <w:rPr>
                <w:color w:val="auto"/>
              </w:rPr>
              <w:t>)</w:t>
            </w:r>
          </w:p>
          <w:p w14:paraId="4C061514" w14:textId="77777777" w:rsidR="00970FC4" w:rsidRPr="00970FC4" w:rsidRDefault="00970FC4" w:rsidP="007C5531">
            <w:pPr>
              <w:pStyle w:val="TT"/>
              <w:rPr>
                <w:color w:val="auto"/>
              </w:rPr>
            </w:pPr>
          </w:p>
        </w:tc>
      </w:tr>
      <w:tr w:rsidR="00970FC4" w:rsidRPr="00970FC4" w14:paraId="4899BA52" w14:textId="77777777" w:rsidTr="007C5531">
        <w:tc>
          <w:tcPr>
            <w:tcW w:w="1197" w:type="dxa"/>
            <w:tcBorders>
              <w:top w:val="single" w:sz="12" w:space="0" w:color="auto"/>
            </w:tcBorders>
            <w:vAlign w:val="center"/>
          </w:tcPr>
          <w:p w14:paraId="25D41283" w14:textId="77777777" w:rsidR="00970FC4" w:rsidRPr="00970FC4" w:rsidRDefault="00970FC4" w:rsidP="007C5531">
            <w:pPr>
              <w:pStyle w:val="TT"/>
              <w:rPr>
                <w:color w:val="auto"/>
              </w:rPr>
            </w:pPr>
            <w:r w:rsidRPr="00970FC4">
              <w:rPr>
                <w:color w:val="auto"/>
              </w:rPr>
              <w:t>1.6</w:t>
            </w:r>
          </w:p>
        </w:tc>
        <w:tc>
          <w:tcPr>
            <w:tcW w:w="1284" w:type="dxa"/>
            <w:tcBorders>
              <w:top w:val="single" w:sz="12" w:space="0" w:color="auto"/>
            </w:tcBorders>
          </w:tcPr>
          <w:p w14:paraId="53D70295" w14:textId="77777777" w:rsidR="00970FC4" w:rsidRPr="00970FC4" w:rsidRDefault="00970FC4" w:rsidP="007C5531">
            <w:pPr>
              <w:pStyle w:val="TT"/>
              <w:rPr>
                <w:color w:val="auto"/>
              </w:rPr>
            </w:pPr>
            <w:r w:rsidRPr="00970FC4">
              <w:rPr>
                <w:color w:val="auto"/>
              </w:rPr>
              <w:t>1.14</w:t>
            </w:r>
          </w:p>
        </w:tc>
        <w:tc>
          <w:tcPr>
            <w:tcW w:w="1251" w:type="dxa"/>
            <w:tcBorders>
              <w:top w:val="single" w:sz="12" w:space="0" w:color="auto"/>
            </w:tcBorders>
          </w:tcPr>
          <w:p w14:paraId="7A8AE38B" w14:textId="77777777" w:rsidR="00970FC4" w:rsidRPr="00970FC4" w:rsidRDefault="00970FC4" w:rsidP="007C5531">
            <w:pPr>
              <w:pStyle w:val="TT"/>
              <w:rPr>
                <w:color w:val="auto"/>
              </w:rPr>
            </w:pPr>
            <w:r w:rsidRPr="00970FC4">
              <w:rPr>
                <w:color w:val="auto"/>
              </w:rPr>
              <w:t>1.63</w:t>
            </w:r>
          </w:p>
        </w:tc>
        <w:tc>
          <w:tcPr>
            <w:tcW w:w="1264" w:type="dxa"/>
            <w:tcBorders>
              <w:top w:val="single" w:sz="12" w:space="0" w:color="auto"/>
            </w:tcBorders>
          </w:tcPr>
          <w:p w14:paraId="3D484E65" w14:textId="77777777" w:rsidR="00970FC4" w:rsidRPr="00970FC4" w:rsidRDefault="00970FC4" w:rsidP="007C5531">
            <w:pPr>
              <w:pStyle w:val="TT"/>
              <w:rPr>
                <w:color w:val="auto"/>
              </w:rPr>
            </w:pPr>
            <w:r w:rsidRPr="00970FC4">
              <w:rPr>
                <w:color w:val="auto"/>
              </w:rPr>
              <w:t>1.04</w:t>
            </w:r>
          </w:p>
        </w:tc>
        <w:tc>
          <w:tcPr>
            <w:tcW w:w="1383" w:type="dxa"/>
            <w:tcBorders>
              <w:top w:val="single" w:sz="12" w:space="0" w:color="auto"/>
            </w:tcBorders>
          </w:tcPr>
          <w:p w14:paraId="19F45F1F" w14:textId="77777777" w:rsidR="00970FC4" w:rsidRPr="00970FC4" w:rsidRDefault="00970FC4" w:rsidP="007C5531">
            <w:pPr>
              <w:pStyle w:val="TT"/>
              <w:rPr>
                <w:color w:val="auto"/>
              </w:rPr>
            </w:pPr>
            <w:r w:rsidRPr="00970FC4">
              <w:rPr>
                <w:color w:val="auto"/>
              </w:rPr>
              <w:t>3.84</w:t>
            </w:r>
          </w:p>
        </w:tc>
        <w:tc>
          <w:tcPr>
            <w:tcW w:w="1259" w:type="dxa"/>
            <w:tcBorders>
              <w:top w:val="single" w:sz="12" w:space="0" w:color="auto"/>
            </w:tcBorders>
          </w:tcPr>
          <w:p w14:paraId="4EF1E75A" w14:textId="77777777" w:rsidR="00970FC4" w:rsidRPr="00970FC4" w:rsidRDefault="00970FC4" w:rsidP="007C5531">
            <w:pPr>
              <w:pStyle w:val="TT"/>
              <w:rPr>
                <w:color w:val="auto"/>
              </w:rPr>
            </w:pPr>
            <w:r w:rsidRPr="00970FC4">
              <w:rPr>
                <w:color w:val="auto"/>
              </w:rPr>
              <w:t>0.255</w:t>
            </w:r>
          </w:p>
        </w:tc>
        <w:tc>
          <w:tcPr>
            <w:tcW w:w="1378" w:type="dxa"/>
            <w:tcBorders>
              <w:top w:val="single" w:sz="12" w:space="0" w:color="auto"/>
            </w:tcBorders>
          </w:tcPr>
          <w:p w14:paraId="31453F4A" w14:textId="77777777" w:rsidR="00970FC4" w:rsidRPr="00970FC4" w:rsidRDefault="00970FC4" w:rsidP="007C5531">
            <w:pPr>
              <w:pStyle w:val="TT"/>
              <w:rPr>
                <w:color w:val="auto"/>
              </w:rPr>
            </w:pPr>
            <w:r w:rsidRPr="00970FC4">
              <w:rPr>
                <w:color w:val="auto"/>
              </w:rPr>
              <w:t>5.21</w:t>
            </w:r>
          </w:p>
        </w:tc>
      </w:tr>
      <w:tr w:rsidR="00970FC4" w:rsidRPr="00970FC4" w14:paraId="275A8DAE" w14:textId="77777777" w:rsidTr="007C5531">
        <w:tc>
          <w:tcPr>
            <w:tcW w:w="1197" w:type="dxa"/>
            <w:vAlign w:val="center"/>
          </w:tcPr>
          <w:p w14:paraId="4C8DBDB8" w14:textId="77777777" w:rsidR="00970FC4" w:rsidRPr="00970FC4" w:rsidRDefault="00970FC4" w:rsidP="007C5531">
            <w:pPr>
              <w:pStyle w:val="TT"/>
              <w:rPr>
                <w:color w:val="auto"/>
              </w:rPr>
            </w:pPr>
            <w:r w:rsidRPr="00970FC4">
              <w:rPr>
                <w:color w:val="auto"/>
              </w:rPr>
              <w:t>3.2</w:t>
            </w:r>
          </w:p>
        </w:tc>
        <w:tc>
          <w:tcPr>
            <w:tcW w:w="1284" w:type="dxa"/>
          </w:tcPr>
          <w:p w14:paraId="74B42531" w14:textId="77777777" w:rsidR="00970FC4" w:rsidRPr="00970FC4" w:rsidRDefault="00970FC4" w:rsidP="007C5531">
            <w:pPr>
              <w:pStyle w:val="TT"/>
              <w:rPr>
                <w:color w:val="auto"/>
              </w:rPr>
            </w:pPr>
            <w:r w:rsidRPr="00970FC4">
              <w:rPr>
                <w:color w:val="auto"/>
              </w:rPr>
              <w:t>1.56</w:t>
            </w:r>
          </w:p>
        </w:tc>
        <w:tc>
          <w:tcPr>
            <w:tcW w:w="1251" w:type="dxa"/>
          </w:tcPr>
          <w:p w14:paraId="3E03B17A" w14:textId="77777777" w:rsidR="00970FC4" w:rsidRPr="00970FC4" w:rsidRDefault="00970FC4" w:rsidP="007C5531">
            <w:pPr>
              <w:pStyle w:val="TT"/>
              <w:rPr>
                <w:color w:val="auto"/>
              </w:rPr>
            </w:pPr>
            <w:r w:rsidRPr="00970FC4">
              <w:rPr>
                <w:color w:val="auto"/>
              </w:rPr>
              <w:t>2.23</w:t>
            </w:r>
          </w:p>
        </w:tc>
        <w:tc>
          <w:tcPr>
            <w:tcW w:w="1264" w:type="dxa"/>
          </w:tcPr>
          <w:p w14:paraId="2EBC65B8" w14:textId="77777777" w:rsidR="00970FC4" w:rsidRPr="00970FC4" w:rsidRDefault="00970FC4" w:rsidP="007C5531">
            <w:pPr>
              <w:pStyle w:val="TT"/>
              <w:rPr>
                <w:color w:val="auto"/>
              </w:rPr>
            </w:pPr>
            <w:r w:rsidRPr="00970FC4">
              <w:rPr>
                <w:color w:val="auto"/>
              </w:rPr>
              <w:t>1.25</w:t>
            </w:r>
          </w:p>
        </w:tc>
        <w:tc>
          <w:tcPr>
            <w:tcW w:w="1383" w:type="dxa"/>
          </w:tcPr>
          <w:p w14:paraId="0C9719DD" w14:textId="77777777" w:rsidR="00970FC4" w:rsidRPr="00970FC4" w:rsidRDefault="00970FC4" w:rsidP="007C5531">
            <w:pPr>
              <w:pStyle w:val="TT"/>
              <w:rPr>
                <w:color w:val="auto"/>
              </w:rPr>
            </w:pPr>
            <w:r w:rsidRPr="00970FC4">
              <w:rPr>
                <w:color w:val="auto"/>
              </w:rPr>
              <w:t>4.60</w:t>
            </w:r>
          </w:p>
        </w:tc>
        <w:tc>
          <w:tcPr>
            <w:tcW w:w="1259" w:type="dxa"/>
          </w:tcPr>
          <w:p w14:paraId="1BC7FAD8" w14:textId="77777777" w:rsidR="00970FC4" w:rsidRPr="00970FC4" w:rsidRDefault="00970FC4" w:rsidP="007C5531">
            <w:pPr>
              <w:pStyle w:val="TT"/>
              <w:rPr>
                <w:color w:val="auto"/>
              </w:rPr>
            </w:pPr>
            <w:r w:rsidRPr="00970FC4">
              <w:rPr>
                <w:color w:val="auto"/>
              </w:rPr>
              <w:t>0.401</w:t>
            </w:r>
          </w:p>
        </w:tc>
        <w:tc>
          <w:tcPr>
            <w:tcW w:w="1378" w:type="dxa"/>
          </w:tcPr>
          <w:p w14:paraId="61EEF5DA" w14:textId="77777777" w:rsidR="00970FC4" w:rsidRPr="00970FC4" w:rsidRDefault="00970FC4" w:rsidP="007C5531">
            <w:pPr>
              <w:pStyle w:val="TT"/>
              <w:rPr>
                <w:color w:val="auto"/>
              </w:rPr>
            </w:pPr>
            <w:r w:rsidRPr="00970FC4">
              <w:rPr>
                <w:color w:val="auto"/>
              </w:rPr>
              <w:t>9.01</w:t>
            </w:r>
          </w:p>
        </w:tc>
      </w:tr>
      <w:tr w:rsidR="00970FC4" w:rsidRPr="00970FC4" w14:paraId="74354E77" w14:textId="77777777" w:rsidTr="007C5531">
        <w:tc>
          <w:tcPr>
            <w:tcW w:w="1197" w:type="dxa"/>
            <w:vAlign w:val="center"/>
          </w:tcPr>
          <w:p w14:paraId="57FA0BC0" w14:textId="77777777" w:rsidR="00970FC4" w:rsidRPr="00970FC4" w:rsidRDefault="00970FC4" w:rsidP="007C5531">
            <w:pPr>
              <w:pStyle w:val="TT"/>
              <w:rPr>
                <w:color w:val="auto"/>
              </w:rPr>
            </w:pPr>
            <w:r w:rsidRPr="00970FC4">
              <w:rPr>
                <w:color w:val="auto"/>
              </w:rPr>
              <w:t>4.8</w:t>
            </w:r>
          </w:p>
        </w:tc>
        <w:tc>
          <w:tcPr>
            <w:tcW w:w="1284" w:type="dxa"/>
          </w:tcPr>
          <w:p w14:paraId="2EA19FCA" w14:textId="77777777" w:rsidR="00970FC4" w:rsidRPr="00970FC4" w:rsidRDefault="00970FC4" w:rsidP="007C5531">
            <w:pPr>
              <w:pStyle w:val="TT"/>
              <w:rPr>
                <w:color w:val="auto"/>
              </w:rPr>
            </w:pPr>
            <w:r w:rsidRPr="00970FC4">
              <w:rPr>
                <w:color w:val="auto"/>
              </w:rPr>
              <w:t>2.56</w:t>
            </w:r>
          </w:p>
        </w:tc>
        <w:tc>
          <w:tcPr>
            <w:tcW w:w="1251" w:type="dxa"/>
          </w:tcPr>
          <w:p w14:paraId="097BD676" w14:textId="77777777" w:rsidR="00970FC4" w:rsidRPr="00970FC4" w:rsidRDefault="00970FC4" w:rsidP="007C5531">
            <w:pPr>
              <w:pStyle w:val="TT"/>
              <w:rPr>
                <w:color w:val="auto"/>
              </w:rPr>
            </w:pPr>
            <w:r w:rsidRPr="00970FC4">
              <w:rPr>
                <w:color w:val="auto"/>
              </w:rPr>
              <w:t>3.67</w:t>
            </w:r>
          </w:p>
        </w:tc>
        <w:tc>
          <w:tcPr>
            <w:tcW w:w="1264" w:type="dxa"/>
          </w:tcPr>
          <w:p w14:paraId="6EDF2AAE" w14:textId="77777777" w:rsidR="00970FC4" w:rsidRPr="00970FC4" w:rsidRDefault="00970FC4" w:rsidP="007C5531">
            <w:pPr>
              <w:pStyle w:val="TT"/>
              <w:rPr>
                <w:color w:val="auto"/>
              </w:rPr>
            </w:pPr>
            <w:r w:rsidRPr="00970FC4">
              <w:rPr>
                <w:color w:val="auto"/>
              </w:rPr>
              <w:t>2.38</w:t>
            </w:r>
          </w:p>
        </w:tc>
        <w:tc>
          <w:tcPr>
            <w:tcW w:w="1383" w:type="dxa"/>
          </w:tcPr>
          <w:p w14:paraId="02754FCC" w14:textId="77777777" w:rsidR="00970FC4" w:rsidRPr="00970FC4" w:rsidRDefault="00970FC4" w:rsidP="007C5531">
            <w:pPr>
              <w:pStyle w:val="TT"/>
              <w:rPr>
                <w:color w:val="auto"/>
              </w:rPr>
            </w:pPr>
            <w:r w:rsidRPr="00970FC4">
              <w:rPr>
                <w:color w:val="auto"/>
              </w:rPr>
              <w:t>8.78</w:t>
            </w:r>
          </w:p>
        </w:tc>
        <w:tc>
          <w:tcPr>
            <w:tcW w:w="1259" w:type="dxa"/>
          </w:tcPr>
          <w:p w14:paraId="6982FEE0" w14:textId="77777777" w:rsidR="00970FC4" w:rsidRPr="00970FC4" w:rsidRDefault="00970FC4" w:rsidP="007C5531">
            <w:pPr>
              <w:pStyle w:val="TT"/>
              <w:rPr>
                <w:color w:val="auto"/>
              </w:rPr>
            </w:pPr>
            <w:r w:rsidRPr="00970FC4">
              <w:rPr>
                <w:color w:val="auto"/>
              </w:rPr>
              <w:t>0.701</w:t>
            </w:r>
          </w:p>
        </w:tc>
        <w:tc>
          <w:tcPr>
            <w:tcW w:w="1378" w:type="dxa"/>
          </w:tcPr>
          <w:p w14:paraId="6178D94D" w14:textId="77777777" w:rsidR="00970FC4" w:rsidRPr="00970FC4" w:rsidRDefault="00970FC4" w:rsidP="007C5531">
            <w:pPr>
              <w:pStyle w:val="TT"/>
              <w:rPr>
                <w:color w:val="auto"/>
              </w:rPr>
            </w:pPr>
            <w:r w:rsidRPr="00970FC4">
              <w:rPr>
                <w:color w:val="auto"/>
              </w:rPr>
              <w:t>15.7</w:t>
            </w:r>
          </w:p>
        </w:tc>
      </w:tr>
      <w:tr w:rsidR="00970FC4" w:rsidRPr="00970FC4" w14:paraId="5B037B2B" w14:textId="77777777" w:rsidTr="007C5531">
        <w:tc>
          <w:tcPr>
            <w:tcW w:w="1197" w:type="dxa"/>
            <w:tcBorders>
              <w:bottom w:val="single" w:sz="4" w:space="0" w:color="auto"/>
            </w:tcBorders>
            <w:vAlign w:val="center"/>
          </w:tcPr>
          <w:p w14:paraId="3C100FDC" w14:textId="77777777" w:rsidR="00970FC4" w:rsidRPr="00970FC4" w:rsidRDefault="00970FC4" w:rsidP="007C5531">
            <w:pPr>
              <w:pStyle w:val="TT"/>
              <w:rPr>
                <w:color w:val="auto"/>
              </w:rPr>
            </w:pPr>
            <w:r w:rsidRPr="00970FC4">
              <w:rPr>
                <w:color w:val="auto"/>
              </w:rPr>
              <w:t>6.4</w:t>
            </w:r>
          </w:p>
        </w:tc>
        <w:tc>
          <w:tcPr>
            <w:tcW w:w="1284" w:type="dxa"/>
            <w:tcBorders>
              <w:bottom w:val="single" w:sz="4" w:space="0" w:color="auto"/>
            </w:tcBorders>
          </w:tcPr>
          <w:p w14:paraId="4F3D42AA" w14:textId="77777777" w:rsidR="00970FC4" w:rsidRPr="00970FC4" w:rsidRDefault="00970FC4" w:rsidP="007C5531">
            <w:pPr>
              <w:pStyle w:val="TT"/>
              <w:rPr>
                <w:color w:val="auto"/>
              </w:rPr>
            </w:pPr>
            <w:r w:rsidRPr="00970FC4">
              <w:rPr>
                <w:color w:val="auto"/>
              </w:rPr>
              <w:t>3.68</w:t>
            </w:r>
          </w:p>
        </w:tc>
        <w:tc>
          <w:tcPr>
            <w:tcW w:w="1251" w:type="dxa"/>
            <w:tcBorders>
              <w:bottom w:val="single" w:sz="4" w:space="0" w:color="auto"/>
            </w:tcBorders>
          </w:tcPr>
          <w:p w14:paraId="7C334221" w14:textId="77777777" w:rsidR="00970FC4" w:rsidRPr="00970FC4" w:rsidRDefault="00970FC4" w:rsidP="007C5531">
            <w:pPr>
              <w:pStyle w:val="TT"/>
              <w:rPr>
                <w:color w:val="auto"/>
              </w:rPr>
            </w:pPr>
            <w:r w:rsidRPr="00970FC4">
              <w:rPr>
                <w:color w:val="auto"/>
              </w:rPr>
              <w:t>5.27</w:t>
            </w:r>
          </w:p>
        </w:tc>
        <w:tc>
          <w:tcPr>
            <w:tcW w:w="1264" w:type="dxa"/>
            <w:tcBorders>
              <w:bottom w:val="single" w:sz="4" w:space="0" w:color="auto"/>
            </w:tcBorders>
          </w:tcPr>
          <w:p w14:paraId="557CEC0A" w14:textId="77777777" w:rsidR="00970FC4" w:rsidRPr="00970FC4" w:rsidRDefault="00970FC4" w:rsidP="007C5531">
            <w:pPr>
              <w:pStyle w:val="TT"/>
              <w:rPr>
                <w:color w:val="auto"/>
              </w:rPr>
            </w:pPr>
            <w:r w:rsidRPr="00970FC4">
              <w:rPr>
                <w:color w:val="auto"/>
              </w:rPr>
              <w:t>3.83</w:t>
            </w:r>
          </w:p>
        </w:tc>
        <w:tc>
          <w:tcPr>
            <w:tcW w:w="1383" w:type="dxa"/>
            <w:tcBorders>
              <w:bottom w:val="single" w:sz="4" w:space="0" w:color="auto"/>
            </w:tcBorders>
          </w:tcPr>
          <w:p w14:paraId="347825CF" w14:textId="77777777" w:rsidR="00970FC4" w:rsidRPr="00970FC4" w:rsidRDefault="00970FC4" w:rsidP="007C5531">
            <w:pPr>
              <w:pStyle w:val="TT"/>
              <w:rPr>
                <w:color w:val="auto"/>
              </w:rPr>
            </w:pPr>
            <w:r w:rsidRPr="00970FC4">
              <w:rPr>
                <w:color w:val="auto"/>
              </w:rPr>
              <w:t>14.1</w:t>
            </w:r>
          </w:p>
        </w:tc>
        <w:tc>
          <w:tcPr>
            <w:tcW w:w="1259" w:type="dxa"/>
            <w:tcBorders>
              <w:bottom w:val="single" w:sz="4" w:space="0" w:color="auto"/>
            </w:tcBorders>
          </w:tcPr>
          <w:p w14:paraId="004F3871" w14:textId="77777777" w:rsidR="00970FC4" w:rsidRPr="00970FC4" w:rsidRDefault="00970FC4" w:rsidP="007C5531">
            <w:pPr>
              <w:pStyle w:val="TT"/>
              <w:rPr>
                <w:color w:val="auto"/>
              </w:rPr>
            </w:pPr>
            <w:r w:rsidRPr="00970FC4">
              <w:rPr>
                <w:color w:val="auto"/>
              </w:rPr>
              <w:t>1.47</w:t>
            </w:r>
          </w:p>
        </w:tc>
        <w:tc>
          <w:tcPr>
            <w:tcW w:w="1378" w:type="dxa"/>
            <w:tcBorders>
              <w:bottom w:val="single" w:sz="4" w:space="0" w:color="auto"/>
            </w:tcBorders>
          </w:tcPr>
          <w:p w14:paraId="7A34EA0A" w14:textId="77777777" w:rsidR="00970FC4" w:rsidRPr="00970FC4" w:rsidRDefault="00970FC4" w:rsidP="007C5531">
            <w:pPr>
              <w:pStyle w:val="TT"/>
              <w:rPr>
                <w:color w:val="auto"/>
              </w:rPr>
            </w:pPr>
            <w:r w:rsidRPr="00970FC4">
              <w:rPr>
                <w:color w:val="auto"/>
              </w:rPr>
              <w:t>33.0</w:t>
            </w:r>
          </w:p>
        </w:tc>
      </w:tr>
    </w:tbl>
    <w:p w14:paraId="2F98FA50" w14:textId="77777777" w:rsidR="00970FC4" w:rsidRPr="00970FC4" w:rsidRDefault="00970FC4" w:rsidP="00970FC4">
      <w:pPr>
        <w:jc w:val="both"/>
        <w:rPr>
          <w:rFonts w:ascii="Times New Roman" w:hAnsi="Times New Roman" w:cs="Times New Roman"/>
          <w:sz w:val="24"/>
          <w:szCs w:val="24"/>
        </w:rPr>
      </w:pPr>
    </w:p>
    <w:p w14:paraId="1AC792CD" w14:textId="77777777" w:rsidR="00970FC4" w:rsidRPr="00970FC4" w:rsidRDefault="00970FC4" w:rsidP="00970FC4">
      <w:pPr>
        <w:pStyle w:val="Caption"/>
        <w:jc w:val="center"/>
        <w:rPr>
          <w:rFonts w:ascii="Times New Roman" w:hAnsi="Times New Roman" w:cs="Times New Roman"/>
          <w:color w:val="auto"/>
          <w:sz w:val="24"/>
          <w:szCs w:val="24"/>
          <w:u w:val="single"/>
        </w:rPr>
      </w:pPr>
      <w:r w:rsidRPr="00970FC4">
        <w:rPr>
          <w:rFonts w:ascii="Times New Roman" w:hAnsi="Times New Roman" w:cs="Times New Roman"/>
          <w:noProof/>
          <w:color w:val="auto"/>
          <w:sz w:val="24"/>
          <w:szCs w:val="24"/>
          <w:lang w:eastAsia="en-GB"/>
        </w:rPr>
        <w:drawing>
          <wp:inline distT="0" distB="0" distL="0" distR="0" wp14:anchorId="0B3E0B9A" wp14:editId="664FCD9D">
            <wp:extent cx="5486400" cy="3590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590925"/>
                    </a:xfrm>
                    <a:prstGeom prst="rect">
                      <a:avLst/>
                    </a:prstGeom>
                  </pic:spPr>
                </pic:pic>
              </a:graphicData>
            </a:graphic>
          </wp:inline>
        </w:drawing>
      </w:r>
    </w:p>
    <w:p w14:paraId="75577DBD" w14:textId="77777777" w:rsidR="00970FC4" w:rsidRPr="00970FC4" w:rsidRDefault="00970FC4" w:rsidP="00970FC4">
      <w:pPr>
        <w:pStyle w:val="CP"/>
        <w:rPr>
          <w:color w:val="auto"/>
        </w:rPr>
      </w:pPr>
      <w:r w:rsidRPr="00970FC4">
        <w:rPr>
          <w:color w:val="auto"/>
          <w:u w:val="single"/>
        </w:rPr>
        <w:t xml:space="preserve">Figure </w:t>
      </w:r>
      <w:r w:rsidRPr="00970FC4">
        <w:rPr>
          <w:color w:val="auto"/>
          <w:u w:val="single"/>
        </w:rPr>
        <w:fldChar w:fldCharType="begin"/>
      </w:r>
      <w:r w:rsidRPr="00970FC4">
        <w:rPr>
          <w:color w:val="auto"/>
          <w:u w:val="single"/>
        </w:rPr>
        <w:instrText xml:space="preserve"> SEQ Figure \* ARABIC </w:instrText>
      </w:r>
      <w:r w:rsidRPr="00970FC4">
        <w:rPr>
          <w:color w:val="auto"/>
          <w:u w:val="single"/>
        </w:rPr>
        <w:fldChar w:fldCharType="separate"/>
      </w:r>
      <w:r w:rsidRPr="00970FC4">
        <w:rPr>
          <w:noProof/>
          <w:color w:val="auto"/>
          <w:u w:val="single"/>
        </w:rPr>
        <w:t>2</w:t>
      </w:r>
      <w:r w:rsidRPr="00970FC4">
        <w:rPr>
          <w:color w:val="auto"/>
          <w:u w:val="single"/>
        </w:rPr>
        <w:fldChar w:fldCharType="end"/>
      </w:r>
      <w:r w:rsidRPr="00970FC4">
        <w:rPr>
          <w:color w:val="auto"/>
        </w:rPr>
        <w:t>: SEM photographs of the spray coated electrodes based on polyester-cotton (a), cotton (b) and silk (c), the scale bars are 50 µm.</w:t>
      </w:r>
    </w:p>
    <w:p w14:paraId="387FAF80" w14:textId="77777777" w:rsidR="00970FC4" w:rsidRPr="00970FC4" w:rsidRDefault="00970FC4" w:rsidP="00970FC4">
      <w:pPr>
        <w:jc w:val="both"/>
        <w:rPr>
          <w:rFonts w:ascii="Times New Roman" w:hAnsi="Times New Roman" w:cs="Times New Roman"/>
          <w:sz w:val="24"/>
          <w:szCs w:val="24"/>
        </w:rPr>
      </w:pPr>
    </w:p>
    <w:p w14:paraId="157C9473" w14:textId="77777777" w:rsidR="00970FC4" w:rsidRPr="00970FC4" w:rsidRDefault="00970FC4" w:rsidP="00970FC4">
      <w:pPr>
        <w:pStyle w:val="CP"/>
        <w:rPr>
          <w:color w:val="auto"/>
          <w:vertAlign w:val="superscript"/>
        </w:rPr>
      </w:pPr>
      <w:bookmarkStart w:id="7" w:name="_Ref535422155"/>
      <w:r w:rsidRPr="00970FC4">
        <w:rPr>
          <w:color w:val="auto"/>
          <w:u w:val="single"/>
        </w:rPr>
        <w:lastRenderedPageBreak/>
        <w:t xml:space="preserve">Table </w:t>
      </w:r>
      <w:r w:rsidRPr="00970FC4">
        <w:rPr>
          <w:color w:val="auto"/>
          <w:u w:val="single"/>
        </w:rPr>
        <w:fldChar w:fldCharType="begin"/>
      </w:r>
      <w:r w:rsidRPr="00970FC4">
        <w:rPr>
          <w:color w:val="auto"/>
          <w:u w:val="single"/>
        </w:rPr>
        <w:instrText xml:space="preserve"> SEQ Table \* ARABIC </w:instrText>
      </w:r>
      <w:r w:rsidRPr="00970FC4">
        <w:rPr>
          <w:color w:val="auto"/>
          <w:u w:val="single"/>
        </w:rPr>
        <w:fldChar w:fldCharType="separate"/>
      </w:r>
      <w:r w:rsidRPr="00970FC4">
        <w:rPr>
          <w:noProof/>
          <w:color w:val="auto"/>
          <w:u w:val="single"/>
        </w:rPr>
        <w:t>3</w:t>
      </w:r>
      <w:r w:rsidRPr="00970FC4">
        <w:rPr>
          <w:color w:val="auto"/>
          <w:u w:val="single"/>
        </w:rPr>
        <w:fldChar w:fldCharType="end"/>
      </w:r>
      <w:bookmarkEnd w:id="7"/>
      <w:r w:rsidRPr="00970FC4">
        <w:rPr>
          <w:color w:val="auto"/>
          <w:u w:val="single"/>
        </w:rPr>
        <w:t>:</w:t>
      </w:r>
      <w:r w:rsidRPr="00970FC4">
        <w:rPr>
          <w:color w:val="auto"/>
        </w:rPr>
        <w:t xml:space="preserve"> Areal capacitance, energy and power density of the multilayer supercapacitors with different textile and active materials. Long spray-time results for cotton are not included due to poor adherence of carbon to the substrate above a spraying time of 3.2 s. All measurements undertaken at 0.1 </w:t>
      </w:r>
      <w:proofErr w:type="gramStart"/>
      <w:r w:rsidRPr="00970FC4">
        <w:rPr>
          <w:color w:val="auto"/>
        </w:rPr>
        <w:t>A.g</w:t>
      </w:r>
      <w:proofErr w:type="gramEnd"/>
      <w:r w:rsidRPr="00970FC4">
        <w:rPr>
          <w:color w:val="auto"/>
          <w:vertAlign w:val="superscript"/>
        </w:rPr>
        <w:t>-1</w:t>
      </w:r>
      <w:r w:rsidRPr="00970FC4">
        <w:rPr>
          <w:color w:val="auto"/>
        </w:rPr>
        <w:t xml:space="preserve"> of carbon material on the textile electro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564"/>
        <w:gridCol w:w="1581"/>
        <w:gridCol w:w="1527"/>
        <w:gridCol w:w="1513"/>
        <w:gridCol w:w="1458"/>
      </w:tblGrid>
      <w:tr w:rsidR="00970FC4" w:rsidRPr="00970FC4" w14:paraId="084069A6" w14:textId="77777777" w:rsidTr="007C5531">
        <w:tc>
          <w:tcPr>
            <w:tcW w:w="0" w:type="auto"/>
            <w:gridSpan w:val="3"/>
            <w:tcBorders>
              <w:top w:val="single" w:sz="4" w:space="0" w:color="auto"/>
            </w:tcBorders>
            <w:vAlign w:val="center"/>
          </w:tcPr>
          <w:p w14:paraId="6757B62C" w14:textId="77777777" w:rsidR="00970FC4" w:rsidRPr="00970FC4" w:rsidRDefault="00970FC4" w:rsidP="007C5531">
            <w:pPr>
              <w:pStyle w:val="TT"/>
              <w:rPr>
                <w:color w:val="auto"/>
              </w:rPr>
            </w:pPr>
            <w:r w:rsidRPr="00970FC4">
              <w:rPr>
                <w:color w:val="auto"/>
              </w:rPr>
              <w:t>Electrode information</w:t>
            </w:r>
          </w:p>
        </w:tc>
        <w:tc>
          <w:tcPr>
            <w:tcW w:w="0" w:type="auto"/>
            <w:gridSpan w:val="3"/>
            <w:tcBorders>
              <w:top w:val="single" w:sz="4" w:space="0" w:color="auto"/>
            </w:tcBorders>
            <w:vAlign w:val="center"/>
          </w:tcPr>
          <w:p w14:paraId="2AF4B13E" w14:textId="77777777" w:rsidR="00970FC4" w:rsidRPr="00970FC4" w:rsidRDefault="00970FC4" w:rsidP="007C5531">
            <w:pPr>
              <w:pStyle w:val="TT"/>
              <w:rPr>
                <w:color w:val="auto"/>
              </w:rPr>
            </w:pPr>
            <w:r w:rsidRPr="00970FC4">
              <w:rPr>
                <w:color w:val="auto"/>
              </w:rPr>
              <w:t>Electrochemical performance</w:t>
            </w:r>
          </w:p>
        </w:tc>
      </w:tr>
      <w:tr w:rsidR="00970FC4" w:rsidRPr="00970FC4" w14:paraId="6A510180" w14:textId="77777777" w:rsidTr="007C5531">
        <w:tc>
          <w:tcPr>
            <w:tcW w:w="0" w:type="auto"/>
            <w:tcBorders>
              <w:bottom w:val="single" w:sz="12" w:space="0" w:color="auto"/>
            </w:tcBorders>
            <w:vAlign w:val="center"/>
          </w:tcPr>
          <w:p w14:paraId="2A21BBC7" w14:textId="77777777" w:rsidR="00970FC4" w:rsidRPr="00970FC4" w:rsidRDefault="00970FC4" w:rsidP="007C5531">
            <w:pPr>
              <w:pStyle w:val="TT"/>
              <w:rPr>
                <w:color w:val="auto"/>
              </w:rPr>
            </w:pPr>
            <w:r w:rsidRPr="00970FC4">
              <w:rPr>
                <w:color w:val="auto"/>
              </w:rPr>
              <w:t>Electrode type</w:t>
            </w:r>
          </w:p>
        </w:tc>
        <w:tc>
          <w:tcPr>
            <w:tcW w:w="0" w:type="auto"/>
            <w:tcBorders>
              <w:bottom w:val="single" w:sz="12" w:space="0" w:color="auto"/>
            </w:tcBorders>
            <w:vAlign w:val="center"/>
          </w:tcPr>
          <w:p w14:paraId="6B2D9D27" w14:textId="77777777" w:rsidR="00970FC4" w:rsidRPr="00970FC4" w:rsidRDefault="00970FC4" w:rsidP="007C5531">
            <w:pPr>
              <w:pStyle w:val="TT"/>
              <w:rPr>
                <w:color w:val="auto"/>
              </w:rPr>
            </w:pPr>
            <w:r w:rsidRPr="00970FC4">
              <w:rPr>
                <w:color w:val="auto"/>
              </w:rPr>
              <w:t>Spray coating duration (s)</w:t>
            </w:r>
          </w:p>
        </w:tc>
        <w:tc>
          <w:tcPr>
            <w:tcW w:w="0" w:type="auto"/>
            <w:tcBorders>
              <w:bottom w:val="single" w:sz="12" w:space="0" w:color="auto"/>
            </w:tcBorders>
            <w:vAlign w:val="center"/>
          </w:tcPr>
          <w:p w14:paraId="4FF2D588" w14:textId="77777777" w:rsidR="00970FC4" w:rsidRPr="00970FC4" w:rsidRDefault="00970FC4" w:rsidP="007C5531">
            <w:pPr>
              <w:pStyle w:val="TT"/>
              <w:rPr>
                <w:color w:val="auto"/>
              </w:rPr>
            </w:pPr>
            <w:r w:rsidRPr="00970FC4">
              <w:rPr>
                <w:color w:val="auto"/>
              </w:rPr>
              <w:t>Carbon: Fabric ratio (%</w:t>
            </w:r>
            <w:proofErr w:type="spellStart"/>
            <w:r w:rsidRPr="00970FC4">
              <w:rPr>
                <w:color w:val="auto"/>
              </w:rPr>
              <w:t>wt</w:t>
            </w:r>
            <w:proofErr w:type="spellEnd"/>
            <w:r w:rsidRPr="00970FC4">
              <w:rPr>
                <w:color w:val="auto"/>
              </w:rPr>
              <w:t>)</w:t>
            </w:r>
          </w:p>
        </w:tc>
        <w:tc>
          <w:tcPr>
            <w:tcW w:w="0" w:type="auto"/>
            <w:tcBorders>
              <w:bottom w:val="single" w:sz="12" w:space="0" w:color="auto"/>
            </w:tcBorders>
            <w:vAlign w:val="center"/>
          </w:tcPr>
          <w:p w14:paraId="31F69FB1" w14:textId="77777777" w:rsidR="00970FC4" w:rsidRPr="00970FC4" w:rsidRDefault="00970FC4" w:rsidP="007C5531">
            <w:pPr>
              <w:pStyle w:val="TT"/>
              <w:rPr>
                <w:color w:val="auto"/>
              </w:rPr>
            </w:pPr>
            <w:r w:rsidRPr="00970FC4">
              <w:rPr>
                <w:color w:val="auto"/>
              </w:rPr>
              <w:t>Areal capacitance</w:t>
            </w:r>
          </w:p>
          <w:p w14:paraId="5D59289C" w14:textId="77777777" w:rsidR="00970FC4" w:rsidRPr="00970FC4" w:rsidRDefault="00970FC4" w:rsidP="007C5531">
            <w:pPr>
              <w:pStyle w:val="TT"/>
              <w:rPr>
                <w:color w:val="auto"/>
              </w:rPr>
            </w:pPr>
            <w:r w:rsidRPr="00970FC4">
              <w:rPr>
                <w:color w:val="auto"/>
              </w:rPr>
              <w:t>(mF.cm</w:t>
            </w:r>
            <w:r w:rsidRPr="00970FC4">
              <w:rPr>
                <w:color w:val="auto"/>
                <w:vertAlign w:val="superscript"/>
              </w:rPr>
              <w:t>-2</w:t>
            </w:r>
            <w:r w:rsidRPr="00970FC4">
              <w:rPr>
                <w:color w:val="auto"/>
              </w:rPr>
              <w:t>)</w:t>
            </w:r>
          </w:p>
        </w:tc>
        <w:tc>
          <w:tcPr>
            <w:tcW w:w="0" w:type="auto"/>
            <w:tcBorders>
              <w:bottom w:val="single" w:sz="12" w:space="0" w:color="auto"/>
            </w:tcBorders>
            <w:vAlign w:val="center"/>
          </w:tcPr>
          <w:p w14:paraId="4077C44F" w14:textId="77777777" w:rsidR="00970FC4" w:rsidRPr="00970FC4" w:rsidRDefault="00970FC4" w:rsidP="007C5531">
            <w:pPr>
              <w:pStyle w:val="TT"/>
              <w:rPr>
                <w:color w:val="auto"/>
              </w:rPr>
            </w:pPr>
            <w:r w:rsidRPr="00970FC4">
              <w:rPr>
                <w:color w:val="auto"/>
              </w:rPr>
              <w:t>Areal energy density</w:t>
            </w:r>
          </w:p>
          <w:p w14:paraId="4DB2EA28" w14:textId="77777777" w:rsidR="00970FC4" w:rsidRPr="00970FC4" w:rsidRDefault="00970FC4" w:rsidP="007C5531">
            <w:pPr>
              <w:pStyle w:val="TT"/>
              <w:rPr>
                <w:color w:val="auto"/>
              </w:rPr>
            </w:pPr>
            <w:r w:rsidRPr="00970FC4">
              <w:rPr>
                <w:color w:val="auto"/>
              </w:rPr>
              <w:t>(μWh.cm</w:t>
            </w:r>
            <w:r w:rsidRPr="00970FC4">
              <w:rPr>
                <w:color w:val="auto"/>
                <w:vertAlign w:val="superscript"/>
              </w:rPr>
              <w:t>-2</w:t>
            </w:r>
            <w:r w:rsidRPr="00970FC4">
              <w:rPr>
                <w:color w:val="auto"/>
              </w:rPr>
              <w:t>)</w:t>
            </w:r>
          </w:p>
        </w:tc>
        <w:tc>
          <w:tcPr>
            <w:tcW w:w="0" w:type="auto"/>
            <w:tcBorders>
              <w:bottom w:val="single" w:sz="12" w:space="0" w:color="auto"/>
            </w:tcBorders>
            <w:vAlign w:val="center"/>
          </w:tcPr>
          <w:p w14:paraId="63CDEA1A" w14:textId="77777777" w:rsidR="00970FC4" w:rsidRPr="00970FC4" w:rsidRDefault="00970FC4" w:rsidP="007C5531">
            <w:pPr>
              <w:pStyle w:val="TT"/>
              <w:rPr>
                <w:color w:val="auto"/>
              </w:rPr>
            </w:pPr>
            <w:r w:rsidRPr="00970FC4">
              <w:rPr>
                <w:color w:val="auto"/>
              </w:rPr>
              <w:t>Areal Power density</w:t>
            </w:r>
          </w:p>
          <w:p w14:paraId="6D9AE506" w14:textId="77777777" w:rsidR="00970FC4" w:rsidRPr="00970FC4" w:rsidRDefault="00970FC4" w:rsidP="007C5531">
            <w:pPr>
              <w:pStyle w:val="TT"/>
              <w:rPr>
                <w:color w:val="auto"/>
              </w:rPr>
            </w:pPr>
            <w:r w:rsidRPr="00970FC4">
              <w:rPr>
                <w:color w:val="auto"/>
              </w:rPr>
              <w:t>(mW.cm</w:t>
            </w:r>
            <w:r w:rsidRPr="00970FC4">
              <w:rPr>
                <w:color w:val="auto"/>
                <w:vertAlign w:val="superscript"/>
              </w:rPr>
              <w:t>-2</w:t>
            </w:r>
            <w:r w:rsidRPr="00970FC4">
              <w:rPr>
                <w:color w:val="auto"/>
              </w:rPr>
              <w:t>)</w:t>
            </w:r>
          </w:p>
        </w:tc>
      </w:tr>
      <w:tr w:rsidR="00970FC4" w:rsidRPr="00970FC4" w14:paraId="5901D90D" w14:textId="77777777" w:rsidTr="007C5531">
        <w:tc>
          <w:tcPr>
            <w:tcW w:w="0" w:type="auto"/>
            <w:vMerge w:val="restart"/>
            <w:tcBorders>
              <w:top w:val="single" w:sz="12" w:space="0" w:color="auto"/>
            </w:tcBorders>
            <w:vAlign w:val="center"/>
          </w:tcPr>
          <w:p w14:paraId="40B3821D" w14:textId="77777777" w:rsidR="00970FC4" w:rsidRPr="00970FC4" w:rsidRDefault="00970FC4" w:rsidP="007C5531">
            <w:pPr>
              <w:pStyle w:val="TT"/>
              <w:rPr>
                <w:color w:val="auto"/>
              </w:rPr>
            </w:pPr>
            <w:r w:rsidRPr="00970FC4">
              <w:rPr>
                <w:color w:val="auto"/>
              </w:rPr>
              <w:t>Cotton</w:t>
            </w:r>
          </w:p>
        </w:tc>
        <w:tc>
          <w:tcPr>
            <w:tcW w:w="0" w:type="auto"/>
            <w:tcBorders>
              <w:top w:val="single" w:sz="12" w:space="0" w:color="auto"/>
            </w:tcBorders>
            <w:vAlign w:val="center"/>
          </w:tcPr>
          <w:p w14:paraId="41935A9E" w14:textId="77777777" w:rsidR="00970FC4" w:rsidRPr="00970FC4" w:rsidRDefault="00970FC4" w:rsidP="007C5531">
            <w:pPr>
              <w:pStyle w:val="TT"/>
              <w:rPr>
                <w:color w:val="auto"/>
              </w:rPr>
            </w:pPr>
            <w:r w:rsidRPr="00970FC4">
              <w:rPr>
                <w:color w:val="auto"/>
              </w:rPr>
              <w:t>1.6</w:t>
            </w:r>
          </w:p>
        </w:tc>
        <w:tc>
          <w:tcPr>
            <w:tcW w:w="0" w:type="auto"/>
            <w:tcBorders>
              <w:top w:val="single" w:sz="12" w:space="0" w:color="auto"/>
            </w:tcBorders>
            <w:vAlign w:val="center"/>
          </w:tcPr>
          <w:p w14:paraId="4D082F32" w14:textId="77777777" w:rsidR="00970FC4" w:rsidRPr="00970FC4" w:rsidRDefault="00970FC4" w:rsidP="007C5531">
            <w:pPr>
              <w:pStyle w:val="TT"/>
              <w:rPr>
                <w:color w:val="auto"/>
              </w:rPr>
            </w:pPr>
            <w:r w:rsidRPr="00970FC4">
              <w:rPr>
                <w:color w:val="auto"/>
              </w:rPr>
              <w:t>1.63</w:t>
            </w:r>
          </w:p>
        </w:tc>
        <w:tc>
          <w:tcPr>
            <w:tcW w:w="0" w:type="auto"/>
            <w:tcBorders>
              <w:top w:val="single" w:sz="12" w:space="0" w:color="auto"/>
            </w:tcBorders>
            <w:vAlign w:val="center"/>
          </w:tcPr>
          <w:p w14:paraId="4E077C29" w14:textId="77777777" w:rsidR="00970FC4" w:rsidRPr="00970FC4" w:rsidRDefault="00970FC4" w:rsidP="007C5531">
            <w:pPr>
              <w:pStyle w:val="TT"/>
              <w:rPr>
                <w:color w:val="auto"/>
              </w:rPr>
            </w:pPr>
            <w:r w:rsidRPr="00970FC4">
              <w:rPr>
                <w:color w:val="auto"/>
              </w:rPr>
              <w:t>21.5</w:t>
            </w:r>
          </w:p>
        </w:tc>
        <w:tc>
          <w:tcPr>
            <w:tcW w:w="0" w:type="auto"/>
            <w:tcBorders>
              <w:top w:val="single" w:sz="12" w:space="0" w:color="auto"/>
            </w:tcBorders>
            <w:vAlign w:val="center"/>
          </w:tcPr>
          <w:p w14:paraId="1033196C" w14:textId="77777777" w:rsidR="00970FC4" w:rsidRPr="00970FC4" w:rsidRDefault="00970FC4" w:rsidP="007C5531">
            <w:pPr>
              <w:pStyle w:val="TT"/>
              <w:rPr>
                <w:color w:val="auto"/>
              </w:rPr>
            </w:pPr>
            <w:r w:rsidRPr="00970FC4">
              <w:rPr>
                <w:color w:val="auto"/>
              </w:rPr>
              <w:t>1.9</w:t>
            </w:r>
          </w:p>
        </w:tc>
        <w:tc>
          <w:tcPr>
            <w:tcW w:w="0" w:type="auto"/>
            <w:tcBorders>
              <w:top w:val="single" w:sz="12" w:space="0" w:color="auto"/>
            </w:tcBorders>
            <w:vAlign w:val="center"/>
          </w:tcPr>
          <w:p w14:paraId="136306A0" w14:textId="77777777" w:rsidR="00970FC4" w:rsidRPr="00970FC4" w:rsidRDefault="00970FC4" w:rsidP="007C5531">
            <w:pPr>
              <w:pStyle w:val="TT"/>
              <w:rPr>
                <w:color w:val="auto"/>
              </w:rPr>
            </w:pPr>
            <w:r w:rsidRPr="00970FC4">
              <w:rPr>
                <w:color w:val="auto"/>
              </w:rPr>
              <w:t>5.63</w:t>
            </w:r>
          </w:p>
        </w:tc>
      </w:tr>
      <w:tr w:rsidR="00970FC4" w:rsidRPr="00970FC4" w14:paraId="38C6BFA7" w14:textId="77777777" w:rsidTr="007C5531">
        <w:tc>
          <w:tcPr>
            <w:tcW w:w="0" w:type="auto"/>
            <w:vMerge/>
            <w:tcBorders>
              <w:bottom w:val="single" w:sz="4" w:space="0" w:color="auto"/>
            </w:tcBorders>
            <w:vAlign w:val="center"/>
          </w:tcPr>
          <w:p w14:paraId="36F0B904" w14:textId="77777777" w:rsidR="00970FC4" w:rsidRPr="00970FC4" w:rsidRDefault="00970FC4" w:rsidP="007C5531">
            <w:pPr>
              <w:pStyle w:val="TT"/>
              <w:rPr>
                <w:color w:val="auto"/>
              </w:rPr>
            </w:pPr>
          </w:p>
        </w:tc>
        <w:tc>
          <w:tcPr>
            <w:tcW w:w="0" w:type="auto"/>
            <w:tcBorders>
              <w:bottom w:val="single" w:sz="4" w:space="0" w:color="auto"/>
            </w:tcBorders>
            <w:vAlign w:val="center"/>
          </w:tcPr>
          <w:p w14:paraId="4BF69A81" w14:textId="77777777" w:rsidR="00970FC4" w:rsidRPr="00970FC4" w:rsidRDefault="00970FC4" w:rsidP="007C5531">
            <w:pPr>
              <w:pStyle w:val="TT"/>
              <w:rPr>
                <w:color w:val="auto"/>
              </w:rPr>
            </w:pPr>
            <w:r w:rsidRPr="00970FC4">
              <w:rPr>
                <w:color w:val="auto"/>
              </w:rPr>
              <w:t>3.2</w:t>
            </w:r>
          </w:p>
        </w:tc>
        <w:tc>
          <w:tcPr>
            <w:tcW w:w="0" w:type="auto"/>
            <w:tcBorders>
              <w:bottom w:val="single" w:sz="4" w:space="0" w:color="auto"/>
            </w:tcBorders>
            <w:vAlign w:val="center"/>
          </w:tcPr>
          <w:p w14:paraId="4E922EB7" w14:textId="77777777" w:rsidR="00970FC4" w:rsidRPr="00970FC4" w:rsidRDefault="00970FC4" w:rsidP="007C5531">
            <w:pPr>
              <w:pStyle w:val="TT"/>
              <w:rPr>
                <w:color w:val="auto"/>
              </w:rPr>
            </w:pPr>
            <w:r w:rsidRPr="00970FC4">
              <w:rPr>
                <w:color w:val="auto"/>
              </w:rPr>
              <w:t>2.23</w:t>
            </w:r>
          </w:p>
        </w:tc>
        <w:tc>
          <w:tcPr>
            <w:tcW w:w="0" w:type="auto"/>
            <w:tcBorders>
              <w:bottom w:val="single" w:sz="4" w:space="0" w:color="auto"/>
            </w:tcBorders>
            <w:vAlign w:val="center"/>
          </w:tcPr>
          <w:p w14:paraId="5916F2E1" w14:textId="77777777" w:rsidR="00970FC4" w:rsidRPr="00970FC4" w:rsidRDefault="00970FC4" w:rsidP="007C5531">
            <w:pPr>
              <w:pStyle w:val="TT"/>
              <w:rPr>
                <w:color w:val="auto"/>
              </w:rPr>
            </w:pPr>
            <w:r w:rsidRPr="00970FC4">
              <w:rPr>
                <w:color w:val="auto"/>
              </w:rPr>
              <w:t>14.9</w:t>
            </w:r>
          </w:p>
        </w:tc>
        <w:tc>
          <w:tcPr>
            <w:tcW w:w="0" w:type="auto"/>
            <w:tcBorders>
              <w:bottom w:val="single" w:sz="4" w:space="0" w:color="auto"/>
            </w:tcBorders>
            <w:vAlign w:val="center"/>
          </w:tcPr>
          <w:p w14:paraId="607077C1" w14:textId="77777777" w:rsidR="00970FC4" w:rsidRPr="00970FC4" w:rsidRDefault="00970FC4" w:rsidP="007C5531">
            <w:pPr>
              <w:pStyle w:val="TT"/>
              <w:rPr>
                <w:color w:val="auto"/>
              </w:rPr>
            </w:pPr>
            <w:r w:rsidRPr="00970FC4">
              <w:rPr>
                <w:color w:val="auto"/>
              </w:rPr>
              <w:t>1.32</w:t>
            </w:r>
          </w:p>
        </w:tc>
        <w:tc>
          <w:tcPr>
            <w:tcW w:w="0" w:type="auto"/>
            <w:tcBorders>
              <w:bottom w:val="single" w:sz="4" w:space="0" w:color="auto"/>
            </w:tcBorders>
            <w:vAlign w:val="center"/>
          </w:tcPr>
          <w:p w14:paraId="55AF1508" w14:textId="77777777" w:rsidR="00970FC4" w:rsidRPr="00970FC4" w:rsidRDefault="00970FC4" w:rsidP="007C5531">
            <w:pPr>
              <w:pStyle w:val="TT"/>
              <w:rPr>
                <w:color w:val="auto"/>
              </w:rPr>
            </w:pPr>
            <w:r w:rsidRPr="00970FC4">
              <w:rPr>
                <w:color w:val="auto"/>
              </w:rPr>
              <w:t>6.98</w:t>
            </w:r>
          </w:p>
        </w:tc>
      </w:tr>
      <w:tr w:rsidR="00970FC4" w:rsidRPr="00970FC4" w14:paraId="5BFCCFB2" w14:textId="77777777" w:rsidTr="007C5531">
        <w:tc>
          <w:tcPr>
            <w:tcW w:w="0" w:type="auto"/>
            <w:vMerge w:val="restart"/>
            <w:tcBorders>
              <w:top w:val="single" w:sz="4" w:space="0" w:color="auto"/>
            </w:tcBorders>
            <w:vAlign w:val="center"/>
          </w:tcPr>
          <w:p w14:paraId="3BB34B26" w14:textId="77777777" w:rsidR="00970FC4" w:rsidRPr="00970FC4" w:rsidRDefault="00970FC4" w:rsidP="007C5531">
            <w:pPr>
              <w:pStyle w:val="TT"/>
              <w:rPr>
                <w:color w:val="auto"/>
              </w:rPr>
            </w:pPr>
            <w:r w:rsidRPr="00970FC4">
              <w:rPr>
                <w:color w:val="auto"/>
              </w:rPr>
              <w:t>Polyester-cotton</w:t>
            </w:r>
          </w:p>
        </w:tc>
        <w:tc>
          <w:tcPr>
            <w:tcW w:w="0" w:type="auto"/>
            <w:tcBorders>
              <w:top w:val="single" w:sz="4" w:space="0" w:color="auto"/>
            </w:tcBorders>
            <w:vAlign w:val="center"/>
          </w:tcPr>
          <w:p w14:paraId="6856D6B4" w14:textId="77777777" w:rsidR="00970FC4" w:rsidRPr="00970FC4" w:rsidRDefault="00970FC4" w:rsidP="007C5531">
            <w:pPr>
              <w:pStyle w:val="TT"/>
              <w:rPr>
                <w:color w:val="auto"/>
              </w:rPr>
            </w:pPr>
            <w:r w:rsidRPr="00970FC4">
              <w:rPr>
                <w:color w:val="auto"/>
              </w:rPr>
              <w:t>1.6</w:t>
            </w:r>
          </w:p>
        </w:tc>
        <w:tc>
          <w:tcPr>
            <w:tcW w:w="0" w:type="auto"/>
            <w:tcBorders>
              <w:top w:val="single" w:sz="4" w:space="0" w:color="auto"/>
            </w:tcBorders>
            <w:vAlign w:val="center"/>
          </w:tcPr>
          <w:p w14:paraId="6677B8CA" w14:textId="77777777" w:rsidR="00970FC4" w:rsidRPr="00970FC4" w:rsidRDefault="00970FC4" w:rsidP="007C5531">
            <w:pPr>
              <w:pStyle w:val="TT"/>
              <w:rPr>
                <w:color w:val="auto"/>
              </w:rPr>
            </w:pPr>
            <w:r w:rsidRPr="00970FC4">
              <w:rPr>
                <w:color w:val="auto"/>
              </w:rPr>
              <w:t>3.84</w:t>
            </w:r>
          </w:p>
        </w:tc>
        <w:tc>
          <w:tcPr>
            <w:tcW w:w="0" w:type="auto"/>
            <w:tcBorders>
              <w:top w:val="single" w:sz="4" w:space="0" w:color="auto"/>
            </w:tcBorders>
            <w:vAlign w:val="center"/>
          </w:tcPr>
          <w:p w14:paraId="19F911D3" w14:textId="77777777" w:rsidR="00970FC4" w:rsidRPr="00970FC4" w:rsidRDefault="00970FC4" w:rsidP="007C5531">
            <w:pPr>
              <w:pStyle w:val="TT"/>
              <w:rPr>
                <w:color w:val="auto"/>
              </w:rPr>
            </w:pPr>
            <w:r w:rsidRPr="00970FC4">
              <w:rPr>
                <w:color w:val="auto"/>
              </w:rPr>
              <w:t>32.4</w:t>
            </w:r>
          </w:p>
        </w:tc>
        <w:tc>
          <w:tcPr>
            <w:tcW w:w="0" w:type="auto"/>
            <w:tcBorders>
              <w:top w:val="single" w:sz="4" w:space="0" w:color="auto"/>
            </w:tcBorders>
            <w:vAlign w:val="center"/>
          </w:tcPr>
          <w:p w14:paraId="032D8979" w14:textId="77777777" w:rsidR="00970FC4" w:rsidRPr="00970FC4" w:rsidRDefault="00970FC4" w:rsidP="007C5531">
            <w:pPr>
              <w:pStyle w:val="TT"/>
              <w:rPr>
                <w:color w:val="auto"/>
              </w:rPr>
            </w:pPr>
            <w:r w:rsidRPr="00970FC4">
              <w:rPr>
                <w:color w:val="auto"/>
              </w:rPr>
              <w:t>2.82</w:t>
            </w:r>
          </w:p>
        </w:tc>
        <w:tc>
          <w:tcPr>
            <w:tcW w:w="0" w:type="auto"/>
            <w:tcBorders>
              <w:top w:val="single" w:sz="4" w:space="0" w:color="auto"/>
            </w:tcBorders>
            <w:vAlign w:val="center"/>
          </w:tcPr>
          <w:p w14:paraId="04FF94D1" w14:textId="77777777" w:rsidR="00970FC4" w:rsidRPr="00970FC4" w:rsidRDefault="00970FC4" w:rsidP="007C5531">
            <w:pPr>
              <w:pStyle w:val="TT"/>
              <w:rPr>
                <w:color w:val="auto"/>
              </w:rPr>
            </w:pPr>
            <w:r w:rsidRPr="00970FC4">
              <w:rPr>
                <w:color w:val="auto"/>
              </w:rPr>
              <w:t>14.0</w:t>
            </w:r>
          </w:p>
        </w:tc>
      </w:tr>
      <w:tr w:rsidR="00970FC4" w:rsidRPr="00970FC4" w14:paraId="0AD1B7B5" w14:textId="77777777" w:rsidTr="007C5531">
        <w:tc>
          <w:tcPr>
            <w:tcW w:w="0" w:type="auto"/>
            <w:vMerge/>
            <w:vAlign w:val="center"/>
          </w:tcPr>
          <w:p w14:paraId="0CB8D239" w14:textId="77777777" w:rsidR="00970FC4" w:rsidRPr="00970FC4" w:rsidRDefault="00970FC4" w:rsidP="007C5531">
            <w:pPr>
              <w:pStyle w:val="TT"/>
              <w:rPr>
                <w:color w:val="auto"/>
              </w:rPr>
            </w:pPr>
          </w:p>
        </w:tc>
        <w:tc>
          <w:tcPr>
            <w:tcW w:w="0" w:type="auto"/>
            <w:vAlign w:val="center"/>
          </w:tcPr>
          <w:p w14:paraId="296594D9" w14:textId="77777777" w:rsidR="00970FC4" w:rsidRPr="00970FC4" w:rsidRDefault="00970FC4" w:rsidP="007C5531">
            <w:pPr>
              <w:pStyle w:val="TT"/>
              <w:rPr>
                <w:color w:val="auto"/>
              </w:rPr>
            </w:pPr>
            <w:r w:rsidRPr="00970FC4">
              <w:rPr>
                <w:color w:val="auto"/>
              </w:rPr>
              <w:t>3.2</w:t>
            </w:r>
          </w:p>
        </w:tc>
        <w:tc>
          <w:tcPr>
            <w:tcW w:w="0" w:type="auto"/>
            <w:vAlign w:val="center"/>
          </w:tcPr>
          <w:p w14:paraId="390C0EE4" w14:textId="77777777" w:rsidR="00970FC4" w:rsidRPr="00970FC4" w:rsidRDefault="00970FC4" w:rsidP="007C5531">
            <w:pPr>
              <w:pStyle w:val="TT"/>
              <w:rPr>
                <w:color w:val="auto"/>
              </w:rPr>
            </w:pPr>
            <w:r w:rsidRPr="00970FC4">
              <w:rPr>
                <w:color w:val="auto"/>
              </w:rPr>
              <w:t>4.6</w:t>
            </w:r>
          </w:p>
        </w:tc>
        <w:tc>
          <w:tcPr>
            <w:tcW w:w="0" w:type="auto"/>
            <w:vAlign w:val="center"/>
          </w:tcPr>
          <w:p w14:paraId="1EA4144D" w14:textId="77777777" w:rsidR="00970FC4" w:rsidRPr="00970FC4" w:rsidRDefault="00970FC4" w:rsidP="007C5531">
            <w:pPr>
              <w:pStyle w:val="TT"/>
              <w:rPr>
                <w:color w:val="auto"/>
              </w:rPr>
            </w:pPr>
            <w:r w:rsidRPr="00970FC4">
              <w:rPr>
                <w:color w:val="auto"/>
              </w:rPr>
              <w:t>37.5</w:t>
            </w:r>
          </w:p>
        </w:tc>
        <w:tc>
          <w:tcPr>
            <w:tcW w:w="0" w:type="auto"/>
            <w:vAlign w:val="center"/>
          </w:tcPr>
          <w:p w14:paraId="17AB8ECA" w14:textId="77777777" w:rsidR="00970FC4" w:rsidRPr="00970FC4" w:rsidRDefault="00970FC4" w:rsidP="007C5531">
            <w:pPr>
              <w:pStyle w:val="TT"/>
              <w:rPr>
                <w:color w:val="auto"/>
              </w:rPr>
            </w:pPr>
            <w:r w:rsidRPr="00970FC4">
              <w:rPr>
                <w:color w:val="auto"/>
              </w:rPr>
              <w:t>3.28</w:t>
            </w:r>
          </w:p>
        </w:tc>
        <w:tc>
          <w:tcPr>
            <w:tcW w:w="0" w:type="auto"/>
            <w:vAlign w:val="center"/>
          </w:tcPr>
          <w:p w14:paraId="2B91936E" w14:textId="77777777" w:rsidR="00970FC4" w:rsidRPr="00970FC4" w:rsidRDefault="00970FC4" w:rsidP="007C5531">
            <w:pPr>
              <w:pStyle w:val="TT"/>
              <w:rPr>
                <w:color w:val="auto"/>
              </w:rPr>
            </w:pPr>
            <w:r w:rsidRPr="00970FC4">
              <w:rPr>
                <w:color w:val="auto"/>
              </w:rPr>
              <w:t>14.1</w:t>
            </w:r>
          </w:p>
        </w:tc>
      </w:tr>
      <w:tr w:rsidR="00970FC4" w:rsidRPr="00970FC4" w14:paraId="41BDFE74" w14:textId="77777777" w:rsidTr="007C5531">
        <w:tc>
          <w:tcPr>
            <w:tcW w:w="0" w:type="auto"/>
            <w:vMerge/>
            <w:vAlign w:val="center"/>
          </w:tcPr>
          <w:p w14:paraId="2A815EF1" w14:textId="77777777" w:rsidR="00970FC4" w:rsidRPr="00970FC4" w:rsidRDefault="00970FC4" w:rsidP="007C5531">
            <w:pPr>
              <w:pStyle w:val="TT"/>
              <w:rPr>
                <w:color w:val="auto"/>
              </w:rPr>
            </w:pPr>
          </w:p>
        </w:tc>
        <w:tc>
          <w:tcPr>
            <w:tcW w:w="0" w:type="auto"/>
            <w:vAlign w:val="center"/>
          </w:tcPr>
          <w:p w14:paraId="40240244" w14:textId="77777777" w:rsidR="00970FC4" w:rsidRPr="00970FC4" w:rsidRDefault="00970FC4" w:rsidP="007C5531">
            <w:pPr>
              <w:pStyle w:val="TT"/>
              <w:rPr>
                <w:color w:val="auto"/>
              </w:rPr>
            </w:pPr>
            <w:r w:rsidRPr="00970FC4">
              <w:rPr>
                <w:color w:val="auto"/>
              </w:rPr>
              <w:t>4.8</w:t>
            </w:r>
          </w:p>
        </w:tc>
        <w:tc>
          <w:tcPr>
            <w:tcW w:w="0" w:type="auto"/>
            <w:vAlign w:val="center"/>
          </w:tcPr>
          <w:p w14:paraId="4077C5D1" w14:textId="77777777" w:rsidR="00970FC4" w:rsidRPr="00970FC4" w:rsidRDefault="00970FC4" w:rsidP="007C5531">
            <w:pPr>
              <w:pStyle w:val="TT"/>
              <w:rPr>
                <w:color w:val="auto"/>
              </w:rPr>
            </w:pPr>
            <w:r w:rsidRPr="00970FC4">
              <w:rPr>
                <w:color w:val="auto"/>
              </w:rPr>
              <w:t>8.78</w:t>
            </w:r>
          </w:p>
        </w:tc>
        <w:tc>
          <w:tcPr>
            <w:tcW w:w="0" w:type="auto"/>
            <w:vAlign w:val="center"/>
          </w:tcPr>
          <w:p w14:paraId="4DECB7F8" w14:textId="77777777" w:rsidR="00970FC4" w:rsidRPr="00970FC4" w:rsidRDefault="00970FC4" w:rsidP="007C5531">
            <w:pPr>
              <w:pStyle w:val="TT"/>
              <w:rPr>
                <w:color w:val="auto"/>
              </w:rPr>
            </w:pPr>
            <w:r w:rsidRPr="00970FC4">
              <w:rPr>
                <w:color w:val="auto"/>
              </w:rPr>
              <w:t>72.3</w:t>
            </w:r>
          </w:p>
        </w:tc>
        <w:tc>
          <w:tcPr>
            <w:tcW w:w="0" w:type="auto"/>
            <w:vAlign w:val="center"/>
          </w:tcPr>
          <w:p w14:paraId="0D5A8528" w14:textId="77777777" w:rsidR="00970FC4" w:rsidRPr="00970FC4" w:rsidRDefault="00970FC4" w:rsidP="007C5531">
            <w:pPr>
              <w:pStyle w:val="TT"/>
              <w:rPr>
                <w:color w:val="auto"/>
              </w:rPr>
            </w:pPr>
            <w:r w:rsidRPr="00970FC4">
              <w:rPr>
                <w:color w:val="auto"/>
              </w:rPr>
              <w:t>6.54</w:t>
            </w:r>
          </w:p>
        </w:tc>
        <w:tc>
          <w:tcPr>
            <w:tcW w:w="0" w:type="auto"/>
            <w:vAlign w:val="center"/>
          </w:tcPr>
          <w:p w14:paraId="64B2FDC3" w14:textId="77777777" w:rsidR="00970FC4" w:rsidRPr="00970FC4" w:rsidRDefault="00970FC4" w:rsidP="007C5531">
            <w:pPr>
              <w:pStyle w:val="TT"/>
              <w:rPr>
                <w:color w:val="auto"/>
              </w:rPr>
            </w:pPr>
            <w:r w:rsidRPr="00970FC4">
              <w:rPr>
                <w:color w:val="auto"/>
              </w:rPr>
              <w:t>14.23</w:t>
            </w:r>
          </w:p>
        </w:tc>
      </w:tr>
      <w:tr w:rsidR="00970FC4" w:rsidRPr="00970FC4" w14:paraId="6D7482FB" w14:textId="77777777" w:rsidTr="007C5531">
        <w:tc>
          <w:tcPr>
            <w:tcW w:w="0" w:type="auto"/>
            <w:vMerge/>
            <w:tcBorders>
              <w:bottom w:val="single" w:sz="4" w:space="0" w:color="auto"/>
            </w:tcBorders>
            <w:vAlign w:val="center"/>
          </w:tcPr>
          <w:p w14:paraId="30D76F19" w14:textId="77777777" w:rsidR="00970FC4" w:rsidRPr="00970FC4" w:rsidRDefault="00970FC4" w:rsidP="007C5531">
            <w:pPr>
              <w:pStyle w:val="TT"/>
              <w:rPr>
                <w:color w:val="auto"/>
              </w:rPr>
            </w:pPr>
          </w:p>
        </w:tc>
        <w:tc>
          <w:tcPr>
            <w:tcW w:w="0" w:type="auto"/>
            <w:tcBorders>
              <w:bottom w:val="single" w:sz="4" w:space="0" w:color="auto"/>
            </w:tcBorders>
            <w:vAlign w:val="center"/>
          </w:tcPr>
          <w:p w14:paraId="53CDEC72" w14:textId="77777777" w:rsidR="00970FC4" w:rsidRPr="00970FC4" w:rsidRDefault="00970FC4" w:rsidP="007C5531">
            <w:pPr>
              <w:pStyle w:val="TT"/>
              <w:rPr>
                <w:color w:val="auto"/>
              </w:rPr>
            </w:pPr>
            <w:r w:rsidRPr="00970FC4">
              <w:rPr>
                <w:color w:val="auto"/>
              </w:rPr>
              <w:t>6.4</w:t>
            </w:r>
          </w:p>
        </w:tc>
        <w:tc>
          <w:tcPr>
            <w:tcW w:w="0" w:type="auto"/>
            <w:tcBorders>
              <w:bottom w:val="single" w:sz="4" w:space="0" w:color="auto"/>
            </w:tcBorders>
            <w:vAlign w:val="center"/>
          </w:tcPr>
          <w:p w14:paraId="1DF4AD81" w14:textId="77777777" w:rsidR="00970FC4" w:rsidRPr="00970FC4" w:rsidRDefault="00970FC4" w:rsidP="007C5531">
            <w:pPr>
              <w:pStyle w:val="TT"/>
              <w:rPr>
                <w:color w:val="auto"/>
              </w:rPr>
            </w:pPr>
            <w:r w:rsidRPr="00970FC4">
              <w:rPr>
                <w:color w:val="auto"/>
              </w:rPr>
              <w:t>14.1</w:t>
            </w:r>
          </w:p>
        </w:tc>
        <w:tc>
          <w:tcPr>
            <w:tcW w:w="0" w:type="auto"/>
            <w:tcBorders>
              <w:bottom w:val="single" w:sz="4" w:space="0" w:color="auto"/>
            </w:tcBorders>
            <w:vAlign w:val="center"/>
          </w:tcPr>
          <w:p w14:paraId="4EB0EA68" w14:textId="77777777" w:rsidR="00970FC4" w:rsidRPr="00970FC4" w:rsidRDefault="00970FC4" w:rsidP="007C5531">
            <w:pPr>
              <w:pStyle w:val="TT"/>
              <w:rPr>
                <w:color w:val="auto"/>
              </w:rPr>
            </w:pPr>
            <w:r w:rsidRPr="00970FC4">
              <w:rPr>
                <w:color w:val="auto"/>
              </w:rPr>
              <w:t>111.8</w:t>
            </w:r>
          </w:p>
        </w:tc>
        <w:tc>
          <w:tcPr>
            <w:tcW w:w="0" w:type="auto"/>
            <w:tcBorders>
              <w:bottom w:val="single" w:sz="4" w:space="0" w:color="auto"/>
            </w:tcBorders>
            <w:vAlign w:val="center"/>
          </w:tcPr>
          <w:p w14:paraId="741D68A0" w14:textId="77777777" w:rsidR="00970FC4" w:rsidRPr="00970FC4" w:rsidRDefault="00970FC4" w:rsidP="007C5531">
            <w:pPr>
              <w:pStyle w:val="TT"/>
              <w:rPr>
                <w:color w:val="auto"/>
              </w:rPr>
            </w:pPr>
            <w:r w:rsidRPr="00970FC4">
              <w:rPr>
                <w:color w:val="auto"/>
              </w:rPr>
              <w:t>10.4</w:t>
            </w:r>
          </w:p>
        </w:tc>
        <w:tc>
          <w:tcPr>
            <w:tcW w:w="0" w:type="auto"/>
            <w:tcBorders>
              <w:bottom w:val="single" w:sz="4" w:space="0" w:color="auto"/>
            </w:tcBorders>
            <w:vAlign w:val="center"/>
          </w:tcPr>
          <w:p w14:paraId="2743C1F4" w14:textId="77777777" w:rsidR="00970FC4" w:rsidRPr="00970FC4" w:rsidRDefault="00970FC4" w:rsidP="007C5531">
            <w:pPr>
              <w:pStyle w:val="TT"/>
              <w:rPr>
                <w:color w:val="auto"/>
              </w:rPr>
            </w:pPr>
            <w:r w:rsidRPr="00970FC4">
              <w:rPr>
                <w:color w:val="auto"/>
              </w:rPr>
              <w:t>14.78</w:t>
            </w:r>
          </w:p>
        </w:tc>
      </w:tr>
      <w:tr w:rsidR="00970FC4" w:rsidRPr="00970FC4" w14:paraId="3A86DE54" w14:textId="77777777" w:rsidTr="007C5531">
        <w:tc>
          <w:tcPr>
            <w:tcW w:w="0" w:type="auto"/>
            <w:vMerge w:val="restart"/>
            <w:tcBorders>
              <w:top w:val="single" w:sz="4" w:space="0" w:color="auto"/>
            </w:tcBorders>
            <w:vAlign w:val="center"/>
          </w:tcPr>
          <w:p w14:paraId="29D1D31E" w14:textId="77777777" w:rsidR="00970FC4" w:rsidRPr="00970FC4" w:rsidRDefault="00970FC4" w:rsidP="007C5531">
            <w:pPr>
              <w:pStyle w:val="TT"/>
              <w:rPr>
                <w:color w:val="auto"/>
              </w:rPr>
            </w:pPr>
            <w:r w:rsidRPr="00970FC4">
              <w:rPr>
                <w:color w:val="auto"/>
              </w:rPr>
              <w:t>Silk</w:t>
            </w:r>
          </w:p>
        </w:tc>
        <w:tc>
          <w:tcPr>
            <w:tcW w:w="0" w:type="auto"/>
            <w:tcBorders>
              <w:top w:val="single" w:sz="4" w:space="0" w:color="auto"/>
            </w:tcBorders>
            <w:vAlign w:val="center"/>
          </w:tcPr>
          <w:p w14:paraId="719CEA28" w14:textId="77777777" w:rsidR="00970FC4" w:rsidRPr="00970FC4" w:rsidRDefault="00970FC4" w:rsidP="007C5531">
            <w:pPr>
              <w:pStyle w:val="TT"/>
              <w:rPr>
                <w:color w:val="auto"/>
              </w:rPr>
            </w:pPr>
            <w:r w:rsidRPr="00970FC4">
              <w:rPr>
                <w:color w:val="auto"/>
              </w:rPr>
              <w:t>1.6</w:t>
            </w:r>
          </w:p>
        </w:tc>
        <w:tc>
          <w:tcPr>
            <w:tcW w:w="0" w:type="auto"/>
            <w:tcBorders>
              <w:top w:val="single" w:sz="4" w:space="0" w:color="auto"/>
            </w:tcBorders>
            <w:vAlign w:val="center"/>
          </w:tcPr>
          <w:p w14:paraId="2BCFEC94" w14:textId="77777777" w:rsidR="00970FC4" w:rsidRPr="00970FC4" w:rsidRDefault="00970FC4" w:rsidP="007C5531">
            <w:pPr>
              <w:pStyle w:val="TT"/>
              <w:rPr>
                <w:color w:val="auto"/>
              </w:rPr>
            </w:pPr>
            <w:r w:rsidRPr="00970FC4">
              <w:rPr>
                <w:color w:val="auto"/>
              </w:rPr>
              <w:t>5.21</w:t>
            </w:r>
          </w:p>
        </w:tc>
        <w:tc>
          <w:tcPr>
            <w:tcW w:w="0" w:type="auto"/>
            <w:tcBorders>
              <w:top w:val="single" w:sz="4" w:space="0" w:color="auto"/>
            </w:tcBorders>
            <w:vAlign w:val="center"/>
          </w:tcPr>
          <w:p w14:paraId="62B3C0E8" w14:textId="77777777" w:rsidR="00970FC4" w:rsidRPr="00970FC4" w:rsidRDefault="00970FC4" w:rsidP="007C5531">
            <w:pPr>
              <w:pStyle w:val="TT"/>
              <w:rPr>
                <w:color w:val="auto"/>
              </w:rPr>
            </w:pPr>
            <w:r w:rsidRPr="00970FC4">
              <w:rPr>
                <w:color w:val="auto"/>
              </w:rPr>
              <w:t>15.6</w:t>
            </w:r>
          </w:p>
        </w:tc>
        <w:tc>
          <w:tcPr>
            <w:tcW w:w="0" w:type="auto"/>
            <w:tcBorders>
              <w:top w:val="single" w:sz="4" w:space="0" w:color="auto"/>
            </w:tcBorders>
            <w:vAlign w:val="center"/>
          </w:tcPr>
          <w:p w14:paraId="24FC67A3" w14:textId="77777777" w:rsidR="00970FC4" w:rsidRPr="00970FC4" w:rsidRDefault="00970FC4" w:rsidP="007C5531">
            <w:pPr>
              <w:pStyle w:val="TT"/>
              <w:rPr>
                <w:color w:val="auto"/>
              </w:rPr>
            </w:pPr>
            <w:r w:rsidRPr="00970FC4">
              <w:rPr>
                <w:color w:val="auto"/>
              </w:rPr>
              <w:t>1.38</w:t>
            </w:r>
          </w:p>
        </w:tc>
        <w:tc>
          <w:tcPr>
            <w:tcW w:w="0" w:type="auto"/>
            <w:tcBorders>
              <w:top w:val="single" w:sz="4" w:space="0" w:color="auto"/>
            </w:tcBorders>
            <w:vAlign w:val="center"/>
          </w:tcPr>
          <w:p w14:paraId="0220AC83" w14:textId="77777777" w:rsidR="00970FC4" w:rsidRPr="00970FC4" w:rsidRDefault="00970FC4" w:rsidP="007C5531">
            <w:pPr>
              <w:pStyle w:val="TT"/>
              <w:rPr>
                <w:color w:val="auto"/>
              </w:rPr>
            </w:pPr>
            <w:r w:rsidRPr="00970FC4">
              <w:rPr>
                <w:color w:val="auto"/>
              </w:rPr>
              <w:t>6.27</w:t>
            </w:r>
          </w:p>
        </w:tc>
      </w:tr>
      <w:tr w:rsidR="00970FC4" w:rsidRPr="00970FC4" w14:paraId="3B7C5E8B" w14:textId="77777777" w:rsidTr="007C5531">
        <w:tc>
          <w:tcPr>
            <w:tcW w:w="0" w:type="auto"/>
            <w:vMerge/>
            <w:vAlign w:val="center"/>
          </w:tcPr>
          <w:p w14:paraId="630C13F5" w14:textId="77777777" w:rsidR="00970FC4" w:rsidRPr="00970FC4" w:rsidRDefault="00970FC4" w:rsidP="007C5531">
            <w:pPr>
              <w:pStyle w:val="TT"/>
              <w:rPr>
                <w:color w:val="auto"/>
              </w:rPr>
            </w:pPr>
          </w:p>
        </w:tc>
        <w:tc>
          <w:tcPr>
            <w:tcW w:w="0" w:type="auto"/>
            <w:vAlign w:val="center"/>
          </w:tcPr>
          <w:p w14:paraId="61668DDF" w14:textId="77777777" w:rsidR="00970FC4" w:rsidRPr="00970FC4" w:rsidRDefault="00970FC4" w:rsidP="007C5531">
            <w:pPr>
              <w:pStyle w:val="TT"/>
              <w:rPr>
                <w:color w:val="auto"/>
              </w:rPr>
            </w:pPr>
            <w:r w:rsidRPr="00970FC4">
              <w:rPr>
                <w:color w:val="auto"/>
              </w:rPr>
              <w:t>3.2</w:t>
            </w:r>
          </w:p>
        </w:tc>
        <w:tc>
          <w:tcPr>
            <w:tcW w:w="0" w:type="auto"/>
            <w:vAlign w:val="center"/>
          </w:tcPr>
          <w:p w14:paraId="365D851F" w14:textId="77777777" w:rsidR="00970FC4" w:rsidRPr="00970FC4" w:rsidRDefault="00970FC4" w:rsidP="007C5531">
            <w:pPr>
              <w:pStyle w:val="TT"/>
              <w:rPr>
                <w:color w:val="auto"/>
              </w:rPr>
            </w:pPr>
            <w:r w:rsidRPr="00970FC4">
              <w:rPr>
                <w:color w:val="auto"/>
              </w:rPr>
              <w:t>9.01</w:t>
            </w:r>
          </w:p>
        </w:tc>
        <w:tc>
          <w:tcPr>
            <w:tcW w:w="0" w:type="auto"/>
            <w:vAlign w:val="center"/>
          </w:tcPr>
          <w:p w14:paraId="3CC8B953" w14:textId="77777777" w:rsidR="00970FC4" w:rsidRPr="00970FC4" w:rsidRDefault="00970FC4" w:rsidP="007C5531">
            <w:pPr>
              <w:pStyle w:val="TT"/>
              <w:rPr>
                <w:color w:val="auto"/>
              </w:rPr>
            </w:pPr>
            <w:r w:rsidRPr="00970FC4">
              <w:rPr>
                <w:color w:val="auto"/>
              </w:rPr>
              <w:t>16.7</w:t>
            </w:r>
          </w:p>
        </w:tc>
        <w:tc>
          <w:tcPr>
            <w:tcW w:w="0" w:type="auto"/>
            <w:vAlign w:val="center"/>
          </w:tcPr>
          <w:p w14:paraId="7B7A6E6E" w14:textId="77777777" w:rsidR="00970FC4" w:rsidRPr="00970FC4" w:rsidRDefault="00970FC4" w:rsidP="007C5531">
            <w:pPr>
              <w:pStyle w:val="TT"/>
              <w:rPr>
                <w:color w:val="auto"/>
              </w:rPr>
            </w:pPr>
            <w:r w:rsidRPr="00970FC4">
              <w:rPr>
                <w:color w:val="auto"/>
              </w:rPr>
              <w:t>1.48</w:t>
            </w:r>
          </w:p>
        </w:tc>
        <w:tc>
          <w:tcPr>
            <w:tcW w:w="0" w:type="auto"/>
            <w:vAlign w:val="center"/>
          </w:tcPr>
          <w:p w14:paraId="22EB6487" w14:textId="77777777" w:rsidR="00970FC4" w:rsidRPr="00970FC4" w:rsidRDefault="00970FC4" w:rsidP="007C5531">
            <w:pPr>
              <w:pStyle w:val="TT"/>
              <w:rPr>
                <w:color w:val="auto"/>
              </w:rPr>
            </w:pPr>
            <w:r w:rsidRPr="00970FC4">
              <w:rPr>
                <w:color w:val="auto"/>
              </w:rPr>
              <w:t>7.12</w:t>
            </w:r>
          </w:p>
        </w:tc>
      </w:tr>
      <w:tr w:rsidR="00970FC4" w:rsidRPr="00970FC4" w14:paraId="3A55B873" w14:textId="77777777" w:rsidTr="007C5531">
        <w:tc>
          <w:tcPr>
            <w:tcW w:w="0" w:type="auto"/>
            <w:vMerge/>
            <w:vAlign w:val="center"/>
          </w:tcPr>
          <w:p w14:paraId="2D43C99F" w14:textId="77777777" w:rsidR="00970FC4" w:rsidRPr="00970FC4" w:rsidRDefault="00970FC4" w:rsidP="007C5531">
            <w:pPr>
              <w:pStyle w:val="TT"/>
              <w:rPr>
                <w:color w:val="auto"/>
              </w:rPr>
            </w:pPr>
          </w:p>
        </w:tc>
        <w:tc>
          <w:tcPr>
            <w:tcW w:w="0" w:type="auto"/>
            <w:vAlign w:val="center"/>
          </w:tcPr>
          <w:p w14:paraId="1C9AAB69" w14:textId="77777777" w:rsidR="00970FC4" w:rsidRPr="00970FC4" w:rsidRDefault="00970FC4" w:rsidP="007C5531">
            <w:pPr>
              <w:pStyle w:val="TT"/>
              <w:rPr>
                <w:color w:val="auto"/>
              </w:rPr>
            </w:pPr>
            <w:r w:rsidRPr="00970FC4">
              <w:rPr>
                <w:color w:val="auto"/>
              </w:rPr>
              <w:t>4.8</w:t>
            </w:r>
          </w:p>
        </w:tc>
        <w:tc>
          <w:tcPr>
            <w:tcW w:w="0" w:type="auto"/>
            <w:vAlign w:val="center"/>
          </w:tcPr>
          <w:p w14:paraId="74AE9C08" w14:textId="77777777" w:rsidR="00970FC4" w:rsidRPr="00970FC4" w:rsidRDefault="00970FC4" w:rsidP="007C5531">
            <w:pPr>
              <w:pStyle w:val="TT"/>
              <w:rPr>
                <w:color w:val="auto"/>
              </w:rPr>
            </w:pPr>
            <w:r w:rsidRPr="00970FC4">
              <w:rPr>
                <w:color w:val="auto"/>
              </w:rPr>
              <w:t>15.7</w:t>
            </w:r>
          </w:p>
        </w:tc>
        <w:tc>
          <w:tcPr>
            <w:tcW w:w="0" w:type="auto"/>
            <w:vAlign w:val="center"/>
          </w:tcPr>
          <w:p w14:paraId="69A4C448" w14:textId="77777777" w:rsidR="00970FC4" w:rsidRPr="00970FC4" w:rsidRDefault="00970FC4" w:rsidP="007C5531">
            <w:pPr>
              <w:pStyle w:val="TT"/>
              <w:rPr>
                <w:color w:val="auto"/>
              </w:rPr>
            </w:pPr>
            <w:r w:rsidRPr="00970FC4">
              <w:rPr>
                <w:color w:val="auto"/>
              </w:rPr>
              <w:t>56.6</w:t>
            </w:r>
          </w:p>
        </w:tc>
        <w:tc>
          <w:tcPr>
            <w:tcW w:w="0" w:type="auto"/>
            <w:vAlign w:val="center"/>
          </w:tcPr>
          <w:p w14:paraId="710AF537" w14:textId="77777777" w:rsidR="00970FC4" w:rsidRPr="00970FC4" w:rsidRDefault="00970FC4" w:rsidP="007C5531">
            <w:pPr>
              <w:pStyle w:val="TT"/>
              <w:rPr>
                <w:color w:val="auto"/>
              </w:rPr>
            </w:pPr>
            <w:r w:rsidRPr="00970FC4">
              <w:rPr>
                <w:color w:val="auto"/>
              </w:rPr>
              <w:t>5.03</w:t>
            </w:r>
          </w:p>
        </w:tc>
        <w:tc>
          <w:tcPr>
            <w:tcW w:w="0" w:type="auto"/>
            <w:vAlign w:val="center"/>
          </w:tcPr>
          <w:p w14:paraId="4C6E30DF" w14:textId="77777777" w:rsidR="00970FC4" w:rsidRPr="00970FC4" w:rsidRDefault="00970FC4" w:rsidP="007C5531">
            <w:pPr>
              <w:pStyle w:val="TT"/>
              <w:rPr>
                <w:color w:val="auto"/>
              </w:rPr>
            </w:pPr>
            <w:r w:rsidRPr="00970FC4">
              <w:rPr>
                <w:color w:val="auto"/>
              </w:rPr>
              <w:t>7.80</w:t>
            </w:r>
          </w:p>
        </w:tc>
      </w:tr>
      <w:tr w:rsidR="00970FC4" w:rsidRPr="00970FC4" w14:paraId="7FBD7556" w14:textId="77777777" w:rsidTr="007C5531">
        <w:tc>
          <w:tcPr>
            <w:tcW w:w="0" w:type="auto"/>
            <w:vMerge/>
            <w:tcBorders>
              <w:bottom w:val="single" w:sz="4" w:space="0" w:color="auto"/>
            </w:tcBorders>
            <w:vAlign w:val="center"/>
          </w:tcPr>
          <w:p w14:paraId="0591DAAA" w14:textId="77777777" w:rsidR="00970FC4" w:rsidRPr="00970FC4" w:rsidRDefault="00970FC4" w:rsidP="007C5531">
            <w:pPr>
              <w:pStyle w:val="TT"/>
              <w:rPr>
                <w:color w:val="auto"/>
              </w:rPr>
            </w:pPr>
          </w:p>
        </w:tc>
        <w:tc>
          <w:tcPr>
            <w:tcW w:w="0" w:type="auto"/>
            <w:tcBorders>
              <w:bottom w:val="single" w:sz="4" w:space="0" w:color="auto"/>
            </w:tcBorders>
            <w:vAlign w:val="center"/>
          </w:tcPr>
          <w:p w14:paraId="477E58CA" w14:textId="77777777" w:rsidR="00970FC4" w:rsidRPr="00970FC4" w:rsidRDefault="00970FC4" w:rsidP="007C5531">
            <w:pPr>
              <w:pStyle w:val="TT"/>
              <w:rPr>
                <w:color w:val="auto"/>
              </w:rPr>
            </w:pPr>
            <w:r w:rsidRPr="00970FC4">
              <w:rPr>
                <w:color w:val="auto"/>
              </w:rPr>
              <w:t>6.4</w:t>
            </w:r>
          </w:p>
        </w:tc>
        <w:tc>
          <w:tcPr>
            <w:tcW w:w="0" w:type="auto"/>
            <w:tcBorders>
              <w:bottom w:val="single" w:sz="4" w:space="0" w:color="auto"/>
            </w:tcBorders>
            <w:vAlign w:val="center"/>
          </w:tcPr>
          <w:p w14:paraId="55211D97" w14:textId="77777777" w:rsidR="00970FC4" w:rsidRPr="00970FC4" w:rsidRDefault="00970FC4" w:rsidP="007C5531">
            <w:pPr>
              <w:pStyle w:val="TT"/>
              <w:rPr>
                <w:color w:val="auto"/>
              </w:rPr>
            </w:pPr>
            <w:r w:rsidRPr="00970FC4">
              <w:rPr>
                <w:color w:val="auto"/>
              </w:rPr>
              <w:t>33.0</w:t>
            </w:r>
          </w:p>
        </w:tc>
        <w:tc>
          <w:tcPr>
            <w:tcW w:w="0" w:type="auto"/>
            <w:tcBorders>
              <w:bottom w:val="single" w:sz="4" w:space="0" w:color="auto"/>
            </w:tcBorders>
            <w:vAlign w:val="center"/>
          </w:tcPr>
          <w:p w14:paraId="72790C62" w14:textId="77777777" w:rsidR="00970FC4" w:rsidRPr="00970FC4" w:rsidRDefault="00970FC4" w:rsidP="007C5531">
            <w:pPr>
              <w:pStyle w:val="TT"/>
              <w:rPr>
                <w:color w:val="auto"/>
              </w:rPr>
            </w:pPr>
            <w:r w:rsidRPr="00970FC4">
              <w:rPr>
                <w:color w:val="auto"/>
              </w:rPr>
              <w:t>34.4</w:t>
            </w:r>
          </w:p>
        </w:tc>
        <w:tc>
          <w:tcPr>
            <w:tcW w:w="0" w:type="auto"/>
            <w:tcBorders>
              <w:bottom w:val="single" w:sz="4" w:space="0" w:color="auto"/>
            </w:tcBorders>
            <w:vAlign w:val="center"/>
          </w:tcPr>
          <w:p w14:paraId="28DD0656" w14:textId="77777777" w:rsidR="00970FC4" w:rsidRPr="00970FC4" w:rsidRDefault="00970FC4" w:rsidP="007C5531">
            <w:pPr>
              <w:pStyle w:val="TT"/>
              <w:rPr>
                <w:color w:val="auto"/>
              </w:rPr>
            </w:pPr>
            <w:r w:rsidRPr="00970FC4">
              <w:rPr>
                <w:color w:val="auto"/>
              </w:rPr>
              <w:t>3.06</w:t>
            </w:r>
          </w:p>
        </w:tc>
        <w:tc>
          <w:tcPr>
            <w:tcW w:w="0" w:type="auto"/>
            <w:tcBorders>
              <w:bottom w:val="single" w:sz="4" w:space="0" w:color="auto"/>
            </w:tcBorders>
            <w:vAlign w:val="center"/>
          </w:tcPr>
          <w:p w14:paraId="4248D919" w14:textId="77777777" w:rsidR="00970FC4" w:rsidRPr="00970FC4" w:rsidRDefault="00970FC4" w:rsidP="007C5531">
            <w:pPr>
              <w:pStyle w:val="TT"/>
              <w:rPr>
                <w:color w:val="auto"/>
              </w:rPr>
            </w:pPr>
            <w:r w:rsidRPr="00970FC4">
              <w:rPr>
                <w:color w:val="auto"/>
              </w:rPr>
              <w:t>9.50</w:t>
            </w:r>
          </w:p>
        </w:tc>
      </w:tr>
    </w:tbl>
    <w:p w14:paraId="224B5B9B" w14:textId="77777777" w:rsidR="00970FC4" w:rsidRPr="00970FC4" w:rsidRDefault="00970FC4" w:rsidP="00970FC4">
      <w:pPr>
        <w:rPr>
          <w:rFonts w:ascii="Times New Roman" w:hAnsi="Times New Roman" w:cs="Times New Roman"/>
          <w:b/>
          <w:sz w:val="24"/>
          <w:szCs w:val="24"/>
        </w:rPr>
      </w:pPr>
    </w:p>
    <w:p w14:paraId="40060A6C"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The gravimetric capacitance, power densities and energy densities of the supercapacitors are presented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487577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Table </w:t>
      </w:r>
      <w:r w:rsidRPr="00970FC4">
        <w:rPr>
          <w:rFonts w:ascii="Times New Roman" w:hAnsi="Times New Roman" w:cs="Times New Roman"/>
          <w:noProof/>
          <w:sz w:val="24"/>
          <w:szCs w:val="24"/>
        </w:rPr>
        <w:t>4</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It can be seen that the devices produced from silk (S 1.6s) achieved the highest gravimetric capacitance (30.5 </w:t>
      </w:r>
      <w:proofErr w:type="gramStart"/>
      <w:r w:rsidRPr="00970FC4">
        <w:rPr>
          <w:rFonts w:ascii="Times New Roman" w:hAnsi="Times New Roman" w:cs="Times New Roman"/>
          <w:sz w:val="24"/>
          <w:szCs w:val="24"/>
        </w:rPr>
        <w:t>F.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However, for silk and cotton textiles the performance diminished with increasing spray duration. This trend is not seen in the polyester-cotton textile, with a maximum variation of 2% seen across the different loading levels. Much like the results of the areal capacitance it is suspected this is due to carbon stacking.</w:t>
      </w:r>
    </w:p>
    <w:p w14:paraId="42CAA527"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The root cause of this agglomeration (or stacking) of the carbon within the electrode is not however, fully understood. Due to the performance of the polyester-cotton samples continuing to improve with loading, it is clear that it is not purely a </w:t>
      </w:r>
      <w:proofErr w:type="gramStart"/>
      <w:r w:rsidRPr="00970FC4">
        <w:rPr>
          <w:rFonts w:ascii="Times New Roman" w:hAnsi="Times New Roman" w:cs="Times New Roman"/>
          <w:sz w:val="24"/>
          <w:szCs w:val="24"/>
        </w:rPr>
        <w:t>phenomena of the carbon-binder ink</w:t>
      </w:r>
      <w:proofErr w:type="gramEnd"/>
      <w:r w:rsidRPr="00970FC4">
        <w:rPr>
          <w:rFonts w:ascii="Times New Roman" w:hAnsi="Times New Roman" w:cs="Times New Roman"/>
          <w:sz w:val="24"/>
          <w:szCs w:val="24"/>
        </w:rPr>
        <w:t xml:space="preserve"> but must also factor in the weave and/or the material of the fiber. Further investigation within this area must be undertaken to fully understand </w:t>
      </w:r>
      <w:proofErr w:type="gramStart"/>
      <w:r w:rsidRPr="00970FC4">
        <w:rPr>
          <w:rFonts w:ascii="Times New Roman" w:hAnsi="Times New Roman" w:cs="Times New Roman"/>
          <w:sz w:val="24"/>
          <w:szCs w:val="24"/>
        </w:rPr>
        <w:t>this phenomena</w:t>
      </w:r>
      <w:proofErr w:type="gramEnd"/>
    </w:p>
    <w:p w14:paraId="732EB3CA" w14:textId="77777777" w:rsidR="00970FC4" w:rsidRPr="00970FC4" w:rsidRDefault="00970FC4" w:rsidP="00970FC4">
      <w:pPr>
        <w:pStyle w:val="CP"/>
        <w:rPr>
          <w:color w:val="auto"/>
        </w:rPr>
      </w:pPr>
      <w:bookmarkStart w:id="8" w:name="_Ref535487577"/>
      <w:r w:rsidRPr="00970FC4">
        <w:rPr>
          <w:color w:val="auto"/>
          <w:u w:val="single"/>
        </w:rPr>
        <w:t xml:space="preserve">Table </w:t>
      </w:r>
      <w:r w:rsidRPr="00970FC4">
        <w:rPr>
          <w:color w:val="auto"/>
          <w:u w:val="single"/>
        </w:rPr>
        <w:fldChar w:fldCharType="begin"/>
      </w:r>
      <w:r w:rsidRPr="00970FC4">
        <w:rPr>
          <w:color w:val="auto"/>
          <w:u w:val="single"/>
        </w:rPr>
        <w:instrText xml:space="preserve"> SEQ Table \* ARABIC </w:instrText>
      </w:r>
      <w:r w:rsidRPr="00970FC4">
        <w:rPr>
          <w:color w:val="auto"/>
          <w:u w:val="single"/>
        </w:rPr>
        <w:fldChar w:fldCharType="separate"/>
      </w:r>
      <w:r w:rsidRPr="00970FC4">
        <w:rPr>
          <w:noProof/>
          <w:color w:val="auto"/>
          <w:u w:val="single"/>
        </w:rPr>
        <w:t>4</w:t>
      </w:r>
      <w:r w:rsidRPr="00970FC4">
        <w:rPr>
          <w:color w:val="auto"/>
          <w:u w:val="single"/>
        </w:rPr>
        <w:fldChar w:fldCharType="end"/>
      </w:r>
      <w:bookmarkEnd w:id="8"/>
      <w:r w:rsidRPr="00970FC4">
        <w:rPr>
          <w:color w:val="auto"/>
          <w:u w:val="single"/>
        </w:rPr>
        <w:t>:</w:t>
      </w:r>
      <w:r w:rsidRPr="00970FC4">
        <w:rPr>
          <w:color w:val="auto"/>
        </w:rPr>
        <w:t xml:space="preserve"> Gravimetric capacitance, energy and power density of the multilayer layer supercapacitors with different textile and active materials. All measurements undertaken at 0.1 </w:t>
      </w:r>
      <w:proofErr w:type="gramStart"/>
      <w:r w:rsidRPr="00970FC4">
        <w:rPr>
          <w:color w:val="auto"/>
        </w:rPr>
        <w:t>A.g</w:t>
      </w:r>
      <w:proofErr w:type="gramEnd"/>
      <w:r w:rsidRPr="00970FC4">
        <w:rPr>
          <w:color w:val="auto"/>
          <w:vertAlign w:val="superscript"/>
        </w:rPr>
        <w:t>-1</w:t>
      </w:r>
      <w:r w:rsidRPr="00970FC4">
        <w:rPr>
          <w:color w:va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9"/>
        <w:gridCol w:w="1326"/>
        <w:gridCol w:w="1531"/>
        <w:gridCol w:w="1591"/>
        <w:gridCol w:w="1643"/>
        <w:gridCol w:w="1636"/>
      </w:tblGrid>
      <w:tr w:rsidR="00970FC4" w:rsidRPr="00970FC4" w14:paraId="5AE1E7CD" w14:textId="77777777" w:rsidTr="007C5531">
        <w:tc>
          <w:tcPr>
            <w:tcW w:w="0" w:type="auto"/>
            <w:gridSpan w:val="3"/>
            <w:tcBorders>
              <w:top w:val="single" w:sz="4" w:space="0" w:color="auto"/>
            </w:tcBorders>
          </w:tcPr>
          <w:p w14:paraId="61B4386D" w14:textId="77777777" w:rsidR="00970FC4" w:rsidRPr="00970FC4" w:rsidRDefault="00970FC4" w:rsidP="007C5531">
            <w:pPr>
              <w:pStyle w:val="TT"/>
              <w:rPr>
                <w:color w:val="auto"/>
              </w:rPr>
            </w:pPr>
            <w:r w:rsidRPr="00970FC4">
              <w:rPr>
                <w:color w:val="auto"/>
              </w:rPr>
              <w:t>Electrode information</w:t>
            </w:r>
          </w:p>
        </w:tc>
        <w:tc>
          <w:tcPr>
            <w:tcW w:w="0" w:type="auto"/>
            <w:gridSpan w:val="3"/>
            <w:tcBorders>
              <w:top w:val="single" w:sz="4" w:space="0" w:color="auto"/>
            </w:tcBorders>
          </w:tcPr>
          <w:p w14:paraId="59E5AB1A" w14:textId="77777777" w:rsidR="00970FC4" w:rsidRPr="00970FC4" w:rsidRDefault="00970FC4" w:rsidP="007C5531">
            <w:pPr>
              <w:pStyle w:val="TT"/>
              <w:rPr>
                <w:color w:val="auto"/>
              </w:rPr>
            </w:pPr>
            <w:r w:rsidRPr="00970FC4">
              <w:rPr>
                <w:color w:val="auto"/>
              </w:rPr>
              <w:t>Electrochemical performance</w:t>
            </w:r>
          </w:p>
        </w:tc>
      </w:tr>
      <w:tr w:rsidR="00970FC4" w:rsidRPr="00970FC4" w14:paraId="212CA9B7" w14:textId="77777777" w:rsidTr="007C5531">
        <w:tc>
          <w:tcPr>
            <w:tcW w:w="0" w:type="auto"/>
            <w:tcBorders>
              <w:bottom w:val="single" w:sz="12" w:space="0" w:color="auto"/>
            </w:tcBorders>
          </w:tcPr>
          <w:p w14:paraId="278677C5" w14:textId="77777777" w:rsidR="00970FC4" w:rsidRPr="00970FC4" w:rsidRDefault="00970FC4" w:rsidP="007C5531">
            <w:pPr>
              <w:pStyle w:val="TT"/>
              <w:rPr>
                <w:color w:val="auto"/>
              </w:rPr>
            </w:pPr>
            <w:r w:rsidRPr="00970FC4">
              <w:rPr>
                <w:color w:val="auto"/>
              </w:rPr>
              <w:lastRenderedPageBreak/>
              <w:t>Electrode type</w:t>
            </w:r>
          </w:p>
        </w:tc>
        <w:tc>
          <w:tcPr>
            <w:tcW w:w="0" w:type="auto"/>
            <w:tcBorders>
              <w:bottom w:val="single" w:sz="12" w:space="0" w:color="auto"/>
            </w:tcBorders>
          </w:tcPr>
          <w:p w14:paraId="6CAD814D" w14:textId="77777777" w:rsidR="00970FC4" w:rsidRPr="00970FC4" w:rsidRDefault="00970FC4" w:rsidP="007C5531">
            <w:pPr>
              <w:pStyle w:val="TT"/>
              <w:rPr>
                <w:color w:val="auto"/>
              </w:rPr>
            </w:pPr>
            <w:r w:rsidRPr="00970FC4">
              <w:rPr>
                <w:color w:val="auto"/>
              </w:rPr>
              <w:t>Spray coating duration (s)</w:t>
            </w:r>
          </w:p>
        </w:tc>
        <w:tc>
          <w:tcPr>
            <w:tcW w:w="0" w:type="auto"/>
            <w:tcBorders>
              <w:bottom w:val="single" w:sz="12" w:space="0" w:color="auto"/>
            </w:tcBorders>
          </w:tcPr>
          <w:p w14:paraId="574664C7" w14:textId="77777777" w:rsidR="00970FC4" w:rsidRPr="00970FC4" w:rsidRDefault="00970FC4" w:rsidP="007C5531">
            <w:pPr>
              <w:pStyle w:val="TT"/>
              <w:rPr>
                <w:color w:val="auto"/>
              </w:rPr>
            </w:pPr>
            <w:r w:rsidRPr="00970FC4">
              <w:rPr>
                <w:color w:val="auto"/>
              </w:rPr>
              <w:t>Carbon: Fabric ratio(%</w:t>
            </w:r>
            <w:proofErr w:type="spellStart"/>
            <w:r w:rsidRPr="00970FC4">
              <w:rPr>
                <w:color w:val="auto"/>
              </w:rPr>
              <w:t>wt</w:t>
            </w:r>
            <w:proofErr w:type="spellEnd"/>
            <w:r w:rsidRPr="00970FC4">
              <w:rPr>
                <w:color w:val="auto"/>
              </w:rPr>
              <w:t>)</w:t>
            </w:r>
          </w:p>
        </w:tc>
        <w:tc>
          <w:tcPr>
            <w:tcW w:w="0" w:type="auto"/>
            <w:tcBorders>
              <w:bottom w:val="single" w:sz="12" w:space="0" w:color="auto"/>
            </w:tcBorders>
          </w:tcPr>
          <w:p w14:paraId="4294FF3C" w14:textId="77777777" w:rsidR="00970FC4" w:rsidRPr="00970FC4" w:rsidRDefault="00970FC4" w:rsidP="007C5531">
            <w:pPr>
              <w:pStyle w:val="TT"/>
              <w:rPr>
                <w:color w:val="auto"/>
              </w:rPr>
            </w:pPr>
            <w:r w:rsidRPr="00970FC4">
              <w:rPr>
                <w:color w:val="auto"/>
              </w:rPr>
              <w:t>Gravimetric capacitance</w:t>
            </w:r>
          </w:p>
          <w:p w14:paraId="69106B93" w14:textId="77777777" w:rsidR="00970FC4" w:rsidRPr="00970FC4" w:rsidRDefault="00970FC4" w:rsidP="007C5531">
            <w:pPr>
              <w:pStyle w:val="TT"/>
              <w:rPr>
                <w:color w:val="auto"/>
              </w:rPr>
            </w:pPr>
            <w:r w:rsidRPr="00970FC4">
              <w:rPr>
                <w:color w:val="auto"/>
              </w:rPr>
              <w:t>(F.g</w:t>
            </w:r>
            <w:r w:rsidRPr="00970FC4">
              <w:rPr>
                <w:color w:val="auto"/>
                <w:vertAlign w:val="superscript"/>
              </w:rPr>
              <w:t>-1</w:t>
            </w:r>
            <w:r w:rsidRPr="00970FC4">
              <w:rPr>
                <w:color w:val="auto"/>
              </w:rPr>
              <w:t>)</w:t>
            </w:r>
          </w:p>
        </w:tc>
        <w:tc>
          <w:tcPr>
            <w:tcW w:w="0" w:type="auto"/>
            <w:tcBorders>
              <w:bottom w:val="single" w:sz="12" w:space="0" w:color="auto"/>
            </w:tcBorders>
          </w:tcPr>
          <w:p w14:paraId="35FBCAE2" w14:textId="77777777" w:rsidR="00970FC4" w:rsidRPr="00970FC4" w:rsidRDefault="00970FC4" w:rsidP="007C5531">
            <w:pPr>
              <w:pStyle w:val="TT"/>
              <w:rPr>
                <w:color w:val="auto"/>
              </w:rPr>
            </w:pPr>
            <w:r w:rsidRPr="00970FC4">
              <w:rPr>
                <w:color w:val="auto"/>
              </w:rPr>
              <w:t>Gravimetric energy density</w:t>
            </w:r>
          </w:p>
          <w:p w14:paraId="17A309D5" w14:textId="77777777" w:rsidR="00970FC4" w:rsidRPr="00970FC4" w:rsidRDefault="00970FC4" w:rsidP="007C5531">
            <w:pPr>
              <w:pStyle w:val="TT"/>
              <w:rPr>
                <w:color w:val="auto"/>
              </w:rPr>
            </w:pPr>
            <w:r w:rsidRPr="00970FC4">
              <w:rPr>
                <w:color w:val="auto"/>
              </w:rPr>
              <w:t>(Wh.kg</w:t>
            </w:r>
            <w:r w:rsidRPr="00970FC4">
              <w:rPr>
                <w:color w:val="auto"/>
                <w:vertAlign w:val="superscript"/>
              </w:rPr>
              <w:t>-1</w:t>
            </w:r>
            <w:r w:rsidRPr="00970FC4">
              <w:rPr>
                <w:color w:val="auto"/>
              </w:rPr>
              <w:t>)</w:t>
            </w:r>
          </w:p>
        </w:tc>
        <w:tc>
          <w:tcPr>
            <w:tcW w:w="0" w:type="auto"/>
            <w:tcBorders>
              <w:bottom w:val="single" w:sz="12" w:space="0" w:color="auto"/>
            </w:tcBorders>
          </w:tcPr>
          <w:p w14:paraId="64BD0007" w14:textId="77777777" w:rsidR="00970FC4" w:rsidRPr="00970FC4" w:rsidRDefault="00970FC4" w:rsidP="007C5531">
            <w:pPr>
              <w:pStyle w:val="TT"/>
              <w:rPr>
                <w:color w:val="auto"/>
              </w:rPr>
            </w:pPr>
            <w:r w:rsidRPr="00970FC4">
              <w:rPr>
                <w:color w:val="auto"/>
              </w:rPr>
              <w:t>Gravimetric Power density</w:t>
            </w:r>
          </w:p>
          <w:p w14:paraId="41B6E99B" w14:textId="77777777" w:rsidR="00970FC4" w:rsidRPr="00970FC4" w:rsidRDefault="00970FC4" w:rsidP="007C5531">
            <w:pPr>
              <w:pStyle w:val="TT"/>
              <w:rPr>
                <w:color w:val="auto"/>
              </w:rPr>
            </w:pPr>
            <w:r w:rsidRPr="00970FC4">
              <w:rPr>
                <w:color w:val="auto"/>
              </w:rPr>
              <w:t>(kW.kg</w:t>
            </w:r>
            <w:r w:rsidRPr="00970FC4">
              <w:rPr>
                <w:color w:val="auto"/>
                <w:vertAlign w:val="superscript"/>
              </w:rPr>
              <w:t>-1</w:t>
            </w:r>
            <w:r w:rsidRPr="00970FC4">
              <w:rPr>
                <w:color w:val="auto"/>
              </w:rPr>
              <w:t>)</w:t>
            </w:r>
          </w:p>
        </w:tc>
      </w:tr>
      <w:tr w:rsidR="00970FC4" w:rsidRPr="00970FC4" w14:paraId="2220F15E" w14:textId="77777777" w:rsidTr="007C5531">
        <w:tc>
          <w:tcPr>
            <w:tcW w:w="0" w:type="auto"/>
            <w:vMerge w:val="restart"/>
            <w:tcBorders>
              <w:top w:val="single" w:sz="12" w:space="0" w:color="auto"/>
            </w:tcBorders>
            <w:vAlign w:val="center"/>
          </w:tcPr>
          <w:p w14:paraId="4977931E" w14:textId="77777777" w:rsidR="00970FC4" w:rsidRPr="00970FC4" w:rsidRDefault="00970FC4" w:rsidP="007C5531">
            <w:pPr>
              <w:pStyle w:val="TT"/>
              <w:rPr>
                <w:color w:val="auto"/>
              </w:rPr>
            </w:pPr>
            <w:r w:rsidRPr="00970FC4">
              <w:rPr>
                <w:color w:val="auto"/>
              </w:rPr>
              <w:t>Cotton</w:t>
            </w:r>
          </w:p>
        </w:tc>
        <w:tc>
          <w:tcPr>
            <w:tcW w:w="0" w:type="auto"/>
            <w:tcBorders>
              <w:top w:val="single" w:sz="12" w:space="0" w:color="auto"/>
            </w:tcBorders>
          </w:tcPr>
          <w:p w14:paraId="0B53C43D" w14:textId="77777777" w:rsidR="00970FC4" w:rsidRPr="00970FC4" w:rsidRDefault="00970FC4" w:rsidP="007C5531">
            <w:pPr>
              <w:pStyle w:val="TT"/>
              <w:rPr>
                <w:color w:val="auto"/>
              </w:rPr>
            </w:pPr>
            <w:r w:rsidRPr="00970FC4">
              <w:rPr>
                <w:color w:val="auto"/>
              </w:rPr>
              <w:t>1.6</w:t>
            </w:r>
          </w:p>
        </w:tc>
        <w:tc>
          <w:tcPr>
            <w:tcW w:w="0" w:type="auto"/>
            <w:tcBorders>
              <w:top w:val="single" w:sz="12" w:space="0" w:color="auto"/>
            </w:tcBorders>
          </w:tcPr>
          <w:p w14:paraId="279BFF93" w14:textId="77777777" w:rsidR="00970FC4" w:rsidRPr="00970FC4" w:rsidRDefault="00970FC4" w:rsidP="007C5531">
            <w:pPr>
              <w:pStyle w:val="TT"/>
              <w:rPr>
                <w:color w:val="auto"/>
              </w:rPr>
            </w:pPr>
            <w:r w:rsidRPr="00970FC4">
              <w:rPr>
                <w:color w:val="auto"/>
              </w:rPr>
              <w:t>1.63</w:t>
            </w:r>
          </w:p>
        </w:tc>
        <w:tc>
          <w:tcPr>
            <w:tcW w:w="0" w:type="auto"/>
            <w:tcBorders>
              <w:top w:val="single" w:sz="12" w:space="0" w:color="auto"/>
            </w:tcBorders>
          </w:tcPr>
          <w:p w14:paraId="26A872B6" w14:textId="77777777" w:rsidR="00970FC4" w:rsidRPr="00970FC4" w:rsidRDefault="00970FC4" w:rsidP="007C5531">
            <w:pPr>
              <w:pStyle w:val="TT"/>
              <w:rPr>
                <w:color w:val="auto"/>
              </w:rPr>
            </w:pPr>
            <w:r w:rsidRPr="00970FC4">
              <w:rPr>
                <w:color w:val="auto"/>
              </w:rPr>
              <w:t>9.36</w:t>
            </w:r>
          </w:p>
        </w:tc>
        <w:tc>
          <w:tcPr>
            <w:tcW w:w="0" w:type="auto"/>
            <w:tcBorders>
              <w:top w:val="single" w:sz="12" w:space="0" w:color="auto"/>
            </w:tcBorders>
          </w:tcPr>
          <w:p w14:paraId="27456E76" w14:textId="77777777" w:rsidR="00970FC4" w:rsidRPr="00970FC4" w:rsidRDefault="00970FC4" w:rsidP="007C5531">
            <w:pPr>
              <w:pStyle w:val="TT"/>
              <w:rPr>
                <w:color w:val="auto"/>
              </w:rPr>
            </w:pPr>
            <w:r w:rsidRPr="00970FC4">
              <w:rPr>
                <w:color w:val="auto"/>
              </w:rPr>
              <w:t>0.832</w:t>
            </w:r>
          </w:p>
        </w:tc>
        <w:tc>
          <w:tcPr>
            <w:tcW w:w="0" w:type="auto"/>
            <w:tcBorders>
              <w:top w:val="single" w:sz="12" w:space="0" w:color="auto"/>
            </w:tcBorders>
          </w:tcPr>
          <w:p w14:paraId="2DAB5D24" w14:textId="77777777" w:rsidR="00970FC4" w:rsidRPr="00970FC4" w:rsidRDefault="00970FC4" w:rsidP="007C5531">
            <w:pPr>
              <w:pStyle w:val="TT"/>
              <w:rPr>
                <w:color w:val="auto"/>
              </w:rPr>
            </w:pPr>
            <w:r w:rsidRPr="00970FC4">
              <w:rPr>
                <w:color w:val="auto"/>
              </w:rPr>
              <w:t>2.47</w:t>
            </w:r>
          </w:p>
        </w:tc>
      </w:tr>
      <w:tr w:rsidR="00970FC4" w:rsidRPr="00970FC4" w14:paraId="0BB8BA7C" w14:textId="77777777" w:rsidTr="007C5531">
        <w:tc>
          <w:tcPr>
            <w:tcW w:w="0" w:type="auto"/>
            <w:vMerge/>
            <w:tcBorders>
              <w:bottom w:val="single" w:sz="4" w:space="0" w:color="auto"/>
            </w:tcBorders>
            <w:vAlign w:val="center"/>
          </w:tcPr>
          <w:p w14:paraId="64D85AF8" w14:textId="77777777" w:rsidR="00970FC4" w:rsidRPr="00970FC4" w:rsidRDefault="00970FC4" w:rsidP="007C5531">
            <w:pPr>
              <w:pStyle w:val="TT"/>
              <w:rPr>
                <w:color w:val="auto"/>
              </w:rPr>
            </w:pPr>
          </w:p>
        </w:tc>
        <w:tc>
          <w:tcPr>
            <w:tcW w:w="0" w:type="auto"/>
            <w:tcBorders>
              <w:bottom w:val="single" w:sz="4" w:space="0" w:color="auto"/>
            </w:tcBorders>
          </w:tcPr>
          <w:p w14:paraId="5B26C24B" w14:textId="77777777" w:rsidR="00970FC4" w:rsidRPr="00970FC4" w:rsidRDefault="00970FC4" w:rsidP="007C5531">
            <w:pPr>
              <w:pStyle w:val="TT"/>
              <w:rPr>
                <w:color w:val="auto"/>
              </w:rPr>
            </w:pPr>
            <w:r w:rsidRPr="00970FC4">
              <w:rPr>
                <w:color w:val="auto"/>
              </w:rPr>
              <w:t>3.2</w:t>
            </w:r>
          </w:p>
        </w:tc>
        <w:tc>
          <w:tcPr>
            <w:tcW w:w="0" w:type="auto"/>
            <w:tcBorders>
              <w:bottom w:val="single" w:sz="4" w:space="0" w:color="auto"/>
            </w:tcBorders>
          </w:tcPr>
          <w:p w14:paraId="78F8AE27" w14:textId="77777777" w:rsidR="00970FC4" w:rsidRPr="00970FC4" w:rsidRDefault="00970FC4" w:rsidP="007C5531">
            <w:pPr>
              <w:pStyle w:val="TT"/>
              <w:rPr>
                <w:color w:val="auto"/>
              </w:rPr>
            </w:pPr>
            <w:r w:rsidRPr="00970FC4">
              <w:rPr>
                <w:color w:val="auto"/>
              </w:rPr>
              <w:t>2.23</w:t>
            </w:r>
          </w:p>
        </w:tc>
        <w:tc>
          <w:tcPr>
            <w:tcW w:w="0" w:type="auto"/>
            <w:tcBorders>
              <w:bottom w:val="single" w:sz="4" w:space="0" w:color="auto"/>
            </w:tcBorders>
          </w:tcPr>
          <w:p w14:paraId="773E187C" w14:textId="77777777" w:rsidR="00970FC4" w:rsidRPr="00970FC4" w:rsidRDefault="00970FC4" w:rsidP="007C5531">
            <w:pPr>
              <w:pStyle w:val="TT"/>
              <w:rPr>
                <w:color w:val="auto"/>
              </w:rPr>
            </w:pPr>
            <w:r w:rsidRPr="00970FC4">
              <w:rPr>
                <w:color w:val="auto"/>
              </w:rPr>
              <w:t>4.76</w:t>
            </w:r>
          </w:p>
        </w:tc>
        <w:tc>
          <w:tcPr>
            <w:tcW w:w="0" w:type="auto"/>
            <w:tcBorders>
              <w:bottom w:val="single" w:sz="4" w:space="0" w:color="auto"/>
            </w:tcBorders>
          </w:tcPr>
          <w:p w14:paraId="243E32E0" w14:textId="77777777" w:rsidR="00970FC4" w:rsidRPr="00970FC4" w:rsidRDefault="00970FC4" w:rsidP="007C5531">
            <w:pPr>
              <w:pStyle w:val="TT"/>
              <w:rPr>
                <w:color w:val="auto"/>
              </w:rPr>
            </w:pPr>
            <w:r w:rsidRPr="00970FC4">
              <w:rPr>
                <w:color w:val="auto"/>
              </w:rPr>
              <w:t>0.423</w:t>
            </w:r>
          </w:p>
        </w:tc>
        <w:tc>
          <w:tcPr>
            <w:tcW w:w="0" w:type="auto"/>
            <w:tcBorders>
              <w:bottom w:val="single" w:sz="4" w:space="0" w:color="auto"/>
            </w:tcBorders>
          </w:tcPr>
          <w:p w14:paraId="01328F86" w14:textId="77777777" w:rsidR="00970FC4" w:rsidRPr="00970FC4" w:rsidRDefault="00970FC4" w:rsidP="007C5531">
            <w:pPr>
              <w:pStyle w:val="TT"/>
              <w:rPr>
                <w:color w:val="auto"/>
              </w:rPr>
            </w:pPr>
            <w:r w:rsidRPr="00970FC4">
              <w:rPr>
                <w:color w:val="auto"/>
              </w:rPr>
              <w:t>2.24</w:t>
            </w:r>
          </w:p>
        </w:tc>
      </w:tr>
      <w:tr w:rsidR="00970FC4" w:rsidRPr="00970FC4" w14:paraId="16E51E3E" w14:textId="77777777" w:rsidTr="007C5531">
        <w:tc>
          <w:tcPr>
            <w:tcW w:w="0" w:type="auto"/>
            <w:vMerge w:val="restart"/>
            <w:tcBorders>
              <w:top w:val="single" w:sz="4" w:space="0" w:color="auto"/>
            </w:tcBorders>
            <w:vAlign w:val="center"/>
          </w:tcPr>
          <w:p w14:paraId="48D6E05E" w14:textId="77777777" w:rsidR="00970FC4" w:rsidRPr="00970FC4" w:rsidRDefault="00970FC4" w:rsidP="007C5531">
            <w:pPr>
              <w:pStyle w:val="TT"/>
              <w:rPr>
                <w:color w:val="auto"/>
              </w:rPr>
            </w:pPr>
            <w:r w:rsidRPr="00970FC4">
              <w:rPr>
                <w:color w:val="auto"/>
              </w:rPr>
              <w:t>Polyester-cotton</w:t>
            </w:r>
          </w:p>
        </w:tc>
        <w:tc>
          <w:tcPr>
            <w:tcW w:w="0" w:type="auto"/>
            <w:tcBorders>
              <w:top w:val="single" w:sz="4" w:space="0" w:color="auto"/>
            </w:tcBorders>
          </w:tcPr>
          <w:p w14:paraId="766A59C3" w14:textId="77777777" w:rsidR="00970FC4" w:rsidRPr="00970FC4" w:rsidRDefault="00970FC4" w:rsidP="007C5531">
            <w:pPr>
              <w:pStyle w:val="TT"/>
              <w:rPr>
                <w:color w:val="auto"/>
              </w:rPr>
            </w:pPr>
            <w:r w:rsidRPr="00970FC4">
              <w:rPr>
                <w:color w:val="auto"/>
              </w:rPr>
              <w:t>1.6</w:t>
            </w:r>
          </w:p>
        </w:tc>
        <w:tc>
          <w:tcPr>
            <w:tcW w:w="0" w:type="auto"/>
            <w:tcBorders>
              <w:top w:val="single" w:sz="4" w:space="0" w:color="auto"/>
            </w:tcBorders>
          </w:tcPr>
          <w:p w14:paraId="69028DAA" w14:textId="77777777" w:rsidR="00970FC4" w:rsidRPr="00970FC4" w:rsidRDefault="00970FC4" w:rsidP="007C5531">
            <w:pPr>
              <w:pStyle w:val="TT"/>
              <w:rPr>
                <w:color w:val="auto"/>
              </w:rPr>
            </w:pPr>
            <w:r w:rsidRPr="00970FC4">
              <w:rPr>
                <w:color w:val="auto"/>
              </w:rPr>
              <w:t>3.84</w:t>
            </w:r>
          </w:p>
        </w:tc>
        <w:tc>
          <w:tcPr>
            <w:tcW w:w="0" w:type="auto"/>
            <w:tcBorders>
              <w:top w:val="single" w:sz="4" w:space="0" w:color="auto"/>
            </w:tcBorders>
          </w:tcPr>
          <w:p w14:paraId="2201AE77" w14:textId="77777777" w:rsidR="00970FC4" w:rsidRPr="00970FC4" w:rsidRDefault="00970FC4" w:rsidP="007C5531">
            <w:pPr>
              <w:pStyle w:val="TT"/>
              <w:rPr>
                <w:color w:val="auto"/>
              </w:rPr>
            </w:pPr>
            <w:r w:rsidRPr="00970FC4">
              <w:rPr>
                <w:color w:val="auto"/>
              </w:rPr>
              <w:t>15.5</w:t>
            </w:r>
          </w:p>
        </w:tc>
        <w:tc>
          <w:tcPr>
            <w:tcW w:w="0" w:type="auto"/>
            <w:tcBorders>
              <w:top w:val="single" w:sz="4" w:space="0" w:color="auto"/>
            </w:tcBorders>
          </w:tcPr>
          <w:p w14:paraId="358EE0CD" w14:textId="77777777" w:rsidR="00970FC4" w:rsidRPr="00970FC4" w:rsidRDefault="00970FC4" w:rsidP="007C5531">
            <w:pPr>
              <w:pStyle w:val="TT"/>
              <w:rPr>
                <w:color w:val="auto"/>
              </w:rPr>
            </w:pPr>
            <w:r w:rsidRPr="00970FC4">
              <w:rPr>
                <w:color w:val="auto"/>
              </w:rPr>
              <w:t>1.37</w:t>
            </w:r>
          </w:p>
        </w:tc>
        <w:tc>
          <w:tcPr>
            <w:tcW w:w="0" w:type="auto"/>
            <w:tcBorders>
              <w:top w:val="single" w:sz="4" w:space="0" w:color="auto"/>
            </w:tcBorders>
          </w:tcPr>
          <w:p w14:paraId="4552DC95" w14:textId="77777777" w:rsidR="00970FC4" w:rsidRPr="00970FC4" w:rsidRDefault="00970FC4" w:rsidP="007C5531">
            <w:pPr>
              <w:pStyle w:val="TT"/>
              <w:rPr>
                <w:color w:val="auto"/>
              </w:rPr>
            </w:pPr>
            <w:r w:rsidRPr="00970FC4">
              <w:rPr>
                <w:color w:val="auto"/>
              </w:rPr>
              <w:t>6.73</w:t>
            </w:r>
          </w:p>
        </w:tc>
      </w:tr>
      <w:tr w:rsidR="00970FC4" w:rsidRPr="00970FC4" w14:paraId="6580E5F9" w14:textId="77777777" w:rsidTr="007C5531">
        <w:tc>
          <w:tcPr>
            <w:tcW w:w="0" w:type="auto"/>
            <w:vMerge/>
            <w:vAlign w:val="center"/>
          </w:tcPr>
          <w:p w14:paraId="6EC5E964" w14:textId="77777777" w:rsidR="00970FC4" w:rsidRPr="00970FC4" w:rsidRDefault="00970FC4" w:rsidP="007C5531">
            <w:pPr>
              <w:pStyle w:val="TT"/>
              <w:rPr>
                <w:color w:val="auto"/>
              </w:rPr>
            </w:pPr>
          </w:p>
        </w:tc>
        <w:tc>
          <w:tcPr>
            <w:tcW w:w="0" w:type="auto"/>
          </w:tcPr>
          <w:p w14:paraId="39979C5C" w14:textId="77777777" w:rsidR="00970FC4" w:rsidRPr="00970FC4" w:rsidRDefault="00970FC4" w:rsidP="007C5531">
            <w:pPr>
              <w:pStyle w:val="TT"/>
              <w:rPr>
                <w:color w:val="auto"/>
              </w:rPr>
            </w:pPr>
            <w:r w:rsidRPr="00970FC4">
              <w:rPr>
                <w:color w:val="auto"/>
              </w:rPr>
              <w:t>3.2</w:t>
            </w:r>
          </w:p>
        </w:tc>
        <w:tc>
          <w:tcPr>
            <w:tcW w:w="0" w:type="auto"/>
          </w:tcPr>
          <w:p w14:paraId="08565928" w14:textId="77777777" w:rsidR="00970FC4" w:rsidRPr="00970FC4" w:rsidRDefault="00970FC4" w:rsidP="007C5531">
            <w:pPr>
              <w:pStyle w:val="TT"/>
              <w:rPr>
                <w:color w:val="auto"/>
              </w:rPr>
            </w:pPr>
            <w:r w:rsidRPr="00970FC4">
              <w:rPr>
                <w:color w:val="auto"/>
              </w:rPr>
              <w:t>4.60</w:t>
            </w:r>
          </w:p>
        </w:tc>
        <w:tc>
          <w:tcPr>
            <w:tcW w:w="0" w:type="auto"/>
          </w:tcPr>
          <w:p w14:paraId="73A6FDF0" w14:textId="77777777" w:rsidR="00970FC4" w:rsidRPr="00970FC4" w:rsidRDefault="00970FC4" w:rsidP="007C5531">
            <w:pPr>
              <w:pStyle w:val="TT"/>
              <w:rPr>
                <w:color w:val="auto"/>
              </w:rPr>
            </w:pPr>
            <w:r w:rsidRPr="00970FC4">
              <w:rPr>
                <w:color w:val="auto"/>
              </w:rPr>
              <w:t>15.0</w:t>
            </w:r>
          </w:p>
        </w:tc>
        <w:tc>
          <w:tcPr>
            <w:tcW w:w="0" w:type="auto"/>
          </w:tcPr>
          <w:p w14:paraId="6868D90B" w14:textId="77777777" w:rsidR="00970FC4" w:rsidRPr="00970FC4" w:rsidRDefault="00970FC4" w:rsidP="007C5531">
            <w:pPr>
              <w:pStyle w:val="TT"/>
              <w:rPr>
                <w:color w:val="auto"/>
              </w:rPr>
            </w:pPr>
            <w:r w:rsidRPr="00970FC4">
              <w:rPr>
                <w:color w:val="auto"/>
              </w:rPr>
              <w:t>1.33</w:t>
            </w:r>
          </w:p>
        </w:tc>
        <w:tc>
          <w:tcPr>
            <w:tcW w:w="0" w:type="auto"/>
          </w:tcPr>
          <w:p w14:paraId="195B7AC0" w14:textId="77777777" w:rsidR="00970FC4" w:rsidRPr="00970FC4" w:rsidRDefault="00970FC4" w:rsidP="007C5531">
            <w:pPr>
              <w:pStyle w:val="TT"/>
              <w:rPr>
                <w:color w:val="auto"/>
              </w:rPr>
            </w:pPr>
            <w:r w:rsidRPr="00970FC4">
              <w:rPr>
                <w:color w:val="auto"/>
              </w:rPr>
              <w:t>5.60</w:t>
            </w:r>
          </w:p>
        </w:tc>
      </w:tr>
      <w:tr w:rsidR="00970FC4" w:rsidRPr="00970FC4" w14:paraId="0013FBB8" w14:textId="77777777" w:rsidTr="007C5531">
        <w:tc>
          <w:tcPr>
            <w:tcW w:w="0" w:type="auto"/>
            <w:vMerge/>
            <w:vAlign w:val="center"/>
          </w:tcPr>
          <w:p w14:paraId="1D037393" w14:textId="77777777" w:rsidR="00970FC4" w:rsidRPr="00970FC4" w:rsidRDefault="00970FC4" w:rsidP="007C5531">
            <w:pPr>
              <w:pStyle w:val="TT"/>
              <w:rPr>
                <w:color w:val="auto"/>
              </w:rPr>
            </w:pPr>
          </w:p>
        </w:tc>
        <w:tc>
          <w:tcPr>
            <w:tcW w:w="0" w:type="auto"/>
          </w:tcPr>
          <w:p w14:paraId="28759A62" w14:textId="77777777" w:rsidR="00970FC4" w:rsidRPr="00970FC4" w:rsidRDefault="00970FC4" w:rsidP="007C5531">
            <w:pPr>
              <w:pStyle w:val="TT"/>
              <w:rPr>
                <w:color w:val="auto"/>
              </w:rPr>
            </w:pPr>
            <w:r w:rsidRPr="00970FC4">
              <w:rPr>
                <w:color w:val="auto"/>
              </w:rPr>
              <w:t>4.8</w:t>
            </w:r>
          </w:p>
        </w:tc>
        <w:tc>
          <w:tcPr>
            <w:tcW w:w="0" w:type="auto"/>
          </w:tcPr>
          <w:p w14:paraId="42B05C1F" w14:textId="77777777" w:rsidR="00970FC4" w:rsidRPr="00970FC4" w:rsidRDefault="00970FC4" w:rsidP="007C5531">
            <w:pPr>
              <w:pStyle w:val="TT"/>
              <w:rPr>
                <w:color w:val="auto"/>
              </w:rPr>
            </w:pPr>
            <w:r w:rsidRPr="00970FC4">
              <w:rPr>
                <w:color w:val="auto"/>
              </w:rPr>
              <w:t>8.78</w:t>
            </w:r>
          </w:p>
        </w:tc>
        <w:tc>
          <w:tcPr>
            <w:tcW w:w="0" w:type="auto"/>
          </w:tcPr>
          <w:p w14:paraId="02CAE5C9" w14:textId="77777777" w:rsidR="00970FC4" w:rsidRPr="00970FC4" w:rsidRDefault="00970FC4" w:rsidP="007C5531">
            <w:pPr>
              <w:pStyle w:val="TT"/>
              <w:rPr>
                <w:color w:val="auto"/>
              </w:rPr>
            </w:pPr>
            <w:r w:rsidRPr="00970FC4">
              <w:rPr>
                <w:color w:val="auto"/>
              </w:rPr>
              <w:t>15.2</w:t>
            </w:r>
          </w:p>
        </w:tc>
        <w:tc>
          <w:tcPr>
            <w:tcW w:w="0" w:type="auto"/>
          </w:tcPr>
          <w:p w14:paraId="3CDDFF4D" w14:textId="77777777" w:rsidR="00970FC4" w:rsidRPr="00970FC4" w:rsidRDefault="00970FC4" w:rsidP="007C5531">
            <w:pPr>
              <w:pStyle w:val="TT"/>
              <w:rPr>
                <w:color w:val="auto"/>
              </w:rPr>
            </w:pPr>
            <w:r w:rsidRPr="00970FC4">
              <w:rPr>
                <w:color w:val="auto"/>
              </w:rPr>
              <w:t>1.35</w:t>
            </w:r>
          </w:p>
        </w:tc>
        <w:tc>
          <w:tcPr>
            <w:tcW w:w="0" w:type="auto"/>
          </w:tcPr>
          <w:p w14:paraId="2B97F80E" w14:textId="77777777" w:rsidR="00970FC4" w:rsidRPr="00970FC4" w:rsidRDefault="00970FC4" w:rsidP="007C5531">
            <w:pPr>
              <w:pStyle w:val="TT"/>
              <w:rPr>
                <w:color w:val="auto"/>
              </w:rPr>
            </w:pPr>
            <w:r w:rsidRPr="00970FC4">
              <w:rPr>
                <w:color w:val="auto"/>
              </w:rPr>
              <w:t>2.99</w:t>
            </w:r>
          </w:p>
        </w:tc>
      </w:tr>
      <w:tr w:rsidR="00970FC4" w:rsidRPr="00970FC4" w14:paraId="2A02A2C4" w14:textId="77777777" w:rsidTr="007C5531">
        <w:tc>
          <w:tcPr>
            <w:tcW w:w="0" w:type="auto"/>
            <w:vMerge/>
            <w:tcBorders>
              <w:bottom w:val="single" w:sz="4" w:space="0" w:color="auto"/>
            </w:tcBorders>
            <w:vAlign w:val="center"/>
          </w:tcPr>
          <w:p w14:paraId="19AC7206" w14:textId="77777777" w:rsidR="00970FC4" w:rsidRPr="00970FC4" w:rsidRDefault="00970FC4" w:rsidP="007C5531">
            <w:pPr>
              <w:pStyle w:val="TT"/>
              <w:rPr>
                <w:color w:val="auto"/>
              </w:rPr>
            </w:pPr>
          </w:p>
        </w:tc>
        <w:tc>
          <w:tcPr>
            <w:tcW w:w="0" w:type="auto"/>
            <w:tcBorders>
              <w:bottom w:val="single" w:sz="4" w:space="0" w:color="auto"/>
            </w:tcBorders>
          </w:tcPr>
          <w:p w14:paraId="079F2228" w14:textId="77777777" w:rsidR="00970FC4" w:rsidRPr="00970FC4" w:rsidRDefault="00970FC4" w:rsidP="007C5531">
            <w:pPr>
              <w:pStyle w:val="TT"/>
              <w:rPr>
                <w:color w:val="auto"/>
              </w:rPr>
            </w:pPr>
            <w:r w:rsidRPr="00970FC4">
              <w:rPr>
                <w:color w:val="auto"/>
              </w:rPr>
              <w:t>6.4</w:t>
            </w:r>
          </w:p>
        </w:tc>
        <w:tc>
          <w:tcPr>
            <w:tcW w:w="0" w:type="auto"/>
            <w:tcBorders>
              <w:bottom w:val="single" w:sz="4" w:space="0" w:color="auto"/>
            </w:tcBorders>
          </w:tcPr>
          <w:p w14:paraId="7EEE0EB8" w14:textId="77777777" w:rsidR="00970FC4" w:rsidRPr="00970FC4" w:rsidRDefault="00970FC4" w:rsidP="007C5531">
            <w:pPr>
              <w:pStyle w:val="TT"/>
              <w:rPr>
                <w:color w:val="auto"/>
              </w:rPr>
            </w:pPr>
            <w:r w:rsidRPr="00970FC4">
              <w:rPr>
                <w:color w:val="auto"/>
              </w:rPr>
              <w:t>14.1</w:t>
            </w:r>
          </w:p>
        </w:tc>
        <w:tc>
          <w:tcPr>
            <w:tcW w:w="0" w:type="auto"/>
            <w:tcBorders>
              <w:bottom w:val="single" w:sz="4" w:space="0" w:color="auto"/>
            </w:tcBorders>
          </w:tcPr>
          <w:p w14:paraId="0DB7ADB7" w14:textId="77777777" w:rsidR="00970FC4" w:rsidRPr="00970FC4" w:rsidRDefault="00970FC4" w:rsidP="007C5531">
            <w:pPr>
              <w:pStyle w:val="TT"/>
              <w:rPr>
                <w:color w:val="auto"/>
              </w:rPr>
            </w:pPr>
            <w:r w:rsidRPr="00970FC4">
              <w:rPr>
                <w:color w:val="auto"/>
              </w:rPr>
              <w:t>15.4</w:t>
            </w:r>
          </w:p>
        </w:tc>
        <w:tc>
          <w:tcPr>
            <w:tcW w:w="0" w:type="auto"/>
            <w:tcBorders>
              <w:bottom w:val="single" w:sz="4" w:space="0" w:color="auto"/>
            </w:tcBorders>
          </w:tcPr>
          <w:p w14:paraId="5A8FF31C" w14:textId="77777777" w:rsidR="00970FC4" w:rsidRPr="00970FC4" w:rsidRDefault="00970FC4" w:rsidP="007C5531">
            <w:pPr>
              <w:pStyle w:val="TT"/>
              <w:rPr>
                <w:color w:val="auto"/>
              </w:rPr>
            </w:pPr>
            <w:r w:rsidRPr="00970FC4">
              <w:rPr>
                <w:color w:val="auto"/>
              </w:rPr>
              <w:t>1.36</w:t>
            </w:r>
          </w:p>
        </w:tc>
        <w:tc>
          <w:tcPr>
            <w:tcW w:w="0" w:type="auto"/>
            <w:tcBorders>
              <w:bottom w:val="single" w:sz="4" w:space="0" w:color="auto"/>
            </w:tcBorders>
          </w:tcPr>
          <w:p w14:paraId="5F6E6AC3" w14:textId="77777777" w:rsidR="00970FC4" w:rsidRPr="00970FC4" w:rsidRDefault="00970FC4" w:rsidP="007C5531">
            <w:pPr>
              <w:pStyle w:val="TT"/>
              <w:rPr>
                <w:color w:val="auto"/>
              </w:rPr>
            </w:pPr>
            <w:r w:rsidRPr="00970FC4">
              <w:rPr>
                <w:color w:val="auto"/>
              </w:rPr>
              <w:t>1.93</w:t>
            </w:r>
          </w:p>
        </w:tc>
      </w:tr>
      <w:tr w:rsidR="00970FC4" w:rsidRPr="00970FC4" w14:paraId="6C8B0F38" w14:textId="77777777" w:rsidTr="007C5531">
        <w:tc>
          <w:tcPr>
            <w:tcW w:w="0" w:type="auto"/>
            <w:vMerge w:val="restart"/>
            <w:tcBorders>
              <w:top w:val="single" w:sz="4" w:space="0" w:color="auto"/>
            </w:tcBorders>
            <w:vAlign w:val="center"/>
          </w:tcPr>
          <w:p w14:paraId="422B1092" w14:textId="77777777" w:rsidR="00970FC4" w:rsidRPr="00970FC4" w:rsidRDefault="00970FC4" w:rsidP="007C5531">
            <w:pPr>
              <w:pStyle w:val="TT"/>
              <w:rPr>
                <w:color w:val="auto"/>
              </w:rPr>
            </w:pPr>
            <w:r w:rsidRPr="00970FC4">
              <w:rPr>
                <w:color w:val="auto"/>
              </w:rPr>
              <w:t>Silk</w:t>
            </w:r>
          </w:p>
        </w:tc>
        <w:tc>
          <w:tcPr>
            <w:tcW w:w="0" w:type="auto"/>
            <w:tcBorders>
              <w:top w:val="single" w:sz="4" w:space="0" w:color="auto"/>
            </w:tcBorders>
          </w:tcPr>
          <w:p w14:paraId="092782F0" w14:textId="77777777" w:rsidR="00970FC4" w:rsidRPr="00970FC4" w:rsidRDefault="00970FC4" w:rsidP="007C5531">
            <w:pPr>
              <w:pStyle w:val="TT"/>
              <w:rPr>
                <w:color w:val="auto"/>
              </w:rPr>
            </w:pPr>
            <w:r w:rsidRPr="00970FC4">
              <w:rPr>
                <w:color w:val="auto"/>
              </w:rPr>
              <w:t>1.6</w:t>
            </w:r>
          </w:p>
        </w:tc>
        <w:tc>
          <w:tcPr>
            <w:tcW w:w="0" w:type="auto"/>
            <w:tcBorders>
              <w:top w:val="single" w:sz="4" w:space="0" w:color="auto"/>
            </w:tcBorders>
          </w:tcPr>
          <w:p w14:paraId="4BD6F91E" w14:textId="77777777" w:rsidR="00970FC4" w:rsidRPr="00970FC4" w:rsidRDefault="00970FC4" w:rsidP="007C5531">
            <w:pPr>
              <w:pStyle w:val="TT"/>
              <w:rPr>
                <w:color w:val="auto"/>
              </w:rPr>
            </w:pPr>
            <w:r w:rsidRPr="00970FC4">
              <w:rPr>
                <w:color w:val="auto"/>
              </w:rPr>
              <w:t>5.21</w:t>
            </w:r>
          </w:p>
        </w:tc>
        <w:tc>
          <w:tcPr>
            <w:tcW w:w="0" w:type="auto"/>
            <w:tcBorders>
              <w:top w:val="single" w:sz="4" w:space="0" w:color="auto"/>
            </w:tcBorders>
          </w:tcPr>
          <w:p w14:paraId="111FDC20" w14:textId="77777777" w:rsidR="00970FC4" w:rsidRPr="00970FC4" w:rsidRDefault="00970FC4" w:rsidP="007C5531">
            <w:pPr>
              <w:pStyle w:val="TT"/>
              <w:rPr>
                <w:color w:val="auto"/>
              </w:rPr>
            </w:pPr>
            <w:r w:rsidRPr="00970FC4">
              <w:rPr>
                <w:color w:val="auto"/>
              </w:rPr>
              <w:t>30.5</w:t>
            </w:r>
          </w:p>
        </w:tc>
        <w:tc>
          <w:tcPr>
            <w:tcW w:w="0" w:type="auto"/>
            <w:tcBorders>
              <w:top w:val="single" w:sz="4" w:space="0" w:color="auto"/>
            </w:tcBorders>
          </w:tcPr>
          <w:p w14:paraId="0E4C8481" w14:textId="77777777" w:rsidR="00970FC4" w:rsidRPr="00970FC4" w:rsidRDefault="00970FC4" w:rsidP="007C5531">
            <w:pPr>
              <w:pStyle w:val="TT"/>
              <w:rPr>
                <w:color w:val="auto"/>
              </w:rPr>
            </w:pPr>
            <w:r w:rsidRPr="00970FC4">
              <w:rPr>
                <w:color w:val="auto"/>
              </w:rPr>
              <w:t>2.71</w:t>
            </w:r>
          </w:p>
        </w:tc>
        <w:tc>
          <w:tcPr>
            <w:tcW w:w="0" w:type="auto"/>
            <w:tcBorders>
              <w:top w:val="single" w:sz="4" w:space="0" w:color="auto"/>
            </w:tcBorders>
          </w:tcPr>
          <w:p w14:paraId="28840A47" w14:textId="77777777" w:rsidR="00970FC4" w:rsidRPr="00970FC4" w:rsidRDefault="00970FC4" w:rsidP="007C5531">
            <w:pPr>
              <w:pStyle w:val="TT"/>
              <w:rPr>
                <w:color w:val="auto"/>
              </w:rPr>
            </w:pPr>
            <w:r w:rsidRPr="00970FC4">
              <w:rPr>
                <w:color w:val="auto"/>
              </w:rPr>
              <w:t>12.3</w:t>
            </w:r>
          </w:p>
        </w:tc>
      </w:tr>
      <w:tr w:rsidR="00970FC4" w:rsidRPr="00970FC4" w14:paraId="73636233" w14:textId="77777777" w:rsidTr="007C5531">
        <w:tc>
          <w:tcPr>
            <w:tcW w:w="0" w:type="auto"/>
            <w:vMerge/>
          </w:tcPr>
          <w:p w14:paraId="2DD3D7D9" w14:textId="77777777" w:rsidR="00970FC4" w:rsidRPr="00970FC4" w:rsidRDefault="00970FC4" w:rsidP="007C5531">
            <w:pPr>
              <w:pStyle w:val="TT"/>
              <w:rPr>
                <w:color w:val="auto"/>
              </w:rPr>
            </w:pPr>
          </w:p>
        </w:tc>
        <w:tc>
          <w:tcPr>
            <w:tcW w:w="0" w:type="auto"/>
          </w:tcPr>
          <w:p w14:paraId="330C6717" w14:textId="77777777" w:rsidR="00970FC4" w:rsidRPr="00970FC4" w:rsidRDefault="00970FC4" w:rsidP="007C5531">
            <w:pPr>
              <w:pStyle w:val="TT"/>
              <w:rPr>
                <w:color w:val="auto"/>
              </w:rPr>
            </w:pPr>
            <w:r w:rsidRPr="00970FC4">
              <w:rPr>
                <w:color w:val="auto"/>
              </w:rPr>
              <w:t>3.2</w:t>
            </w:r>
          </w:p>
        </w:tc>
        <w:tc>
          <w:tcPr>
            <w:tcW w:w="0" w:type="auto"/>
          </w:tcPr>
          <w:p w14:paraId="7DDBAD3A" w14:textId="77777777" w:rsidR="00970FC4" w:rsidRPr="00970FC4" w:rsidRDefault="00970FC4" w:rsidP="007C5531">
            <w:pPr>
              <w:pStyle w:val="TT"/>
              <w:rPr>
                <w:color w:val="auto"/>
              </w:rPr>
            </w:pPr>
            <w:r w:rsidRPr="00970FC4">
              <w:rPr>
                <w:color w:val="auto"/>
              </w:rPr>
              <w:t>9.01</w:t>
            </w:r>
          </w:p>
        </w:tc>
        <w:tc>
          <w:tcPr>
            <w:tcW w:w="0" w:type="auto"/>
          </w:tcPr>
          <w:p w14:paraId="6F917C09" w14:textId="77777777" w:rsidR="00970FC4" w:rsidRPr="00970FC4" w:rsidRDefault="00970FC4" w:rsidP="007C5531">
            <w:pPr>
              <w:pStyle w:val="TT"/>
              <w:rPr>
                <w:color w:val="auto"/>
              </w:rPr>
            </w:pPr>
            <w:r w:rsidRPr="00970FC4">
              <w:rPr>
                <w:color w:val="auto"/>
              </w:rPr>
              <w:t>20.8</w:t>
            </w:r>
          </w:p>
        </w:tc>
        <w:tc>
          <w:tcPr>
            <w:tcW w:w="0" w:type="auto"/>
          </w:tcPr>
          <w:p w14:paraId="3B5049C0" w14:textId="77777777" w:rsidR="00970FC4" w:rsidRPr="00970FC4" w:rsidRDefault="00970FC4" w:rsidP="007C5531">
            <w:pPr>
              <w:pStyle w:val="TT"/>
              <w:rPr>
                <w:color w:val="auto"/>
              </w:rPr>
            </w:pPr>
            <w:r w:rsidRPr="00970FC4">
              <w:rPr>
                <w:color w:val="auto"/>
              </w:rPr>
              <w:t>1.84</w:t>
            </w:r>
          </w:p>
        </w:tc>
        <w:tc>
          <w:tcPr>
            <w:tcW w:w="0" w:type="auto"/>
          </w:tcPr>
          <w:p w14:paraId="122A148F" w14:textId="77777777" w:rsidR="00970FC4" w:rsidRPr="00970FC4" w:rsidRDefault="00970FC4" w:rsidP="007C5531">
            <w:pPr>
              <w:pStyle w:val="TT"/>
              <w:rPr>
                <w:color w:val="auto"/>
              </w:rPr>
            </w:pPr>
            <w:r w:rsidRPr="00970FC4">
              <w:rPr>
                <w:color w:val="auto"/>
              </w:rPr>
              <w:t>8.89</w:t>
            </w:r>
          </w:p>
        </w:tc>
      </w:tr>
      <w:tr w:rsidR="00970FC4" w:rsidRPr="00970FC4" w14:paraId="55A8598F" w14:textId="77777777" w:rsidTr="007C5531">
        <w:trPr>
          <w:trHeight w:val="60"/>
        </w:trPr>
        <w:tc>
          <w:tcPr>
            <w:tcW w:w="0" w:type="auto"/>
            <w:vMerge/>
          </w:tcPr>
          <w:p w14:paraId="46BB3DD5" w14:textId="77777777" w:rsidR="00970FC4" w:rsidRPr="00970FC4" w:rsidRDefault="00970FC4" w:rsidP="007C5531">
            <w:pPr>
              <w:pStyle w:val="TT"/>
              <w:rPr>
                <w:color w:val="auto"/>
              </w:rPr>
            </w:pPr>
          </w:p>
        </w:tc>
        <w:tc>
          <w:tcPr>
            <w:tcW w:w="0" w:type="auto"/>
          </w:tcPr>
          <w:p w14:paraId="183FDF3C" w14:textId="77777777" w:rsidR="00970FC4" w:rsidRPr="00970FC4" w:rsidRDefault="00970FC4" w:rsidP="007C5531">
            <w:pPr>
              <w:pStyle w:val="TT"/>
              <w:rPr>
                <w:color w:val="auto"/>
              </w:rPr>
            </w:pPr>
            <w:r w:rsidRPr="00970FC4">
              <w:rPr>
                <w:color w:val="auto"/>
              </w:rPr>
              <w:t>4.8</w:t>
            </w:r>
          </w:p>
        </w:tc>
        <w:tc>
          <w:tcPr>
            <w:tcW w:w="0" w:type="auto"/>
          </w:tcPr>
          <w:p w14:paraId="6563C5E1" w14:textId="77777777" w:rsidR="00970FC4" w:rsidRPr="00970FC4" w:rsidRDefault="00970FC4" w:rsidP="007C5531">
            <w:pPr>
              <w:pStyle w:val="TT"/>
              <w:rPr>
                <w:color w:val="auto"/>
              </w:rPr>
            </w:pPr>
            <w:r w:rsidRPr="00970FC4">
              <w:rPr>
                <w:color w:val="auto"/>
              </w:rPr>
              <w:t>15.7</w:t>
            </w:r>
          </w:p>
        </w:tc>
        <w:tc>
          <w:tcPr>
            <w:tcW w:w="0" w:type="auto"/>
          </w:tcPr>
          <w:p w14:paraId="3FAB34B6" w14:textId="77777777" w:rsidR="00970FC4" w:rsidRPr="00970FC4" w:rsidRDefault="00970FC4" w:rsidP="007C5531">
            <w:pPr>
              <w:pStyle w:val="TT"/>
              <w:rPr>
                <w:color w:val="auto"/>
              </w:rPr>
            </w:pPr>
            <w:r w:rsidRPr="00970FC4">
              <w:rPr>
                <w:color w:val="auto"/>
              </w:rPr>
              <w:t>20.2</w:t>
            </w:r>
          </w:p>
        </w:tc>
        <w:tc>
          <w:tcPr>
            <w:tcW w:w="0" w:type="auto"/>
          </w:tcPr>
          <w:p w14:paraId="2611FA24" w14:textId="77777777" w:rsidR="00970FC4" w:rsidRPr="00970FC4" w:rsidRDefault="00970FC4" w:rsidP="007C5531">
            <w:pPr>
              <w:pStyle w:val="TT"/>
              <w:rPr>
                <w:color w:val="auto"/>
              </w:rPr>
            </w:pPr>
            <w:r w:rsidRPr="00970FC4">
              <w:rPr>
                <w:color w:val="auto"/>
              </w:rPr>
              <w:t>1.79</w:t>
            </w:r>
          </w:p>
        </w:tc>
        <w:tc>
          <w:tcPr>
            <w:tcW w:w="0" w:type="auto"/>
          </w:tcPr>
          <w:p w14:paraId="1AB6109F" w14:textId="77777777" w:rsidR="00970FC4" w:rsidRPr="00970FC4" w:rsidRDefault="00970FC4" w:rsidP="007C5531">
            <w:pPr>
              <w:pStyle w:val="TT"/>
              <w:rPr>
                <w:color w:val="auto"/>
              </w:rPr>
            </w:pPr>
            <w:r w:rsidRPr="00970FC4">
              <w:rPr>
                <w:color w:val="auto"/>
              </w:rPr>
              <w:t>5.57</w:t>
            </w:r>
          </w:p>
        </w:tc>
      </w:tr>
      <w:tr w:rsidR="00970FC4" w:rsidRPr="00970FC4" w14:paraId="6D4B072D" w14:textId="77777777" w:rsidTr="007C5531">
        <w:tc>
          <w:tcPr>
            <w:tcW w:w="0" w:type="auto"/>
            <w:vMerge/>
            <w:tcBorders>
              <w:bottom w:val="single" w:sz="4" w:space="0" w:color="auto"/>
            </w:tcBorders>
          </w:tcPr>
          <w:p w14:paraId="3680ACD3" w14:textId="77777777" w:rsidR="00970FC4" w:rsidRPr="00970FC4" w:rsidRDefault="00970FC4" w:rsidP="007C5531">
            <w:pPr>
              <w:pStyle w:val="TT"/>
              <w:rPr>
                <w:color w:val="auto"/>
              </w:rPr>
            </w:pPr>
          </w:p>
        </w:tc>
        <w:tc>
          <w:tcPr>
            <w:tcW w:w="0" w:type="auto"/>
            <w:tcBorders>
              <w:bottom w:val="single" w:sz="4" w:space="0" w:color="auto"/>
            </w:tcBorders>
          </w:tcPr>
          <w:p w14:paraId="0172E762" w14:textId="77777777" w:rsidR="00970FC4" w:rsidRPr="00970FC4" w:rsidRDefault="00970FC4" w:rsidP="007C5531">
            <w:pPr>
              <w:pStyle w:val="TT"/>
              <w:rPr>
                <w:color w:val="auto"/>
              </w:rPr>
            </w:pPr>
            <w:r w:rsidRPr="00970FC4">
              <w:rPr>
                <w:color w:val="auto"/>
              </w:rPr>
              <w:t>6.4</w:t>
            </w:r>
          </w:p>
        </w:tc>
        <w:tc>
          <w:tcPr>
            <w:tcW w:w="0" w:type="auto"/>
            <w:tcBorders>
              <w:bottom w:val="single" w:sz="4" w:space="0" w:color="auto"/>
            </w:tcBorders>
          </w:tcPr>
          <w:p w14:paraId="30234E14" w14:textId="77777777" w:rsidR="00970FC4" w:rsidRPr="00970FC4" w:rsidRDefault="00970FC4" w:rsidP="007C5531">
            <w:pPr>
              <w:pStyle w:val="TT"/>
              <w:rPr>
                <w:color w:val="auto"/>
              </w:rPr>
            </w:pPr>
            <w:r w:rsidRPr="00970FC4">
              <w:rPr>
                <w:color w:val="auto"/>
              </w:rPr>
              <w:t>33.0</w:t>
            </w:r>
          </w:p>
        </w:tc>
        <w:tc>
          <w:tcPr>
            <w:tcW w:w="0" w:type="auto"/>
            <w:tcBorders>
              <w:bottom w:val="single" w:sz="4" w:space="0" w:color="auto"/>
            </w:tcBorders>
          </w:tcPr>
          <w:p w14:paraId="557726F0" w14:textId="77777777" w:rsidR="00970FC4" w:rsidRPr="00970FC4" w:rsidRDefault="00970FC4" w:rsidP="007C5531">
            <w:pPr>
              <w:pStyle w:val="TT"/>
              <w:rPr>
                <w:color w:val="auto"/>
              </w:rPr>
            </w:pPr>
            <w:r w:rsidRPr="00970FC4">
              <w:rPr>
                <w:color w:val="auto"/>
              </w:rPr>
              <w:t>11.7</w:t>
            </w:r>
          </w:p>
        </w:tc>
        <w:tc>
          <w:tcPr>
            <w:tcW w:w="0" w:type="auto"/>
            <w:tcBorders>
              <w:bottom w:val="single" w:sz="4" w:space="0" w:color="auto"/>
            </w:tcBorders>
          </w:tcPr>
          <w:p w14:paraId="571DAA14" w14:textId="77777777" w:rsidR="00970FC4" w:rsidRPr="00970FC4" w:rsidRDefault="00970FC4" w:rsidP="007C5531">
            <w:pPr>
              <w:pStyle w:val="TT"/>
              <w:rPr>
                <w:color w:val="auto"/>
              </w:rPr>
            </w:pPr>
            <w:r w:rsidRPr="00970FC4">
              <w:rPr>
                <w:color w:val="auto"/>
              </w:rPr>
              <w:t>1.04</w:t>
            </w:r>
          </w:p>
        </w:tc>
        <w:tc>
          <w:tcPr>
            <w:tcW w:w="0" w:type="auto"/>
            <w:tcBorders>
              <w:bottom w:val="single" w:sz="4" w:space="0" w:color="auto"/>
            </w:tcBorders>
          </w:tcPr>
          <w:p w14:paraId="28129E2E" w14:textId="77777777" w:rsidR="00970FC4" w:rsidRPr="00970FC4" w:rsidRDefault="00970FC4" w:rsidP="007C5531">
            <w:pPr>
              <w:pStyle w:val="TT"/>
              <w:rPr>
                <w:color w:val="auto"/>
              </w:rPr>
            </w:pPr>
            <w:r w:rsidRPr="00970FC4">
              <w:rPr>
                <w:color w:val="auto"/>
              </w:rPr>
              <w:t>3.26</w:t>
            </w:r>
          </w:p>
        </w:tc>
      </w:tr>
    </w:tbl>
    <w:p w14:paraId="725F3996" w14:textId="77777777" w:rsidR="00970FC4" w:rsidRPr="00970FC4" w:rsidRDefault="00970FC4" w:rsidP="00970FC4">
      <w:pPr>
        <w:jc w:val="both"/>
        <w:rPr>
          <w:rFonts w:ascii="Times New Roman" w:hAnsi="Times New Roman" w:cs="Times New Roman"/>
          <w:sz w:val="24"/>
          <w:szCs w:val="24"/>
        </w:rPr>
      </w:pPr>
    </w:p>
    <w:p w14:paraId="4A313397"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noProof/>
          <w:sz w:val="24"/>
          <w:szCs w:val="24"/>
          <w:lang w:eastAsia="en-GB"/>
        </w:rPr>
        <mc:AlternateContent>
          <mc:Choice Requires="wpg">
            <w:drawing>
              <wp:anchor distT="0" distB="0" distL="114300" distR="114300" simplePos="0" relativeHeight="251659264" behindDoc="0" locked="0" layoutInCell="1" allowOverlap="1" wp14:anchorId="1E8FE27E" wp14:editId="10F0C92D">
                <wp:simplePos x="0" y="0"/>
                <wp:positionH relativeFrom="column">
                  <wp:posOffset>2553869</wp:posOffset>
                </wp:positionH>
                <wp:positionV relativeFrom="paragraph">
                  <wp:posOffset>1684604</wp:posOffset>
                </wp:positionV>
                <wp:extent cx="3248025" cy="299322"/>
                <wp:effectExtent l="0" t="0" r="9525" b="5715"/>
                <wp:wrapNone/>
                <wp:docPr id="21" name="Group 21"/>
                <wp:cNvGraphicFramePr/>
                <a:graphic xmlns:a="http://schemas.openxmlformats.org/drawingml/2006/main">
                  <a:graphicData uri="http://schemas.microsoft.com/office/word/2010/wordprocessingGroup">
                    <wpg:wgp>
                      <wpg:cNvGrpSpPr/>
                      <wpg:grpSpPr>
                        <a:xfrm>
                          <a:off x="0" y="0"/>
                          <a:ext cx="3248025" cy="299322"/>
                          <a:chOff x="0" y="0"/>
                          <a:chExt cx="3366900" cy="299322"/>
                        </a:xfrm>
                      </wpg:grpSpPr>
                      <wps:wsp>
                        <wps:cNvPr id="19" name="Text Box 19"/>
                        <wps:cNvSpPr txBox="1"/>
                        <wps:spPr>
                          <a:xfrm>
                            <a:off x="0" y="0"/>
                            <a:ext cx="438150" cy="284671"/>
                          </a:xfrm>
                          <a:prstGeom prst="rect">
                            <a:avLst/>
                          </a:prstGeom>
                          <a:solidFill>
                            <a:schemeClr val="lt1"/>
                          </a:solidFill>
                          <a:ln w="6350">
                            <a:noFill/>
                          </a:ln>
                        </wps:spPr>
                        <wps:txbx>
                          <w:txbxContent>
                            <w:p w14:paraId="009299B0" w14:textId="77777777" w:rsidR="00970FC4" w:rsidRPr="00F21CB6" w:rsidRDefault="00970FC4" w:rsidP="00970FC4">
                              <w:pPr>
                                <w:jc w:val="both"/>
                              </w:pPr>
                              <w:r w:rsidRPr="00F21CB6">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922588" y="14651"/>
                            <a:ext cx="444312" cy="284671"/>
                          </a:xfrm>
                          <a:prstGeom prst="rect">
                            <a:avLst/>
                          </a:prstGeom>
                          <a:solidFill>
                            <a:schemeClr val="lt1"/>
                          </a:solidFill>
                          <a:ln w="6350">
                            <a:noFill/>
                          </a:ln>
                        </wps:spPr>
                        <wps:txbx>
                          <w:txbxContent>
                            <w:p w14:paraId="1860F101" w14:textId="77777777" w:rsidR="00970FC4" w:rsidRPr="00F21CB6" w:rsidRDefault="00970FC4" w:rsidP="00970FC4">
                              <w:pPr>
                                <w:jc w:val="both"/>
                              </w:pPr>
                              <w:r w:rsidRPr="00F21CB6">
                                <w:t>(</w:t>
                              </w:r>
                              <w:r>
                                <w:t>b</w:t>
                              </w:r>
                              <w:r w:rsidRPr="00F21CB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8FE27E" id="Group 21" o:spid="_x0000_s1028" style="position:absolute;left:0;text-align:left;margin-left:201.1pt;margin-top:132.65pt;width:255.75pt;height:23.55pt;z-index:251659264;mso-width-relative:margin;mso-height-relative:margin" coordsize="33669,2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">
                <v:shape id="_x0000_s1029" type="#_x0000_t202" style="position:absolute;width:4381;height:2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009299B0" w14:textId="77777777" w:rsidR="00970FC4" w:rsidRPr="00F21CB6" w:rsidRDefault="00970FC4" w:rsidP="00970FC4">
                        <w:pPr>
                          <w:jc w:val="both"/>
                        </w:pPr>
                        <w:r w:rsidRPr="00F21CB6">
                          <w:t>(a)</w:t>
                        </w:r>
                      </w:p>
                    </w:txbxContent>
                  </v:textbox>
                </v:shape>
                <v:shape id="Text Box 20" o:spid="_x0000_s1030" type="#_x0000_t202" style="position:absolute;left:29225;top:146;width:4444;height:2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1860F101" w14:textId="77777777" w:rsidR="00970FC4" w:rsidRPr="00F21CB6" w:rsidRDefault="00970FC4" w:rsidP="00970FC4">
                        <w:pPr>
                          <w:jc w:val="both"/>
                        </w:pPr>
                        <w:r w:rsidRPr="00F21CB6">
                          <w:t>(</w:t>
                        </w:r>
                        <w:r>
                          <w:t>b</w:t>
                        </w:r>
                        <w:r w:rsidRPr="00F21CB6">
                          <w:t>)</w:t>
                        </w:r>
                      </w:p>
                    </w:txbxContent>
                  </v:textbox>
                </v:shape>
              </v:group>
            </w:pict>
          </mc:Fallback>
        </mc:AlternateContent>
      </w:r>
      <w:r w:rsidRPr="00970FC4">
        <w:rPr>
          <w:rFonts w:ascii="Times New Roman" w:hAnsi="Times New Roman" w:cs="Times New Roman"/>
          <w:noProof/>
          <w:sz w:val="24"/>
          <w:szCs w:val="24"/>
          <w:lang w:eastAsia="en-GB"/>
        </w:rPr>
        <w:drawing>
          <wp:inline distT="0" distB="0" distL="0" distR="0" wp14:anchorId="00628F2E" wp14:editId="601B844B">
            <wp:extent cx="2658140" cy="2115879"/>
            <wp:effectExtent l="0" t="0" r="8890" b="0"/>
            <wp:docPr id="1" name="Chart 1">
              <a:extLst xmlns:a="http://schemas.openxmlformats.org/drawingml/2006/main">
                <a:ext uri="{FF2B5EF4-FFF2-40B4-BE49-F238E27FC236}">
                  <a16:creationId xmlns:a16="http://schemas.microsoft.com/office/drawing/2014/main" id="{CC3982A8-EAF1-4697-9538-00EE974BDD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970FC4">
        <w:rPr>
          <w:rFonts w:ascii="Times New Roman" w:hAnsi="Times New Roman" w:cs="Times New Roman"/>
          <w:noProof/>
          <w:sz w:val="24"/>
          <w:szCs w:val="24"/>
          <w:lang w:eastAsia="en-GB"/>
        </w:rPr>
        <w:drawing>
          <wp:inline distT="0" distB="0" distL="0" distR="0" wp14:anchorId="1AAF0E03" wp14:editId="48B94602">
            <wp:extent cx="2771775" cy="2066925"/>
            <wp:effectExtent l="0" t="0" r="0" b="0"/>
            <wp:docPr id="2" name="Chart 2">
              <a:extLst xmlns:a="http://schemas.openxmlformats.org/drawingml/2006/main">
                <a:ext uri="{FF2B5EF4-FFF2-40B4-BE49-F238E27FC236}">
                  <a16:creationId xmlns:a16="http://schemas.microsoft.com/office/drawing/2014/main" id="{112D0FDA-0B0A-4FF6-AC33-CB0E7E6CB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950AAF" w14:textId="77777777" w:rsidR="00970FC4" w:rsidRPr="00970FC4" w:rsidRDefault="00970FC4" w:rsidP="00970FC4">
      <w:pPr>
        <w:pStyle w:val="CP"/>
        <w:rPr>
          <w:color w:val="auto"/>
        </w:rPr>
      </w:pPr>
      <w:bookmarkStart w:id="9" w:name="_Ref535572883"/>
      <w:r w:rsidRPr="00970FC4">
        <w:rPr>
          <w:color w:val="auto"/>
          <w:u w:val="single"/>
        </w:rPr>
        <w:t xml:space="preserve">Figure </w:t>
      </w:r>
      <w:r w:rsidRPr="00970FC4">
        <w:rPr>
          <w:color w:val="auto"/>
          <w:u w:val="single"/>
        </w:rPr>
        <w:fldChar w:fldCharType="begin"/>
      </w:r>
      <w:r w:rsidRPr="00970FC4">
        <w:rPr>
          <w:color w:val="auto"/>
          <w:u w:val="single"/>
        </w:rPr>
        <w:instrText xml:space="preserve"> SEQ Figure \* ARABIC </w:instrText>
      </w:r>
      <w:r w:rsidRPr="00970FC4">
        <w:rPr>
          <w:color w:val="auto"/>
          <w:u w:val="single"/>
        </w:rPr>
        <w:fldChar w:fldCharType="separate"/>
      </w:r>
      <w:r w:rsidRPr="00970FC4">
        <w:rPr>
          <w:noProof/>
          <w:color w:val="auto"/>
          <w:u w:val="single"/>
        </w:rPr>
        <w:t>3</w:t>
      </w:r>
      <w:r w:rsidRPr="00970FC4">
        <w:rPr>
          <w:color w:val="auto"/>
          <w:u w:val="single"/>
        </w:rPr>
        <w:fldChar w:fldCharType="end"/>
      </w:r>
      <w:bookmarkEnd w:id="9"/>
      <w:r w:rsidRPr="00970FC4">
        <w:rPr>
          <w:color w:val="auto"/>
        </w:rPr>
        <w:t>: Electrochemical performance of the multilayer supercapacitor using polyester cotton electrodes for different coating duration (1.6s, 3.2s, 4.8s, 6.4s): (a) CV plots between   +/- 0.8 V at scan rates of 25 mV.s</w:t>
      </w:r>
      <w:r w:rsidRPr="00970FC4">
        <w:rPr>
          <w:color w:val="auto"/>
          <w:vertAlign w:val="superscript"/>
        </w:rPr>
        <w:t>-1</w:t>
      </w:r>
      <w:r w:rsidRPr="00970FC4">
        <w:rPr>
          <w:color w:val="auto"/>
        </w:rPr>
        <w:t xml:space="preserve"> (b)  Nyquist plots between 20 </w:t>
      </w:r>
      <w:proofErr w:type="spellStart"/>
      <w:r w:rsidRPr="00970FC4">
        <w:rPr>
          <w:color w:val="auto"/>
        </w:rPr>
        <w:t>mHz</w:t>
      </w:r>
      <w:proofErr w:type="spellEnd"/>
      <w:r w:rsidRPr="00970FC4">
        <w:rPr>
          <w:color w:val="auto"/>
        </w:rPr>
        <w:t xml:space="preserve"> to 200 kHz.</w:t>
      </w:r>
    </w:p>
    <w:p w14:paraId="5CC7CBD1"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Further electrochemical testing was performed on the polyester-cotton samples as these exhibited the most uniform performance across all loading levels.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572883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3</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shows CV (a) and EIS (b) plots of these polyester-cotton samples. The CV plots shows the current response of the devices throughout the testing potential window. The area enclosed by the traces is proportional to the capacitance of each device. As can be seen, as the loading level increases, the shape of the plot becomes more diamond-like. This indicates that though the increased carbon levels do not significantly degrade the capacitance </w:t>
      </w:r>
      <w:proofErr w:type="spellStart"/>
      <w:r w:rsidRPr="00970FC4">
        <w:rPr>
          <w:rFonts w:ascii="Times New Roman" w:hAnsi="Times New Roman" w:cs="Times New Roman"/>
          <w:sz w:val="24"/>
          <w:szCs w:val="24"/>
        </w:rPr>
        <w:t>behavior</w:t>
      </w:r>
      <w:proofErr w:type="spellEnd"/>
      <w:r w:rsidRPr="00970FC4">
        <w:rPr>
          <w:rFonts w:ascii="Times New Roman" w:hAnsi="Times New Roman" w:cs="Times New Roman"/>
          <w:sz w:val="24"/>
          <w:szCs w:val="24"/>
        </w:rPr>
        <w:t xml:space="preserve"> it does have a negative effect on the intrinsic ESR. This result is replicated in the EIS plot with the low frequency </w:t>
      </w:r>
      <w:r w:rsidRPr="00970FC4">
        <w:rPr>
          <w:rFonts w:ascii="Times New Roman" w:hAnsi="Times New Roman" w:cs="Times New Roman"/>
          <w:sz w:val="24"/>
          <w:szCs w:val="24"/>
        </w:rPr>
        <w:lastRenderedPageBreak/>
        <w:t>region (&lt;10 Hz) showing considerable variation. Though the overall ESR obtained from the EIS plot does not show much variability (2.48 – 4.1 Ω), this is calculated in the high frequency region where the trace meets the x-axis in the first instance and not in the low frequency region where the device would be truly operated. This is an important detail for real-world device manufacturers and must be considered during the design phase.</w:t>
      </w:r>
    </w:p>
    <w:p w14:paraId="77E2EE82" w14:textId="77777777" w:rsidR="00970FC4" w:rsidRPr="00970FC4" w:rsidRDefault="00970FC4" w:rsidP="00970FC4">
      <w:pPr>
        <w:pStyle w:val="PlainText"/>
        <w:rPr>
          <w:rFonts w:ascii="Times New Roman" w:hAnsi="Times New Roman" w:cs="Times New Roman"/>
          <w:sz w:val="24"/>
          <w:szCs w:val="24"/>
        </w:rPr>
      </w:pPr>
      <w:r w:rsidRPr="00970FC4">
        <w:rPr>
          <w:rFonts w:ascii="Times New Roman" w:hAnsi="Times New Roman" w:cs="Times New Roman"/>
          <w:sz w:val="24"/>
          <w:szCs w:val="24"/>
        </w:rPr>
        <w:t xml:space="preserve">Finally, a thorough comparison of the different textile substrates can be seen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573448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4</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As in </w:t>
      </w:r>
      <w:r w:rsidRPr="00970FC4">
        <w:rPr>
          <w:rFonts w:ascii="Times New Roman" w:hAnsi="Times New Roman" w:cs="Times New Roman"/>
          <w:sz w:val="24"/>
          <w:szCs w:val="24"/>
        </w:rPr>
        <w:fldChar w:fldCharType="begin"/>
      </w:r>
      <w:r w:rsidRPr="00970FC4">
        <w:rPr>
          <w:rFonts w:ascii="Times New Roman" w:hAnsi="Times New Roman" w:cs="Times New Roman"/>
          <w:sz w:val="24"/>
          <w:szCs w:val="24"/>
        </w:rPr>
        <w:instrText xml:space="preserve"> REF _Ref535572883 \h  \* MERGEFORMAT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sz w:val="24"/>
          <w:szCs w:val="24"/>
        </w:rPr>
        <w:t xml:space="preserve">Figure </w:t>
      </w:r>
      <w:r w:rsidRPr="00970FC4">
        <w:rPr>
          <w:rFonts w:ascii="Times New Roman" w:hAnsi="Times New Roman" w:cs="Times New Roman"/>
          <w:noProof/>
          <w:sz w:val="24"/>
          <w:szCs w:val="24"/>
        </w:rPr>
        <w:t>3</w:t>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t xml:space="preserve"> the polyester-cotton sample has been singled out for further analysis due to its performance. 4(a) demonstrates that regardless of textile type this production method produced electrochemically stable supercapacitors. Within the potential window (+/- 0.8 V) no redox reactions or chemical breakdown were observed. The silk and polyester-cotton devices show highly rectangular traces, with the only difference being the overall magnitude of the current. Cotton, on the other hand, displayed a more spindle-like trace, though still an EDLC response as no extra peaks were observed. This spindle-like shape is indicative of a more resistive (ohmic and diffusion) device and is attributed to the distribution of carbon within the cotton substrate. Although the cotton does not directly affect the electrochemical performance of the device, the structure of the textile and/or the fundamental nature of the fibers alters the distribution of the deposited carbon resulting in reduced electrochemical performance.  With further investigation, it will be possible to elucidate the cause,</w:t>
      </w:r>
      <w:bookmarkStart w:id="10" w:name="_Hlk7619222"/>
      <w:r w:rsidRPr="00970FC4">
        <w:rPr>
          <w:rFonts w:ascii="Times New Roman" w:hAnsi="Times New Roman" w:cs="Times New Roman"/>
          <w:sz w:val="24"/>
          <w:szCs w:val="24"/>
        </w:rPr>
        <w:t xml:space="preserve"> allowing for improved manufacturing steps to make the spray deposition method universal to all fabric types</w:t>
      </w:r>
      <w:bookmarkEnd w:id="10"/>
      <w:r w:rsidRPr="00970FC4">
        <w:rPr>
          <w:rFonts w:ascii="Times New Roman" w:hAnsi="Times New Roman" w:cs="Times New Roman"/>
          <w:sz w:val="24"/>
          <w:szCs w:val="24"/>
        </w:rPr>
        <w:t xml:space="preserve"> This notion of an inferior carbon structure forming within the cotton substrate is supported by 4(b) where the capacitance performance drops off the most with increasing scan-rate, in total a 57.4 % decrease between 25 and 200 mV.s</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The silk retained the most capacitance (89.9%) over the scan-rates and this is understood to be due to improved wettability of the substrate allowing easy ion transport at the boundary. In comparison to published data</w:t>
      </w:r>
      <w:r w:rsidRPr="00970FC4">
        <w:rPr>
          <w:rFonts w:ascii="Times New Roman" w:hAnsi="Times New Roman" w:cs="Times New Roman"/>
          <w:sz w:val="24"/>
          <w:szCs w:val="24"/>
          <w:vertAlign w:val="superscript"/>
        </w:rPr>
        <w:fldChar w:fldCharType="begin">
          <w:fldData xml:space="preserve">PEVuZE5vdGU+PENpdGU+PEF1dGhvcj5XYW5nPC9BdXRob3I+PFllYXI+MjAxODwvWWVhcj48UmVj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</w:fldData>
        </w:fldChar>
      </w:r>
      <w:r w:rsidRPr="00970FC4">
        <w:rPr>
          <w:rFonts w:ascii="Times New Roman" w:hAnsi="Times New Roman" w:cs="Times New Roman"/>
          <w:sz w:val="24"/>
          <w:szCs w:val="24"/>
          <w:vertAlign w:val="superscript"/>
        </w:rPr>
        <w:instrText xml:space="preserve"> ADDIN EN.CITE </w:instrText>
      </w:r>
      <w:r w:rsidRPr="00970FC4">
        <w:rPr>
          <w:rFonts w:ascii="Times New Roman" w:hAnsi="Times New Roman" w:cs="Times New Roman"/>
          <w:sz w:val="24"/>
          <w:szCs w:val="24"/>
          <w:vertAlign w:val="superscript"/>
        </w:rPr>
        <w:fldChar w:fldCharType="begin">
          <w:fldData xml:space="preserve">PEVuZE5vdGU+PENpdGU+PEF1dGhvcj5XYW5nPC9BdXRob3I+PFllYXI+MjAxODwvWWVhcj48UmVj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</w:fldData>
        </w:fldChar>
      </w:r>
      <w:r w:rsidRPr="00970FC4">
        <w:rPr>
          <w:rFonts w:ascii="Times New Roman" w:hAnsi="Times New Roman" w:cs="Times New Roman"/>
          <w:sz w:val="24"/>
          <w:szCs w:val="24"/>
          <w:vertAlign w:val="superscript"/>
        </w:rPr>
        <w:instrText xml:space="preserve"> ADDIN EN.CITE.DATA </w:instrText>
      </w:r>
      <w:r w:rsidRPr="00970FC4">
        <w:rPr>
          <w:rFonts w:ascii="Times New Roman" w:hAnsi="Times New Roman" w:cs="Times New Roman"/>
          <w:sz w:val="24"/>
          <w:szCs w:val="24"/>
          <w:vertAlign w:val="superscript"/>
        </w:rPr>
      </w:r>
      <w:r w:rsidRPr="00970FC4">
        <w:rPr>
          <w:rFonts w:ascii="Times New Roman" w:hAnsi="Times New Roman" w:cs="Times New Roman"/>
          <w:sz w:val="24"/>
          <w:szCs w:val="24"/>
          <w:vertAlign w:val="superscript"/>
        </w:rPr>
        <w:fldChar w:fldCharType="end"/>
      </w:r>
      <w:r w:rsidRPr="00970FC4">
        <w:rPr>
          <w:rFonts w:ascii="Times New Roman" w:hAnsi="Times New Roman" w:cs="Times New Roman"/>
          <w:sz w:val="24"/>
          <w:szCs w:val="24"/>
          <w:vertAlign w:val="superscript"/>
        </w:rPr>
      </w:r>
      <w:r w:rsidRPr="00970FC4">
        <w:rPr>
          <w:rFonts w:ascii="Times New Roman" w:hAnsi="Times New Roman" w:cs="Times New Roman"/>
          <w:sz w:val="24"/>
          <w:szCs w:val="24"/>
          <w:vertAlign w:val="superscript"/>
        </w:rPr>
        <w:fldChar w:fldCharType="separate"/>
      </w:r>
      <w:r w:rsidRPr="00970FC4">
        <w:rPr>
          <w:rFonts w:ascii="Times New Roman" w:hAnsi="Times New Roman" w:cs="Times New Roman"/>
          <w:sz w:val="24"/>
          <w:szCs w:val="24"/>
          <w:vertAlign w:val="superscript"/>
        </w:rPr>
        <w:t>19-21</w:t>
      </w:r>
      <w:r w:rsidRPr="00970FC4">
        <w:rPr>
          <w:rFonts w:ascii="Times New Roman" w:hAnsi="Times New Roman" w:cs="Times New Roman"/>
          <w:sz w:val="24"/>
          <w:szCs w:val="24"/>
          <w:vertAlign w:val="superscript"/>
        </w:rPr>
        <w:fldChar w:fldCharType="end"/>
      </w:r>
      <w:r w:rsidRPr="00970FC4">
        <w:rPr>
          <w:rFonts w:ascii="Times New Roman" w:hAnsi="Times New Roman" w:cs="Times New Roman"/>
          <w:sz w:val="24"/>
          <w:szCs w:val="24"/>
          <w:vertAlign w:val="superscript"/>
        </w:rPr>
        <w:t xml:space="preserve"> </w:t>
      </w:r>
      <w:r w:rsidRPr="00970FC4">
        <w:rPr>
          <w:rFonts w:ascii="Times New Roman" w:hAnsi="Times New Roman" w:cs="Times New Roman"/>
          <w:sz w:val="24"/>
          <w:szCs w:val="24"/>
        </w:rPr>
        <w:t xml:space="preserve">this is a very promising performance, highlighting the stability of this configuration of textile supercapacitor.  Figure 4(d) shows the </w:t>
      </w:r>
      <w:proofErr w:type="spellStart"/>
      <w:r w:rsidRPr="00970FC4">
        <w:rPr>
          <w:rFonts w:ascii="Times New Roman" w:hAnsi="Times New Roman" w:cs="Times New Roman"/>
          <w:sz w:val="24"/>
          <w:szCs w:val="24"/>
        </w:rPr>
        <w:t>Ragone</w:t>
      </w:r>
      <w:proofErr w:type="spellEnd"/>
      <w:r w:rsidRPr="00970FC4">
        <w:rPr>
          <w:rFonts w:ascii="Times New Roman" w:hAnsi="Times New Roman" w:cs="Times New Roman"/>
          <w:sz w:val="24"/>
          <w:szCs w:val="24"/>
        </w:rPr>
        <w:t xml:space="preserve"> plots for the polyester-cotton samples derived from GC testing between 0.55 - 2.8 </w:t>
      </w:r>
      <w:proofErr w:type="gramStart"/>
      <w:r w:rsidRPr="00970FC4">
        <w:rPr>
          <w:rFonts w:ascii="Times New Roman" w:hAnsi="Times New Roman" w:cs="Times New Roman"/>
          <w:sz w:val="24"/>
          <w:szCs w:val="24"/>
        </w:rPr>
        <w:t>A.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xml:space="preserve"> (1 – 5 mA.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as seen in Figure 4 (c). It shows the energy density of the multilayer polyester-cotton textile supercapacitor (with electrode PC 1.6s) increases from 0.33 µWh.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0.16 Wh.kg</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to 2.8 µ</w:t>
      </w:r>
      <w:proofErr w:type="spellStart"/>
      <w:r w:rsidRPr="00970FC4">
        <w:rPr>
          <w:rFonts w:ascii="Times New Roman" w:hAnsi="Times New Roman" w:cs="Times New Roman"/>
          <w:sz w:val="24"/>
          <w:szCs w:val="24"/>
        </w:rPr>
        <w:t>Wh</w:t>
      </w:r>
      <w:proofErr w:type="spellEnd"/>
      <w:r w:rsidRPr="00970FC4">
        <w:rPr>
          <w:rFonts w:ascii="Times New Roman" w:hAnsi="Times New Roman" w:cs="Times New Roman"/>
          <w:sz w:val="24"/>
          <w:szCs w:val="24"/>
        </w:rPr>
        <w:t xml:space="preserve"> 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1.37 </w:t>
      </w:r>
      <w:proofErr w:type="gramStart"/>
      <w:r w:rsidRPr="00970FC4">
        <w:rPr>
          <w:rFonts w:ascii="Times New Roman" w:hAnsi="Times New Roman" w:cs="Times New Roman"/>
          <w:sz w:val="24"/>
          <w:szCs w:val="24"/>
        </w:rPr>
        <w:t>W.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while the power density remains above 14 mW.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6.7 W.g</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xml:space="preserve">) for all test current densities. Figure 4(e) shows the CV plots of the supercapacitor before and after bending the polyester-cotton electrodes (PC 1.6s) around a diameter of 3.2 mm. The shape of CV plots did not change significantly throughout bending experiment with its capacitance decreasing by 5% after 200 cycles of bending, </w:t>
      </w:r>
      <w:bookmarkStart w:id="11" w:name="_Hlk5027412"/>
      <w:r w:rsidRPr="00970FC4">
        <w:rPr>
          <w:rFonts w:ascii="Times New Roman" w:hAnsi="Times New Roman" w:cs="Times New Roman"/>
          <w:sz w:val="24"/>
          <w:szCs w:val="24"/>
        </w:rPr>
        <w:t>comparable to similar devices seen in the literature</w:t>
      </w:r>
      <w:r w:rsidRPr="00970FC4">
        <w:rPr>
          <w:rFonts w:ascii="Times New Roman" w:hAnsi="Times New Roman" w:cs="Times New Roman"/>
          <w:sz w:val="24"/>
          <w:szCs w:val="24"/>
        </w:rPr>
        <w:fldChar w:fldCharType="begin">
          <w:fldData xml:space="preserve">PEVuZE5vdGU+PENpdGU+PEF1dGhvcj5ZdTwvQXV0aG9yPjxZZWFyPjIwMTg8L1llYXI+PFJlY051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</w:fldData>
        </w:fldChar>
      </w:r>
      <w:r w:rsidRPr="00970FC4">
        <w:rPr>
          <w:rFonts w:ascii="Times New Roman" w:hAnsi="Times New Roman" w:cs="Times New Roman"/>
          <w:sz w:val="24"/>
          <w:szCs w:val="24"/>
        </w:rPr>
        <w:instrText xml:space="preserve"> ADDIN EN.CITE </w:instrText>
      </w:r>
      <w:r w:rsidRPr="00970FC4">
        <w:rPr>
          <w:rFonts w:ascii="Times New Roman" w:hAnsi="Times New Roman" w:cs="Times New Roman"/>
          <w:sz w:val="24"/>
          <w:szCs w:val="24"/>
        </w:rPr>
        <w:fldChar w:fldCharType="begin">
          <w:fldData xml:space="preserve">PEVuZE5vdGU+PENpdGU+PEF1dGhvcj5ZdTwvQXV0aG9yPjxZZWFyPjIwMTg8L1llYXI+PFJlY051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</w:fldData>
        </w:fldChar>
      </w:r>
      <w:r w:rsidRPr="00970FC4">
        <w:rPr>
          <w:rFonts w:ascii="Times New Roman" w:hAnsi="Times New Roman" w:cs="Times New Roman"/>
          <w:sz w:val="24"/>
          <w:szCs w:val="24"/>
        </w:rPr>
        <w:instrText xml:space="preserve"> ADDIN EN.CITE.DATA </w:instrText>
      </w:r>
      <w:r w:rsidRPr="00970FC4">
        <w:rPr>
          <w:rFonts w:ascii="Times New Roman" w:hAnsi="Times New Roman" w:cs="Times New Roman"/>
          <w:sz w:val="24"/>
          <w:szCs w:val="24"/>
        </w:rPr>
      </w:r>
      <w:r w:rsidRPr="00970FC4">
        <w:rPr>
          <w:rFonts w:ascii="Times New Roman" w:hAnsi="Times New Roman" w:cs="Times New Roman"/>
          <w:sz w:val="24"/>
          <w:szCs w:val="24"/>
        </w:rPr>
        <w:fldChar w:fldCharType="end"/>
      </w:r>
      <w:r w:rsidRPr="00970FC4">
        <w:rPr>
          <w:rFonts w:ascii="Times New Roman" w:hAnsi="Times New Roman" w:cs="Times New Roman"/>
          <w:sz w:val="24"/>
          <w:szCs w:val="24"/>
        </w:rPr>
      </w:r>
      <w:r w:rsidRPr="00970FC4">
        <w:rPr>
          <w:rFonts w:ascii="Times New Roman" w:hAnsi="Times New Roman" w:cs="Times New Roman"/>
          <w:sz w:val="24"/>
          <w:szCs w:val="24"/>
        </w:rPr>
        <w:fldChar w:fldCharType="separate"/>
      </w:r>
      <w:r w:rsidRPr="00970FC4">
        <w:rPr>
          <w:rFonts w:ascii="Times New Roman" w:hAnsi="Times New Roman" w:cs="Times New Roman"/>
          <w:noProof/>
          <w:sz w:val="24"/>
          <w:szCs w:val="24"/>
          <w:vertAlign w:val="superscript"/>
        </w:rPr>
        <w:t>22, 23</w:t>
      </w:r>
      <w:r w:rsidRPr="00970FC4">
        <w:rPr>
          <w:rFonts w:ascii="Times New Roman" w:hAnsi="Times New Roman" w:cs="Times New Roman"/>
          <w:sz w:val="24"/>
          <w:szCs w:val="24"/>
        </w:rPr>
        <w:fldChar w:fldCharType="end"/>
      </w:r>
      <w:bookmarkEnd w:id="11"/>
      <w:r w:rsidRPr="00970FC4">
        <w:rPr>
          <w:rFonts w:ascii="Times New Roman" w:hAnsi="Times New Roman" w:cs="Times New Roman"/>
          <w:sz w:val="24"/>
          <w:szCs w:val="24"/>
        </w:rPr>
        <w:t>. As shown in figure 4(f) the capacitance of the supercapacitor made with PC 1.6s electrodes reduced by 5.2% over 15000 cycles at 200 mV.s</w:t>
      </w:r>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xml:space="preserve">. The GC test results of the device before and after the cycling stability test are shown in figure 4(g), both plots demonstrated a triangular shape indicating good capacitive </w:t>
      </w:r>
      <w:proofErr w:type="spellStart"/>
      <w:r w:rsidRPr="00970FC4">
        <w:rPr>
          <w:rFonts w:ascii="Times New Roman" w:hAnsi="Times New Roman" w:cs="Times New Roman"/>
          <w:sz w:val="24"/>
          <w:szCs w:val="24"/>
        </w:rPr>
        <w:t>behavior</w:t>
      </w:r>
      <w:proofErr w:type="spellEnd"/>
      <w:r w:rsidRPr="00970FC4">
        <w:rPr>
          <w:rFonts w:ascii="Times New Roman" w:hAnsi="Times New Roman" w:cs="Times New Roman"/>
          <w:sz w:val="24"/>
          <w:szCs w:val="24"/>
        </w:rPr>
        <w:t xml:space="preserve">. These results show excellent device </w:t>
      </w:r>
      <w:proofErr w:type="gramStart"/>
      <w:r w:rsidRPr="00970FC4">
        <w:rPr>
          <w:rFonts w:ascii="Times New Roman" w:hAnsi="Times New Roman" w:cs="Times New Roman"/>
          <w:sz w:val="24"/>
          <w:szCs w:val="24"/>
        </w:rPr>
        <w:t>stability, and</w:t>
      </w:r>
      <w:proofErr w:type="gramEnd"/>
      <w:r w:rsidRPr="00970FC4">
        <w:rPr>
          <w:rFonts w:ascii="Times New Roman" w:hAnsi="Times New Roman" w:cs="Times New Roman"/>
          <w:sz w:val="24"/>
          <w:szCs w:val="24"/>
        </w:rPr>
        <w:t xml:space="preserve"> shows that the adhesion between carbon/binder and the polyester-cotton yarns is very good. The combination of spray coating process and this carbon ink has managed to create a </w:t>
      </w:r>
      <w:proofErr w:type="gramStart"/>
      <w:r w:rsidRPr="00970FC4">
        <w:rPr>
          <w:rFonts w:ascii="Times New Roman" w:hAnsi="Times New Roman" w:cs="Times New Roman"/>
          <w:sz w:val="24"/>
          <w:szCs w:val="24"/>
        </w:rPr>
        <w:t>stable ,</w:t>
      </w:r>
      <w:proofErr w:type="gramEnd"/>
      <w:r w:rsidRPr="00970FC4">
        <w:rPr>
          <w:rFonts w:ascii="Times New Roman" w:hAnsi="Times New Roman" w:cs="Times New Roman"/>
          <w:sz w:val="24"/>
          <w:szCs w:val="24"/>
        </w:rPr>
        <w:t xml:space="preserve"> porous and conductive network in the textile, forming an effective double layer interface. </w:t>
      </w:r>
    </w:p>
    <w:p w14:paraId="57E4EC68" w14:textId="77777777" w:rsidR="00970FC4" w:rsidRPr="00970FC4" w:rsidRDefault="00970FC4" w:rsidP="00970FC4">
      <w:pPr>
        <w:rPr>
          <w:rFonts w:ascii="Times New Roman" w:hAnsi="Times New Roman" w:cs="Times New Roman"/>
          <w:sz w:val="24"/>
          <w:szCs w:val="24"/>
        </w:rPr>
      </w:pPr>
      <w:r w:rsidRPr="00970FC4">
        <w:rPr>
          <w:rFonts w:ascii="Times New Roman" w:hAnsi="Times New Roman" w:cs="Times New Roman"/>
          <w:sz w:val="24"/>
          <w:szCs w:val="24"/>
        </w:rPr>
        <w:br w:type="page"/>
      </w:r>
    </w:p>
    <w:p w14:paraId="044E434D" w14:textId="77777777" w:rsidR="00970FC4" w:rsidRPr="00970FC4" w:rsidRDefault="00970FC4" w:rsidP="00970FC4">
      <w:pPr>
        <w:pStyle w:val="PlainText"/>
        <w:rPr>
          <w:rFonts w:ascii="Times New Roman" w:hAnsi="Times New Roman" w:cs="Times New Roman"/>
          <w:sz w:val="24"/>
          <w:szCs w:val="24"/>
        </w:rPr>
      </w:pPr>
    </w:p>
    <w:p w14:paraId="49789B91" w14:textId="77777777" w:rsidR="00970FC4" w:rsidRPr="00970FC4" w:rsidRDefault="00970FC4" w:rsidP="00970FC4">
      <w:pPr>
        <w:pStyle w:val="PlainText"/>
        <w:rPr>
          <w:rFonts w:ascii="Times New Roman" w:hAnsi="Times New Roman" w:cs="Times New Roman"/>
          <w:sz w:val="24"/>
          <w:szCs w:val="24"/>
        </w:rPr>
      </w:pPr>
    </w:p>
    <w:p w14:paraId="32F4E52A" w14:textId="77777777" w:rsidR="00970FC4" w:rsidRPr="00970FC4" w:rsidRDefault="00970FC4" w:rsidP="00970FC4">
      <w:pPr>
        <w:jc w:val="both"/>
        <w:rPr>
          <w:rFonts w:ascii="Times New Roman" w:hAnsi="Times New Roman" w:cs="Times New Roman"/>
          <w:sz w:val="24"/>
          <w:szCs w:val="24"/>
        </w:rPr>
      </w:pPr>
    </w:p>
    <w:p w14:paraId="78084DC7"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06BF880E" wp14:editId="7CD345F1">
                <wp:simplePos x="0" y="0"/>
                <wp:positionH relativeFrom="margin">
                  <wp:posOffset>4979035</wp:posOffset>
                </wp:positionH>
                <wp:positionV relativeFrom="paragraph">
                  <wp:posOffset>1914525</wp:posOffset>
                </wp:positionV>
                <wp:extent cx="403053" cy="241222"/>
                <wp:effectExtent l="0" t="0" r="0" b="6985"/>
                <wp:wrapNone/>
                <wp:docPr id="22" name="Text Box 19"/>
                <wp:cNvGraphicFramePr/>
                <a:graphic xmlns:a="http://schemas.openxmlformats.org/drawingml/2006/main">
                  <a:graphicData uri="http://schemas.microsoft.com/office/word/2010/wordprocessingShape">
                    <wps:wsp>
                      <wps:cNvSpPr txBox="1"/>
                      <wps:spPr>
                        <a:xfrm>
                          <a:off x="0" y="0"/>
                          <a:ext cx="403053" cy="241222"/>
                        </a:xfrm>
                        <a:prstGeom prst="rect">
                          <a:avLst/>
                        </a:prstGeom>
                        <a:solidFill>
                          <a:schemeClr val="lt1"/>
                        </a:solidFill>
                        <a:ln w="6350">
                          <a:noFill/>
                        </a:ln>
                      </wps:spPr>
                      <wps:txbx>
                        <w:txbxContent>
                          <w:p w14:paraId="5F72212C" w14:textId="77777777" w:rsidR="00970FC4" w:rsidRDefault="00970FC4" w:rsidP="00970FC4">
                            <w:pPr>
                              <w:pStyle w:val="NormalWeb"/>
                              <w:spacing w:before="0" w:beforeAutospacing="0" w:after="160" w:afterAutospacing="0" w:line="256" w:lineRule="auto"/>
                              <w:jc w:val="both"/>
                            </w:pPr>
                            <w:r>
                              <w:rPr>
                                <w:rFonts w:eastAsia="DengXian"/>
                                <w:sz w:val="22"/>
                                <w:szCs w:val="22"/>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BF880E" id="Text Box 19" o:spid="_x0000_s1031" type="#_x0000_t202" style="position:absolute;left:0;text-align:left;margin-left:392.05pt;margin-top:150.75pt;width:31.75pt;height:19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" fillcolor="white [3201]" stroked="f" strokeweight=".5pt">
                <v:textbox>
                  <w:txbxContent>
                    <w:p w14:paraId="5F72212C" w14:textId="77777777" w:rsidR="00970FC4" w:rsidRDefault="00970FC4" w:rsidP="00970FC4">
                      <w:pPr>
                        <w:pStyle w:val="NormalWeb"/>
                        <w:spacing w:before="0" w:beforeAutospacing="0" w:after="160" w:afterAutospacing="0" w:line="256" w:lineRule="auto"/>
                        <w:jc w:val="both"/>
                      </w:pPr>
                      <w:r>
                        <w:rPr>
                          <w:rFonts w:eastAsia="DengXian"/>
                          <w:sz w:val="22"/>
                          <w:szCs w:val="22"/>
                        </w:rPr>
                        <w:t>(d)</w:t>
                      </w:r>
                    </w:p>
                  </w:txbxContent>
                </v:textbox>
                <w10:wrap anchorx="margin"/>
              </v:shape>
            </w:pict>
          </mc:Fallback>
        </mc:AlternateContent>
      </w:r>
      <w:r w:rsidRPr="00970FC4">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502F2BFB" wp14:editId="3CB718B8">
                <wp:simplePos x="0" y="0"/>
                <wp:positionH relativeFrom="column">
                  <wp:posOffset>2473863</wp:posOffset>
                </wp:positionH>
                <wp:positionV relativeFrom="paragraph">
                  <wp:posOffset>1926789</wp:posOffset>
                </wp:positionV>
                <wp:extent cx="353058" cy="280491"/>
                <wp:effectExtent l="0" t="0" r="9525" b="5715"/>
                <wp:wrapNone/>
                <wp:docPr id="3" name="Text Box 19"/>
                <wp:cNvGraphicFramePr/>
                <a:graphic xmlns:a="http://schemas.openxmlformats.org/drawingml/2006/main">
                  <a:graphicData uri="http://schemas.microsoft.com/office/word/2010/wordprocessingShape">
                    <wps:wsp>
                      <wps:cNvSpPr txBox="1"/>
                      <wps:spPr>
                        <a:xfrm>
                          <a:off x="0" y="0"/>
                          <a:ext cx="353058" cy="280491"/>
                        </a:xfrm>
                        <a:prstGeom prst="rect">
                          <a:avLst/>
                        </a:prstGeom>
                        <a:solidFill>
                          <a:schemeClr val="lt1"/>
                        </a:solidFill>
                        <a:ln w="6350">
                          <a:noFill/>
                        </a:ln>
                      </wps:spPr>
                      <wps:txbx>
                        <w:txbxContent>
                          <w:p w14:paraId="286B2A43" w14:textId="77777777" w:rsidR="00970FC4" w:rsidRDefault="00970FC4" w:rsidP="00970FC4">
                            <w:pPr>
                              <w:pStyle w:val="NormalWeb"/>
                              <w:spacing w:before="0" w:beforeAutospacing="0" w:after="160" w:afterAutospacing="0" w:line="256" w:lineRule="auto"/>
                              <w:jc w:val="both"/>
                            </w:pPr>
                            <w:r>
                              <w:rPr>
                                <w:rFonts w:eastAsia="DengXian"/>
                                <w:sz w:val="22"/>
                                <w:szCs w:val="22"/>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2F2BFB" id="_x0000_s1032" type="#_x0000_t202" style="position:absolute;left:0;text-align:left;margin-left:194.8pt;margin-top:151.7pt;width:27.8pt;height:22.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" fillcolor="white [3201]" stroked="f" strokeweight=".5pt">
                <v:textbox>
                  <w:txbxContent>
                    <w:p w14:paraId="286B2A43" w14:textId="77777777" w:rsidR="00970FC4" w:rsidRDefault="00970FC4" w:rsidP="00970FC4">
                      <w:pPr>
                        <w:pStyle w:val="NormalWeb"/>
                        <w:spacing w:before="0" w:beforeAutospacing="0" w:after="160" w:afterAutospacing="0" w:line="256" w:lineRule="auto"/>
                        <w:jc w:val="both"/>
                      </w:pPr>
                      <w:r>
                        <w:rPr>
                          <w:rFonts w:eastAsia="DengXian"/>
                          <w:sz w:val="22"/>
                          <w:szCs w:val="22"/>
                        </w:rPr>
                        <w:t>(c)</w:t>
                      </w:r>
                    </w:p>
                  </w:txbxContent>
                </v:textbox>
              </v:shape>
            </w:pict>
          </mc:Fallback>
        </mc:AlternateContent>
      </w:r>
      <w:r w:rsidRPr="00970FC4">
        <w:rPr>
          <w:rFonts w:ascii="Times New Roman" w:hAnsi="Times New Roman" w:cs="Times New Roman"/>
          <w:noProof/>
          <w:sz w:val="24"/>
          <w:szCs w:val="24"/>
          <w:lang w:eastAsia="en-GB"/>
        </w:rPr>
        <w:drawing>
          <wp:inline distT="0" distB="0" distL="0" distR="0" wp14:anchorId="573C3132" wp14:editId="3B3829A6">
            <wp:extent cx="2705100" cy="1920240"/>
            <wp:effectExtent l="0" t="0" r="0" b="3810"/>
            <wp:docPr id="5" name="Chart 5">
              <a:extLst xmlns:a="http://schemas.openxmlformats.org/drawingml/2006/main">
                <a:ext uri="{FF2B5EF4-FFF2-40B4-BE49-F238E27FC236}">
                  <a16:creationId xmlns:a16="http://schemas.microsoft.com/office/drawing/2014/main" id="{A0A958A9-72DD-4CC3-B2CD-B81316BE2C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970FC4">
        <w:rPr>
          <w:rFonts w:ascii="Times New Roman" w:hAnsi="Times New Roman" w:cs="Times New Roman"/>
          <w:noProof/>
          <w:sz w:val="24"/>
          <w:szCs w:val="24"/>
        </w:rPr>
        <w:drawing>
          <wp:inline distT="0" distB="0" distL="0" distR="0" wp14:anchorId="74A2A104" wp14:editId="1E07FCE2">
            <wp:extent cx="2600325" cy="2000250"/>
            <wp:effectExtent l="0" t="0" r="9525" b="0"/>
            <wp:docPr id="14" name="Chart 14">
              <a:extLst xmlns:a="http://schemas.openxmlformats.org/drawingml/2006/main">
                <a:ext uri="{FF2B5EF4-FFF2-40B4-BE49-F238E27FC236}">
                  <a16:creationId xmlns:a16="http://schemas.microsoft.com/office/drawing/2014/main" id="{CBE26945-0F36-4D6E-BA76-B38766DC98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19CBD1B"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noProof/>
          <w:sz w:val="24"/>
          <w:szCs w:val="24"/>
          <w:lang w:eastAsia="en-GB"/>
        </w:rPr>
        <w:drawing>
          <wp:inline distT="0" distB="0" distL="0" distR="0" wp14:anchorId="337D2944" wp14:editId="63A4F443">
            <wp:extent cx="2705100" cy="1978044"/>
            <wp:effectExtent l="0" t="0" r="0" b="3175"/>
            <wp:docPr id="12" name="Chart 12">
              <a:extLst xmlns:a="http://schemas.openxmlformats.org/drawingml/2006/main">
                <a:ext uri="{FF2B5EF4-FFF2-40B4-BE49-F238E27FC236}">
                  <a16:creationId xmlns:a16="http://schemas.microsoft.com/office/drawing/2014/main" id="{17924270-9F9A-42E0-9BCF-26AA18F8C4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70FC4">
        <w:rPr>
          <w:rFonts w:ascii="Times New Roman" w:hAnsi="Times New Roman" w:cs="Times New Roman"/>
          <w:noProof/>
          <w:sz w:val="24"/>
          <w:szCs w:val="24"/>
          <w:lang w:eastAsia="en-GB"/>
        </w:rPr>
        <w:drawing>
          <wp:inline distT="0" distB="0" distL="0" distR="0" wp14:anchorId="4A3B9105" wp14:editId="6A374F1F">
            <wp:extent cx="2733675" cy="2025650"/>
            <wp:effectExtent l="0" t="0" r="0" b="0"/>
            <wp:docPr id="8" name="Chart 8">
              <a:extLst xmlns:a="http://schemas.openxmlformats.org/drawingml/2006/main">
                <a:ext uri="{FF2B5EF4-FFF2-40B4-BE49-F238E27FC236}">
                  <a16:creationId xmlns:a16="http://schemas.microsoft.com/office/drawing/2014/main" id="{EF9E221D-280D-45C7-834E-677CB69165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70FC4">
        <w:rPr>
          <w:rFonts w:ascii="Times New Roman" w:hAnsi="Times New Roman" w:cs="Times New Roman"/>
          <w:noProof/>
          <w:sz w:val="24"/>
          <w:szCs w:val="24"/>
        </w:rPr>
        <w:t xml:space="preserve"> </w:t>
      </w:r>
    </w:p>
    <w:p w14:paraId="250FB1B7"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noProof/>
          <w:sz w:val="24"/>
          <w:szCs w:val="24"/>
          <w:lang w:eastAsia="en-GB"/>
        </w:rPr>
        <w:drawing>
          <wp:anchor distT="0" distB="0" distL="114300" distR="114300" simplePos="0" relativeHeight="251660288" behindDoc="0" locked="0" layoutInCell="1" allowOverlap="1" wp14:anchorId="66E33E16" wp14:editId="36D1CC6D">
            <wp:simplePos x="0" y="0"/>
            <wp:positionH relativeFrom="column">
              <wp:posOffset>3159760</wp:posOffset>
            </wp:positionH>
            <wp:positionV relativeFrom="paragraph">
              <wp:posOffset>712470</wp:posOffset>
            </wp:positionV>
            <wp:extent cx="2084527" cy="862965"/>
            <wp:effectExtent l="0" t="0" r="0" b="0"/>
            <wp:wrapNone/>
            <wp:docPr id="10" name="Chart 10">
              <a:extLst xmlns:a="http://schemas.openxmlformats.org/drawingml/2006/main">
                <a:ext uri="{FF2B5EF4-FFF2-40B4-BE49-F238E27FC236}">
                  <a16:creationId xmlns:a16="http://schemas.microsoft.com/office/drawing/2014/main" id="{355154F2-FB6E-4CA0-BFA6-5B9ABB0302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970FC4">
        <w:rPr>
          <w:rFonts w:ascii="Times New Roman" w:hAnsi="Times New Roman" w:cs="Times New Roman"/>
          <w:noProof/>
          <w:sz w:val="24"/>
          <w:szCs w:val="24"/>
          <w:lang w:eastAsia="en-GB"/>
        </w:rPr>
        <w:drawing>
          <wp:inline distT="0" distB="0" distL="0" distR="0" wp14:anchorId="299C43CC" wp14:editId="6AE1A68C">
            <wp:extent cx="2695575" cy="1943100"/>
            <wp:effectExtent l="0" t="0" r="9525" b="0"/>
            <wp:docPr id="9" name="Chart 9">
              <a:extLst xmlns:a="http://schemas.openxmlformats.org/drawingml/2006/main">
                <a:ext uri="{FF2B5EF4-FFF2-40B4-BE49-F238E27FC236}">
                  <a16:creationId xmlns:a16="http://schemas.microsoft.com/office/drawing/2014/main" id="{AB3029A3-06C0-4689-AE46-7DC92BD878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970FC4">
        <w:rPr>
          <w:rFonts w:ascii="Times New Roman" w:hAnsi="Times New Roman" w:cs="Times New Roman"/>
          <w:noProof/>
          <w:sz w:val="24"/>
          <w:szCs w:val="24"/>
          <w:lang w:eastAsia="en-GB"/>
        </w:rPr>
        <w:drawing>
          <wp:inline distT="0" distB="0" distL="0" distR="0" wp14:anchorId="6DBF46F6" wp14:editId="5E12402E">
            <wp:extent cx="2741295" cy="1997075"/>
            <wp:effectExtent l="0" t="0" r="1905" b="3175"/>
            <wp:docPr id="4" name="Chart 4">
              <a:extLst xmlns:a="http://schemas.openxmlformats.org/drawingml/2006/main">
                <a:ext uri="{FF2B5EF4-FFF2-40B4-BE49-F238E27FC236}">
                  <a16:creationId xmlns:a16="http://schemas.microsoft.com/office/drawing/2014/main" id="{B76FFA97-CBA8-4DFE-99A6-22714006FE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6218B86" w14:textId="77777777" w:rsidR="00970FC4" w:rsidRPr="00970FC4" w:rsidRDefault="00970FC4" w:rsidP="00970FC4">
      <w:pPr>
        <w:pStyle w:val="CP"/>
        <w:rPr>
          <w:color w:val="auto"/>
        </w:rPr>
      </w:pPr>
      <w:bookmarkStart w:id="12" w:name="_Ref535573448"/>
      <w:r w:rsidRPr="00970FC4">
        <w:rPr>
          <w:color w:val="auto"/>
          <w:u w:val="single"/>
        </w:rPr>
        <w:t xml:space="preserve">Figure </w:t>
      </w:r>
      <w:r w:rsidRPr="00970FC4">
        <w:rPr>
          <w:color w:val="auto"/>
          <w:u w:val="single"/>
        </w:rPr>
        <w:fldChar w:fldCharType="begin"/>
      </w:r>
      <w:r w:rsidRPr="00970FC4">
        <w:rPr>
          <w:color w:val="auto"/>
          <w:u w:val="single"/>
        </w:rPr>
        <w:instrText xml:space="preserve"> SEQ Figure \* ARABIC </w:instrText>
      </w:r>
      <w:r w:rsidRPr="00970FC4">
        <w:rPr>
          <w:color w:val="auto"/>
          <w:u w:val="single"/>
        </w:rPr>
        <w:fldChar w:fldCharType="separate"/>
      </w:r>
      <w:r w:rsidRPr="00970FC4">
        <w:rPr>
          <w:noProof/>
          <w:color w:val="auto"/>
          <w:u w:val="single"/>
        </w:rPr>
        <w:t>4</w:t>
      </w:r>
      <w:r w:rsidRPr="00970FC4">
        <w:rPr>
          <w:color w:val="auto"/>
          <w:u w:val="single"/>
        </w:rPr>
        <w:fldChar w:fldCharType="end"/>
      </w:r>
      <w:bookmarkEnd w:id="12"/>
      <w:r w:rsidRPr="00970FC4">
        <w:rPr>
          <w:color w:val="auto"/>
          <w:u w:val="single"/>
        </w:rPr>
        <w:t xml:space="preserve">: </w:t>
      </w:r>
      <w:r w:rsidRPr="00970FC4">
        <w:rPr>
          <w:color w:val="auto"/>
        </w:rPr>
        <w:t>Electrochemical performance of the multilayer textile supercapacitor: (a) CV test results between +/- 0.8V at scan rate of 25 mV.s</w:t>
      </w:r>
      <w:r w:rsidRPr="00970FC4">
        <w:rPr>
          <w:color w:val="auto"/>
          <w:vertAlign w:val="superscript"/>
        </w:rPr>
        <w:t>-1</w:t>
      </w:r>
      <w:r w:rsidRPr="00970FC4">
        <w:rPr>
          <w:color w:val="auto"/>
        </w:rPr>
        <w:t xml:space="preserve"> for supercapacitor with silk (S 1.6s), polyester-cotton (PC 1.6s) and cotton (C 1.6s) electrodes; (b) capacitance variation at different CV test scan rate for supercapacitor with S 1.6s, PC 1.6s and  C 1.6s electrodes; (c) </w:t>
      </w:r>
      <w:bookmarkStart w:id="13" w:name="_GoBack"/>
      <w:bookmarkEnd w:id="13"/>
      <w:r w:rsidRPr="00970FC4">
        <w:rPr>
          <w:color w:val="auto"/>
        </w:rPr>
        <w:t xml:space="preserve">GC plots at different current densities for device with PC 1.6s; (d) GC derived </w:t>
      </w:r>
      <w:proofErr w:type="spellStart"/>
      <w:r w:rsidRPr="00970FC4">
        <w:rPr>
          <w:color w:val="auto"/>
        </w:rPr>
        <w:t>Ragone</w:t>
      </w:r>
      <w:proofErr w:type="spellEnd"/>
      <w:r w:rsidRPr="00970FC4">
        <w:rPr>
          <w:color w:val="auto"/>
        </w:rPr>
        <w:t xml:space="preserve"> plot of the polyester-cotton supercapacitor at increasing current densities between (0.55 - 2.8 A.g</w:t>
      </w:r>
      <w:r w:rsidRPr="00970FC4">
        <w:rPr>
          <w:color w:val="auto"/>
          <w:vertAlign w:val="superscript"/>
        </w:rPr>
        <w:t>-1</w:t>
      </w:r>
      <w:r w:rsidRPr="00970FC4">
        <w:rPr>
          <w:color w:val="auto"/>
        </w:rPr>
        <w:t>/ 1 - 5 mA.cm</w:t>
      </w:r>
      <w:r w:rsidRPr="00970FC4">
        <w:rPr>
          <w:color w:val="auto"/>
          <w:vertAlign w:val="superscript"/>
        </w:rPr>
        <w:t>-2</w:t>
      </w:r>
      <w:r w:rsidRPr="00970FC4">
        <w:rPr>
          <w:color w:val="auto"/>
        </w:rPr>
        <w:t>) tested between 0 – 0.8 V; (e) CV test of the device before and after bending (200 cycles); (f) CV derived stability test over 15000 cycles; (g) GC test results at cycle 1 and cycle 15000 with current density of 0.5 A.g</w:t>
      </w:r>
      <w:r w:rsidRPr="00970FC4">
        <w:rPr>
          <w:color w:val="auto"/>
          <w:vertAlign w:val="superscript"/>
        </w:rPr>
        <w:t>-1</w:t>
      </w:r>
      <w:r w:rsidRPr="00970FC4">
        <w:rPr>
          <w:color w:val="auto"/>
        </w:rPr>
        <w:t>.</w:t>
      </w:r>
    </w:p>
    <w:p w14:paraId="2FF28FE9" w14:textId="77777777" w:rsidR="00970FC4" w:rsidRPr="00970FC4" w:rsidRDefault="00970FC4" w:rsidP="00970FC4">
      <w:pPr>
        <w:pStyle w:val="AS"/>
        <w:rPr>
          <w:color w:val="auto"/>
          <w:sz w:val="24"/>
        </w:rPr>
      </w:pPr>
    </w:p>
    <w:p w14:paraId="0787BDA2" w14:textId="77777777" w:rsidR="00970FC4" w:rsidRPr="00970FC4" w:rsidRDefault="00970FC4" w:rsidP="00970FC4">
      <w:pPr>
        <w:pStyle w:val="AS"/>
        <w:rPr>
          <w:color w:val="auto"/>
          <w:sz w:val="24"/>
        </w:rPr>
      </w:pPr>
      <w:r w:rsidRPr="00970FC4">
        <w:rPr>
          <w:color w:val="auto"/>
          <w:sz w:val="24"/>
        </w:rPr>
        <w:lastRenderedPageBreak/>
        <w:t xml:space="preserve">Conclusion </w:t>
      </w:r>
    </w:p>
    <w:p w14:paraId="7D82971C"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A group of multilayer supercapacitors have been produced using spray-coated textile electrodes. The supercapacitor with silk electrodes (type S 4.8s) demonstrated excellent performance with a gravimetric capacitance of 20.2 </w:t>
      </w:r>
      <w:proofErr w:type="gramStart"/>
      <w:r w:rsidRPr="00970FC4">
        <w:rPr>
          <w:rFonts w:ascii="Times New Roman" w:hAnsi="Times New Roman" w:cs="Times New Roman"/>
          <w:sz w:val="24"/>
          <w:szCs w:val="24"/>
        </w:rPr>
        <w:t>F.g</w:t>
      </w:r>
      <w:proofErr w:type="gramEnd"/>
      <w:r w:rsidRPr="00970FC4">
        <w:rPr>
          <w:rFonts w:ascii="Times New Roman" w:hAnsi="Times New Roman" w:cs="Times New Roman"/>
          <w:sz w:val="24"/>
          <w:szCs w:val="24"/>
          <w:vertAlign w:val="superscript"/>
        </w:rPr>
        <w:t xml:space="preserve">-1 </w:t>
      </w:r>
      <w:r w:rsidRPr="00970FC4">
        <w:rPr>
          <w:rFonts w:ascii="Times New Roman" w:hAnsi="Times New Roman" w:cs="Times New Roman"/>
          <w:sz w:val="24"/>
          <w:szCs w:val="24"/>
        </w:rPr>
        <w:t>(56.6 mF.cm</w:t>
      </w:r>
      <w:r w:rsidRPr="00970FC4">
        <w:rPr>
          <w:rFonts w:ascii="Times New Roman" w:hAnsi="Times New Roman" w:cs="Times New Roman"/>
          <w:sz w:val="24"/>
          <w:szCs w:val="24"/>
          <w:vertAlign w:val="superscript"/>
        </w:rPr>
        <w:t xml:space="preserve">-2 </w:t>
      </w:r>
      <w:r w:rsidRPr="00970FC4">
        <w:rPr>
          <w:rFonts w:ascii="Times New Roman" w:hAnsi="Times New Roman" w:cs="Times New Roman"/>
          <w:sz w:val="24"/>
          <w:szCs w:val="24"/>
        </w:rPr>
        <w:t xml:space="preserve">). However, the supercapacitor based on polyester-cotton electrodes (type PC 6.4s) achieved the highest areal capacitance, energy density and power density (15.4 </w:t>
      </w:r>
      <w:proofErr w:type="gramStart"/>
      <w:r w:rsidRPr="00970FC4">
        <w:rPr>
          <w:rFonts w:ascii="Times New Roman" w:hAnsi="Times New Roman" w:cs="Times New Roman"/>
          <w:sz w:val="24"/>
          <w:szCs w:val="24"/>
        </w:rPr>
        <w:t>F.g</w:t>
      </w:r>
      <w:proofErr w:type="gramEnd"/>
      <w:r w:rsidRPr="00970FC4">
        <w:rPr>
          <w:rFonts w:ascii="Times New Roman" w:hAnsi="Times New Roman" w:cs="Times New Roman"/>
          <w:sz w:val="24"/>
          <w:szCs w:val="24"/>
          <w:vertAlign w:val="superscript"/>
        </w:rPr>
        <w:t>-1</w:t>
      </w:r>
      <w:r w:rsidRPr="00970FC4">
        <w:rPr>
          <w:rFonts w:ascii="Times New Roman" w:hAnsi="Times New Roman" w:cs="Times New Roman"/>
          <w:sz w:val="24"/>
          <w:szCs w:val="24"/>
        </w:rPr>
        <w:t>, 118 mF.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10.4 μWh.cm </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xml:space="preserve"> and 14.78 mW.cm</w:t>
      </w:r>
      <w:r w:rsidRPr="00970FC4">
        <w:rPr>
          <w:rFonts w:ascii="Times New Roman" w:hAnsi="Times New Roman" w:cs="Times New Roman"/>
          <w:sz w:val="24"/>
          <w:szCs w:val="24"/>
          <w:vertAlign w:val="superscript"/>
        </w:rPr>
        <w:t>−2</w:t>
      </w:r>
      <w:r w:rsidRPr="00970FC4">
        <w:rPr>
          <w:rFonts w:ascii="Times New Roman" w:hAnsi="Times New Roman" w:cs="Times New Roman"/>
          <w:sz w:val="24"/>
          <w:szCs w:val="24"/>
        </w:rPr>
        <w:t>). The supercapacitor with spray coated polyester-cotton electrodes exhibited excellent cycling stability with only a 5.2% capacitance decrease over 15000 cycles. In addition, bending the textile electrode did not significantly affect the electrochemical performance of the device, with the capacitance of the device reducing by just 5% after cyclically bending 200 times.</w:t>
      </w:r>
    </w:p>
    <w:p w14:paraId="15EC1445" w14:textId="77777777" w:rsidR="00970FC4" w:rsidRPr="00970FC4" w:rsidRDefault="00970FC4" w:rsidP="00970FC4">
      <w:pPr>
        <w:jc w:val="both"/>
        <w:rPr>
          <w:rFonts w:ascii="Times New Roman" w:hAnsi="Times New Roman" w:cs="Times New Roman"/>
          <w:sz w:val="24"/>
          <w:szCs w:val="24"/>
        </w:rPr>
      </w:pPr>
      <w:r w:rsidRPr="00970FC4">
        <w:rPr>
          <w:rFonts w:ascii="Times New Roman" w:hAnsi="Times New Roman" w:cs="Times New Roman"/>
          <w:sz w:val="24"/>
          <w:szCs w:val="24"/>
        </w:rPr>
        <w:t xml:space="preserve">This work has demonstrated the electrochemical performance of multilayer supercapacitors with three different textile electrodes and four different levels of carbon material. Textile substrates with different properties (material, thickness and weave structure) are seen to influence the weight and uniformity of carbon material that can be introduced into the fabric substrates. </w:t>
      </w:r>
      <w:bookmarkStart w:id="14" w:name="_Hlk7619561"/>
      <w:r w:rsidRPr="00970FC4">
        <w:rPr>
          <w:rFonts w:ascii="Times New Roman" w:hAnsi="Times New Roman" w:cs="Times New Roman"/>
          <w:sz w:val="24"/>
          <w:szCs w:val="24"/>
        </w:rPr>
        <w:t xml:space="preserve">The choice of textile substrate also has a profound influence on the electrochemical performance of the carbon electrodes, with the carbon textile demonstrating the worst performance of the three. </w:t>
      </w:r>
      <w:bookmarkEnd w:id="14"/>
      <w:r w:rsidRPr="00970FC4">
        <w:rPr>
          <w:rFonts w:ascii="Times New Roman" w:hAnsi="Times New Roman" w:cs="Times New Roman"/>
          <w:sz w:val="24"/>
          <w:szCs w:val="24"/>
        </w:rPr>
        <w:t xml:space="preserve">This work has demonstrated these influences and can act as a reference to inform future design considerations for flexible E-textile supercapacitors. </w:t>
      </w:r>
      <w:bookmarkStart w:id="15" w:name="_Hlk5104540"/>
      <w:r w:rsidRPr="00970FC4">
        <w:rPr>
          <w:rFonts w:ascii="Times New Roman" w:hAnsi="Times New Roman" w:cs="Times New Roman"/>
          <w:sz w:val="24"/>
          <w:szCs w:val="24"/>
        </w:rPr>
        <w:t>Future work will include encapsulating the fabric supercapacitor to achieve a practical device that can withstand the rigors of use (such as washing) and investigating the weave/material/ink interaction to understand the effect of carbon agglomeration for different textiles.</w:t>
      </w:r>
      <w:bookmarkEnd w:id="15"/>
    </w:p>
    <w:p w14:paraId="1CD261BA" w14:textId="77777777" w:rsidR="00970FC4" w:rsidRPr="00970FC4" w:rsidRDefault="00970FC4" w:rsidP="00970FC4">
      <w:pPr>
        <w:jc w:val="both"/>
        <w:rPr>
          <w:rFonts w:ascii="Times New Roman" w:hAnsi="Times New Roman" w:cs="Times New Roman"/>
          <w:sz w:val="24"/>
          <w:szCs w:val="24"/>
        </w:rPr>
      </w:pPr>
    </w:p>
    <w:p w14:paraId="4DFBDB0F" w14:textId="77777777" w:rsidR="00970FC4" w:rsidRPr="00970FC4" w:rsidRDefault="00970FC4" w:rsidP="00970FC4">
      <w:pPr>
        <w:pStyle w:val="AN"/>
        <w:rPr>
          <w:b/>
        </w:rPr>
      </w:pPr>
      <w:r w:rsidRPr="00970FC4">
        <w:rPr>
          <w:b/>
        </w:rPr>
        <w:t>Acknowledgements</w:t>
      </w:r>
    </w:p>
    <w:p w14:paraId="520FBB05" w14:textId="77777777" w:rsidR="00970FC4" w:rsidRPr="00970FC4" w:rsidRDefault="00970FC4" w:rsidP="00970FC4">
      <w:pPr>
        <w:pStyle w:val="AN"/>
      </w:pPr>
      <w:r w:rsidRPr="00970FC4">
        <w:t>The authors thank the EPSRC for supporting this research with grant references EP/1005323/1 and EP/L016818/1.</w:t>
      </w:r>
    </w:p>
    <w:p w14:paraId="40869039" w14:textId="77777777" w:rsidR="00970FC4" w:rsidRPr="00970FC4" w:rsidRDefault="00970FC4" w:rsidP="00970FC4">
      <w:pPr>
        <w:pStyle w:val="AN"/>
      </w:pPr>
    </w:p>
    <w:p w14:paraId="0557B9A5" w14:textId="77777777" w:rsidR="00970FC4" w:rsidRPr="00970FC4" w:rsidRDefault="00970FC4" w:rsidP="00970FC4">
      <w:pPr>
        <w:pStyle w:val="AN"/>
        <w:rPr>
          <w:b/>
        </w:rPr>
      </w:pPr>
      <w:r w:rsidRPr="00970FC4">
        <w:rPr>
          <w:b/>
        </w:rPr>
        <w:t>Declaration of Conflicting Interests</w:t>
      </w:r>
    </w:p>
    <w:p w14:paraId="1179A7BD" w14:textId="77777777" w:rsidR="00970FC4" w:rsidRPr="00970FC4" w:rsidRDefault="00970FC4" w:rsidP="00970FC4">
      <w:pPr>
        <w:pStyle w:val="AN"/>
      </w:pPr>
      <w:r w:rsidRPr="00970FC4">
        <w:t>The author(s) declared no potential conflicts of interest with respect to the research, authorship, and/or publication of this article.</w:t>
      </w:r>
    </w:p>
    <w:p w14:paraId="0324CB5D" w14:textId="77777777" w:rsidR="00970FC4" w:rsidRPr="00970FC4" w:rsidRDefault="00970FC4" w:rsidP="00970FC4">
      <w:pPr>
        <w:pStyle w:val="AN"/>
      </w:pPr>
    </w:p>
    <w:p w14:paraId="359A7020" w14:textId="77777777" w:rsidR="00970FC4" w:rsidRPr="00970FC4" w:rsidRDefault="00970FC4" w:rsidP="00970FC4">
      <w:pPr>
        <w:pStyle w:val="AN"/>
        <w:rPr>
          <w:b/>
        </w:rPr>
      </w:pPr>
      <w:r w:rsidRPr="00970FC4">
        <w:rPr>
          <w:b/>
        </w:rPr>
        <w:t>Funding</w:t>
      </w:r>
    </w:p>
    <w:p w14:paraId="00CC3E18" w14:textId="77777777" w:rsidR="00970FC4" w:rsidRPr="00970FC4" w:rsidRDefault="00970FC4" w:rsidP="00970FC4">
      <w:pPr>
        <w:pStyle w:val="AN"/>
      </w:pPr>
      <w:r w:rsidRPr="00970FC4">
        <w:t>The author(s) received no financial support for the research, authorship, and/or publication of this article.</w:t>
      </w:r>
    </w:p>
    <w:p w14:paraId="3676C742" w14:textId="77777777" w:rsidR="00970FC4" w:rsidRPr="00D37349" w:rsidRDefault="00970FC4" w:rsidP="00970FC4">
      <w:pPr>
        <w:pStyle w:val="AN"/>
      </w:pPr>
    </w:p>
    <w:p w14:paraId="05C6ECB9" w14:textId="77777777" w:rsidR="00970FC4" w:rsidRPr="008E3480" w:rsidRDefault="00970FC4" w:rsidP="00970FC4">
      <w:pPr>
        <w:rPr>
          <w:b/>
        </w:rPr>
      </w:pPr>
      <w:r>
        <w:rPr>
          <w:b/>
        </w:rPr>
        <w:t>References</w:t>
      </w:r>
    </w:p>
    <w:p w14:paraId="3B74278F" w14:textId="77777777" w:rsidR="00970FC4" w:rsidRPr="00FE3D79" w:rsidRDefault="00970FC4" w:rsidP="00970FC4">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FE3D79">
        <w:t>1.</w:t>
      </w:r>
      <w:r w:rsidRPr="00FE3D79">
        <w:tab/>
        <w:t xml:space="preserve">Dias T. </w:t>
      </w:r>
      <w:r w:rsidRPr="00FE3D79">
        <w:rPr>
          <w:i/>
        </w:rPr>
        <w:t>Electronic textiles: Smart fabrics and wearable technology</w:t>
      </w:r>
      <w:r w:rsidRPr="00FE3D79">
        <w:t>. Woodhead Publishing, 2015.</w:t>
      </w:r>
    </w:p>
    <w:p w14:paraId="721E752F" w14:textId="77777777" w:rsidR="00970FC4" w:rsidRPr="00FE3D79" w:rsidRDefault="00970FC4" w:rsidP="00970FC4">
      <w:pPr>
        <w:pStyle w:val="EndNoteBibliography"/>
        <w:spacing w:after="0"/>
      </w:pPr>
      <w:r w:rsidRPr="00FE3D79">
        <w:t>2.</w:t>
      </w:r>
      <w:r w:rsidRPr="00FE3D79">
        <w:tab/>
        <w:t xml:space="preserve">Ha SH, Shin KH, Park HW, et al. Flexible Lithium-Ion Batteries with High Areal Capacity Enabled by Smart Conductive Textiles. </w:t>
      </w:r>
      <w:r w:rsidRPr="00FE3D79">
        <w:rPr>
          <w:i/>
        </w:rPr>
        <w:t>Small</w:t>
      </w:r>
      <w:r w:rsidRPr="00FE3D79">
        <w:t xml:space="preserve"> 2018; 14: 1703418. DOI: 10.1002/smll.201703418.</w:t>
      </w:r>
    </w:p>
    <w:p w14:paraId="15827CEB" w14:textId="77777777" w:rsidR="00970FC4" w:rsidRPr="00FE3D79" w:rsidRDefault="00970FC4" w:rsidP="00970FC4">
      <w:pPr>
        <w:pStyle w:val="EndNoteBibliography"/>
        <w:spacing w:after="0"/>
      </w:pPr>
      <w:r w:rsidRPr="00FE3D79">
        <w:t>3.</w:t>
      </w:r>
      <w:r w:rsidRPr="00FE3D79">
        <w:tab/>
        <w:t xml:space="preserve">Chen C and Hu L. Nanocellulose toward Advanced Energy Storage Devices: Structure and Electrochemistry. </w:t>
      </w:r>
      <w:r w:rsidRPr="00FE3D79">
        <w:rPr>
          <w:i/>
        </w:rPr>
        <w:t>Accounts of Chemical Research</w:t>
      </w:r>
      <w:r w:rsidRPr="00FE3D79">
        <w:t xml:space="preserve"> 2018; 51: 3154-3165. DOI: 10.1021/acs.accounts.8b00391.</w:t>
      </w:r>
    </w:p>
    <w:p w14:paraId="49FF0C20" w14:textId="77777777" w:rsidR="00970FC4" w:rsidRPr="00FE3D79" w:rsidRDefault="00970FC4" w:rsidP="00970FC4">
      <w:pPr>
        <w:pStyle w:val="EndNoteBibliography"/>
        <w:spacing w:after="0"/>
      </w:pPr>
      <w:r w:rsidRPr="00FE3D79">
        <w:t>4.</w:t>
      </w:r>
      <w:r w:rsidRPr="00FE3D79">
        <w:tab/>
        <w:t xml:space="preserve">Conway BE. </w:t>
      </w:r>
      <w:r w:rsidRPr="00FE3D79">
        <w:rPr>
          <w:i/>
        </w:rPr>
        <w:t>Electrochemical supercapacitors: scientific fundamentals and technological applications</w:t>
      </w:r>
      <w:r w:rsidRPr="00FE3D79">
        <w:t>. Springer Science &amp; Business Media, 2013.</w:t>
      </w:r>
    </w:p>
    <w:p w14:paraId="58810FC6" w14:textId="77777777" w:rsidR="00970FC4" w:rsidRPr="00FE3D79" w:rsidRDefault="00970FC4" w:rsidP="00970FC4">
      <w:pPr>
        <w:pStyle w:val="EndNoteBibliography"/>
        <w:spacing w:after="0"/>
      </w:pPr>
      <w:r w:rsidRPr="00FE3D79">
        <w:lastRenderedPageBreak/>
        <w:t>5.</w:t>
      </w:r>
      <w:r w:rsidRPr="00FE3D79">
        <w:tab/>
        <w:t xml:space="preserve">Chen X, Paul R and Dai L. Carbon-based supercapacitors for efficient energy storage. </w:t>
      </w:r>
      <w:r w:rsidRPr="00FE3D79">
        <w:rPr>
          <w:i/>
        </w:rPr>
        <w:t>National Science Review</w:t>
      </w:r>
      <w:r w:rsidRPr="00FE3D79">
        <w:t xml:space="preserve"> 2017; 4: 453-489. DOI: 10.1093/nsr/nwx009.</w:t>
      </w:r>
    </w:p>
    <w:p w14:paraId="6A470B33" w14:textId="77777777" w:rsidR="00970FC4" w:rsidRPr="00FE3D79" w:rsidRDefault="00970FC4" w:rsidP="00970FC4">
      <w:pPr>
        <w:pStyle w:val="EndNoteBibliography"/>
        <w:spacing w:after="0"/>
      </w:pPr>
      <w:r w:rsidRPr="00FE3D79">
        <w:t>6.</w:t>
      </w:r>
      <w:r w:rsidRPr="00FE3D79">
        <w:tab/>
        <w:t xml:space="preserve">Largeot C, Portet C, Chmiola J, et al. Relation between the Ion Size and Pore Size for an Electric Double-Layer Capacitor. </w:t>
      </w:r>
      <w:r w:rsidRPr="00FE3D79">
        <w:rPr>
          <w:i/>
        </w:rPr>
        <w:t>Journal of the American Chemical Society</w:t>
      </w:r>
      <w:r w:rsidRPr="00FE3D79">
        <w:t xml:space="preserve"> 2008; 130: 2730-2731. DOI: 10.1021/ja7106178.</w:t>
      </w:r>
    </w:p>
    <w:p w14:paraId="42858F6D" w14:textId="77777777" w:rsidR="00970FC4" w:rsidRPr="00FE3D79" w:rsidRDefault="00970FC4" w:rsidP="00970FC4">
      <w:pPr>
        <w:pStyle w:val="EndNoteBibliography"/>
        <w:spacing w:after="0"/>
      </w:pPr>
      <w:r w:rsidRPr="00FE3D79">
        <w:t>7.</w:t>
      </w:r>
      <w:r w:rsidRPr="00FE3D79">
        <w:tab/>
        <w:t xml:space="preserve">Sun P, Qiu M, Li M, et al. Stretchable Ni@NiCoP textile for wearable energy storage clothes. </w:t>
      </w:r>
      <w:r w:rsidRPr="00FE3D79">
        <w:rPr>
          <w:i/>
        </w:rPr>
        <w:t>Nano Energy</w:t>
      </w:r>
      <w:r w:rsidRPr="00FE3D79">
        <w:t xml:space="preserve"> 2019; 55: 506-515. DOI: </w:t>
      </w:r>
      <w:hyperlink r:id="rId17" w:history="1">
        <w:r w:rsidRPr="00FE3D79">
          <w:rPr>
            <w:rStyle w:val="Hyperlink"/>
          </w:rPr>
          <w:t>https://doi.org/10.1016/j.nanoen.2018.10.067</w:t>
        </w:r>
      </w:hyperlink>
      <w:r w:rsidRPr="00FE3D79">
        <w:t>.</w:t>
      </w:r>
    </w:p>
    <w:p w14:paraId="18DC11A8" w14:textId="77777777" w:rsidR="00970FC4" w:rsidRPr="00FE3D79" w:rsidRDefault="00970FC4" w:rsidP="00970FC4">
      <w:pPr>
        <w:pStyle w:val="EndNoteBibliography"/>
        <w:spacing w:after="0"/>
      </w:pPr>
      <w:r w:rsidRPr="00FE3D79">
        <w:t>8.</w:t>
      </w:r>
      <w:r w:rsidRPr="00FE3D79">
        <w:tab/>
        <w:t xml:space="preserve">Liu Z, Mo F, Li H, et al. Advances in Flexible and Wearable Energy-Storage Textiles. </w:t>
      </w:r>
      <w:r w:rsidRPr="00FE3D79">
        <w:rPr>
          <w:i/>
        </w:rPr>
        <w:t>Small Methods</w:t>
      </w:r>
      <w:r w:rsidRPr="00FE3D79">
        <w:t xml:space="preserve"> 2018; 2: 1800124. DOI: 10.1002/smtd.201800124.</w:t>
      </w:r>
    </w:p>
    <w:p w14:paraId="4D9E1154" w14:textId="77777777" w:rsidR="00970FC4" w:rsidRPr="00FE3D79" w:rsidRDefault="00970FC4" w:rsidP="00970FC4">
      <w:pPr>
        <w:pStyle w:val="EndNoteBibliography"/>
        <w:spacing w:after="0"/>
      </w:pPr>
      <w:r w:rsidRPr="00FE3D79">
        <w:t>9.</w:t>
      </w:r>
      <w:r w:rsidRPr="00FE3D79">
        <w:tab/>
        <w:t xml:space="preserve">Yong S, Owen J and Beeby S. Solid-State Supercapacitor Fabricated in a Single Woven Textile Layer for E-Textiles Applications. </w:t>
      </w:r>
      <w:r w:rsidRPr="00FE3D79">
        <w:rPr>
          <w:i/>
        </w:rPr>
        <w:t>Advanced Engineering Materials</w:t>
      </w:r>
      <w:r w:rsidRPr="00FE3D79">
        <w:t xml:space="preserve"> 2018; 20: 1700860. DOI: 10.1002/adem.201700860.</w:t>
      </w:r>
    </w:p>
    <w:p w14:paraId="440B9F4E" w14:textId="77777777" w:rsidR="00970FC4" w:rsidRPr="00FE3D79" w:rsidRDefault="00970FC4" w:rsidP="00970FC4">
      <w:pPr>
        <w:pStyle w:val="EndNoteBibliography"/>
        <w:spacing w:after="0"/>
      </w:pPr>
      <w:r w:rsidRPr="00FE3D79">
        <w:t>10.</w:t>
      </w:r>
      <w:r w:rsidRPr="00FE3D79">
        <w:tab/>
        <w:t xml:space="preserve">Pan S, Lin H, Deng J, et al. Novel Wearable Energy Devices Based on Aligned Carbon Nanotube Fiber Textiles. </w:t>
      </w:r>
      <w:r w:rsidRPr="00FE3D79">
        <w:rPr>
          <w:i/>
        </w:rPr>
        <w:t>Advanced Energy Materials</w:t>
      </w:r>
      <w:r w:rsidRPr="00FE3D79">
        <w:t xml:space="preserve"> 2015; 5: 1401438. DOI: 10.1002/aenm.201401438.</w:t>
      </w:r>
    </w:p>
    <w:p w14:paraId="0CEB3A5F" w14:textId="77777777" w:rsidR="00970FC4" w:rsidRPr="00FE3D79" w:rsidRDefault="00970FC4" w:rsidP="00970FC4">
      <w:pPr>
        <w:pStyle w:val="EndNoteBibliography"/>
        <w:spacing w:after="0"/>
      </w:pPr>
      <w:r w:rsidRPr="00FE3D79">
        <w:t>11.</w:t>
      </w:r>
      <w:r w:rsidRPr="00FE3D79">
        <w:tab/>
        <w:t xml:space="preserve">Meng J, Nie W, Zhang K, et al. Enhancing Electrochemical Performance of Graphene Fiber-Based Supercapacitors by Plasma Treatment. </w:t>
      </w:r>
      <w:r w:rsidRPr="00FE3D79">
        <w:rPr>
          <w:i/>
        </w:rPr>
        <w:t>ACS Applied Materials &amp; Interfaces</w:t>
      </w:r>
      <w:r w:rsidRPr="00FE3D79">
        <w:t xml:space="preserve"> 2018; 10: 13652-13659. DOI: 10.1021/acsami.8b04438.</w:t>
      </w:r>
    </w:p>
    <w:p w14:paraId="372B097B" w14:textId="77777777" w:rsidR="00970FC4" w:rsidRPr="00FE3D79" w:rsidRDefault="00970FC4" w:rsidP="00970FC4">
      <w:pPr>
        <w:pStyle w:val="EndNoteBibliography"/>
        <w:spacing w:after="0"/>
      </w:pPr>
      <w:r w:rsidRPr="00FE3D79">
        <w:t>12.</w:t>
      </w:r>
      <w:r w:rsidRPr="00FE3D79">
        <w:tab/>
        <w:t xml:space="preserve">Lam DV, Jo K, Kim C-H, et al. Activated Carbon Textile via Chemistry of Metal Extraction for Supercapacitors. </w:t>
      </w:r>
      <w:r w:rsidRPr="00FE3D79">
        <w:rPr>
          <w:i/>
        </w:rPr>
        <w:t>ACS Nano</w:t>
      </w:r>
      <w:r w:rsidRPr="00FE3D79">
        <w:t xml:space="preserve"> 2016; 10: 11351-11359. DOI: 10.1021/acsnano.6b06608.</w:t>
      </w:r>
    </w:p>
    <w:p w14:paraId="09178BA7" w14:textId="77777777" w:rsidR="00970FC4" w:rsidRPr="00FE3D79" w:rsidRDefault="00970FC4" w:rsidP="00970FC4">
      <w:pPr>
        <w:pStyle w:val="EndNoteBibliography"/>
        <w:spacing w:after="0"/>
      </w:pPr>
      <w:r w:rsidRPr="00FE3D79">
        <w:t>13.</w:t>
      </w:r>
      <w:r w:rsidRPr="00FE3D79">
        <w:tab/>
        <w:t xml:space="preserve">Han Y and Dai L. Conducting Polymers for Flexible Supercapacitors. </w:t>
      </w:r>
      <w:r w:rsidRPr="00FE3D79">
        <w:rPr>
          <w:i/>
        </w:rPr>
        <w:t>Macromolecular Chemistry and Physics</w:t>
      </w:r>
      <w:r w:rsidRPr="00FE3D79">
        <w:t xml:space="preserve"> 2019; 220: 1800355. DOI: 10.1002/macp.201800355.</w:t>
      </w:r>
    </w:p>
    <w:p w14:paraId="67554295" w14:textId="77777777" w:rsidR="00970FC4" w:rsidRPr="00FE3D79" w:rsidRDefault="00970FC4" w:rsidP="00970FC4">
      <w:pPr>
        <w:pStyle w:val="EndNoteBibliography"/>
        <w:spacing w:after="0"/>
      </w:pPr>
      <w:r w:rsidRPr="00FE3D79">
        <w:t>14.</w:t>
      </w:r>
      <w:r w:rsidRPr="00FE3D79">
        <w:tab/>
        <w:t xml:space="preserve">Amr MA, Nazmul K, Cristina V, et al. Ultraflexible and robust graphene supercapacitors printed on textiles for wearable electronics applications. </w:t>
      </w:r>
      <w:r w:rsidRPr="00FE3D79">
        <w:rPr>
          <w:i/>
        </w:rPr>
        <w:t>2D Materials</w:t>
      </w:r>
      <w:r w:rsidRPr="00FE3D79">
        <w:t xml:space="preserve"> 2017; 4: 035016.</w:t>
      </w:r>
    </w:p>
    <w:p w14:paraId="4CE841D1" w14:textId="77777777" w:rsidR="00970FC4" w:rsidRPr="00FE3D79" w:rsidRDefault="00970FC4" w:rsidP="00970FC4">
      <w:pPr>
        <w:pStyle w:val="EndNoteBibliography"/>
        <w:spacing w:after="0"/>
      </w:pPr>
      <w:r w:rsidRPr="00FE3D79">
        <w:t>15.</w:t>
      </w:r>
      <w:r w:rsidRPr="00FE3D79">
        <w:tab/>
        <w:t xml:space="preserve">Huang Q, Liu L, Wang D, et al. One-step electrospinning of carbon nanowebs on metallic textiles for high-capacitance supercapacitor fabrics. </w:t>
      </w:r>
      <w:r w:rsidRPr="00FE3D79">
        <w:rPr>
          <w:i/>
        </w:rPr>
        <w:t>Journal of Materials Chemistry A</w:t>
      </w:r>
      <w:r w:rsidRPr="00FE3D79">
        <w:t xml:space="preserve"> 2016; 4: 6802-6808. 10.1039/C5TA09309K. DOI: 10.1039/C5TA09309K.</w:t>
      </w:r>
    </w:p>
    <w:p w14:paraId="0531DA27" w14:textId="77777777" w:rsidR="00970FC4" w:rsidRPr="00FE3D79" w:rsidRDefault="00970FC4" w:rsidP="00970FC4">
      <w:pPr>
        <w:pStyle w:val="EndNoteBibliography"/>
        <w:spacing w:after="0"/>
      </w:pPr>
      <w:r w:rsidRPr="00FE3D79">
        <w:t>16.</w:t>
      </w:r>
      <w:r w:rsidRPr="00FE3D79">
        <w:tab/>
        <w:t xml:space="preserve">Li M, Zu M, Yu J, et al. Stretchable Fiber Supercapacitors with High Volumetric Performance Based on Buckled MnO2/Oxidized Carbon Nanotube Fiber Electrodes. </w:t>
      </w:r>
      <w:r w:rsidRPr="00FE3D79">
        <w:rPr>
          <w:i/>
        </w:rPr>
        <w:t>Small</w:t>
      </w:r>
      <w:r w:rsidRPr="00FE3D79">
        <w:t xml:space="preserve"> 2017; 13: 1602994. DOI: 10.1002/smll.201602994.</w:t>
      </w:r>
    </w:p>
    <w:p w14:paraId="648ABADF" w14:textId="77777777" w:rsidR="00970FC4" w:rsidRPr="00FE3D79" w:rsidRDefault="00970FC4" w:rsidP="00970FC4">
      <w:pPr>
        <w:pStyle w:val="EndNoteBibliography"/>
        <w:spacing w:after="0"/>
      </w:pPr>
      <w:r w:rsidRPr="00FE3D79">
        <w:t>17.</w:t>
      </w:r>
      <w:r w:rsidRPr="00FE3D79">
        <w:tab/>
        <w:t xml:space="preserve">Dong L, Xu C, Li Y, et al. Flexible electrodes and supercapacitors for wearable energy storage: a review by category. </w:t>
      </w:r>
      <w:r w:rsidRPr="00FE3D79">
        <w:rPr>
          <w:i/>
        </w:rPr>
        <w:t>Journal of Materials Chemistry A</w:t>
      </w:r>
      <w:r w:rsidRPr="00FE3D79">
        <w:t xml:space="preserve"> 2016; 4: 4659-4685. 10.1039/C5TA10582J. DOI: 10.1039/C5TA10582J.</w:t>
      </w:r>
    </w:p>
    <w:p w14:paraId="392FD966" w14:textId="77777777" w:rsidR="00970FC4" w:rsidRPr="00FE3D79" w:rsidRDefault="00970FC4" w:rsidP="00970FC4">
      <w:pPr>
        <w:pStyle w:val="EndNoteBibliography"/>
        <w:spacing w:after="0"/>
      </w:pPr>
      <w:r w:rsidRPr="00FE3D79">
        <w:t>18.</w:t>
      </w:r>
      <w:r w:rsidRPr="00FE3D79">
        <w:tab/>
        <w:t xml:space="preserve">Zhai S, Jiang W, Wei L, et al. All-carbon solid-state yarn supercapacitors from activated carbon and carbon fibers for smart textiles. </w:t>
      </w:r>
      <w:r w:rsidRPr="00FE3D79">
        <w:rPr>
          <w:i/>
        </w:rPr>
        <w:t>Materials Horizons</w:t>
      </w:r>
      <w:r w:rsidRPr="00FE3D79">
        <w:t xml:space="preserve"> 2015; 2: 598-605. 10.1039/C5MH00108K. DOI: 10.1039/C5MH00108K.</w:t>
      </w:r>
    </w:p>
    <w:p w14:paraId="7BB3F677" w14:textId="77777777" w:rsidR="00970FC4" w:rsidRPr="00FE3D79" w:rsidRDefault="00970FC4" w:rsidP="00970FC4">
      <w:pPr>
        <w:pStyle w:val="EndNoteBibliography"/>
        <w:spacing w:after="0"/>
      </w:pPr>
      <w:bookmarkStart w:id="16" w:name="_Hlk5027457"/>
      <w:r w:rsidRPr="00FE3D79">
        <w:t>19.</w:t>
      </w:r>
      <w:r w:rsidRPr="00FE3D79">
        <w:tab/>
        <w:t xml:space="preserve">Wang J, Dong L, Xu C, et al. Polymorphous Supercapacitors Constructed from Flexible Three-Dimensional Carbon Network/Polyaniline/MnO2 Composite Textiles. </w:t>
      </w:r>
      <w:r w:rsidRPr="00FE3D79">
        <w:rPr>
          <w:i/>
        </w:rPr>
        <w:t>ACS Applied Materials &amp; Interfaces</w:t>
      </w:r>
      <w:r w:rsidRPr="00FE3D79">
        <w:t xml:space="preserve"> 2018; 10: 10851-10859. DOI: 10.1021/acsami.7b19195.</w:t>
      </w:r>
    </w:p>
    <w:p w14:paraId="42034052" w14:textId="77777777" w:rsidR="00970FC4" w:rsidRPr="00FE3D79" w:rsidRDefault="00970FC4" w:rsidP="00970FC4">
      <w:pPr>
        <w:pStyle w:val="EndNoteBibliography"/>
        <w:spacing w:after="0"/>
      </w:pPr>
      <w:r w:rsidRPr="00FE3D79">
        <w:t>20.</w:t>
      </w:r>
      <w:r w:rsidRPr="00FE3D79">
        <w:tab/>
        <w:t xml:space="preserve">Barakzehi M, Montazer M, Sharif F, et al. A textile-based wearable supercapacitor using reduced graphene oxide/polypyrrole composite. </w:t>
      </w:r>
      <w:r w:rsidRPr="00FE3D79">
        <w:rPr>
          <w:i/>
        </w:rPr>
        <w:t>Electrochimica Acta</w:t>
      </w:r>
      <w:r w:rsidRPr="00FE3D79">
        <w:t xml:space="preserve"> 2019; 305: 187-196. DOI: </w:t>
      </w:r>
      <w:hyperlink r:id="rId18" w:history="1">
        <w:r w:rsidRPr="00FE3D79">
          <w:rPr>
            <w:rStyle w:val="Hyperlink"/>
          </w:rPr>
          <w:t>https://doi.org/10.1016/j.electacta.2019.03.058</w:t>
        </w:r>
      </w:hyperlink>
      <w:r w:rsidRPr="00FE3D79">
        <w:t>.</w:t>
      </w:r>
    </w:p>
    <w:p w14:paraId="11C764D5" w14:textId="77777777" w:rsidR="00970FC4" w:rsidRPr="00FE3D79" w:rsidRDefault="00970FC4" w:rsidP="00970FC4">
      <w:pPr>
        <w:pStyle w:val="EndNoteBibliography"/>
        <w:spacing w:after="0"/>
      </w:pPr>
      <w:r w:rsidRPr="00FE3D79">
        <w:t>21.</w:t>
      </w:r>
      <w:r w:rsidRPr="00FE3D79">
        <w:tab/>
        <w:t xml:space="preserve">Lu H, Chen J and Tian Q. Wearable high-performance supercapacitors based on Ni-coated cotton textile with low-crystalline Ni-Al layered double hydroxide nanoparticles. </w:t>
      </w:r>
      <w:r w:rsidRPr="00FE3D79">
        <w:rPr>
          <w:i/>
        </w:rPr>
        <w:t>Journal of Colloid and Interface Science</w:t>
      </w:r>
      <w:r w:rsidRPr="00FE3D79">
        <w:t xml:space="preserve"> 2018; 513: 342-348. DOI: </w:t>
      </w:r>
      <w:hyperlink r:id="rId19" w:history="1">
        <w:r w:rsidRPr="00FE3D79">
          <w:rPr>
            <w:rStyle w:val="Hyperlink"/>
          </w:rPr>
          <w:t>https://doi.org/10.1016/j.jcis.2017.11.046</w:t>
        </w:r>
      </w:hyperlink>
      <w:r w:rsidRPr="00FE3D79">
        <w:t>.</w:t>
      </w:r>
    </w:p>
    <w:p w14:paraId="2973E718" w14:textId="77777777" w:rsidR="00970FC4" w:rsidRPr="00FE3D79" w:rsidRDefault="00970FC4" w:rsidP="00970FC4">
      <w:pPr>
        <w:pStyle w:val="EndNoteBibliography"/>
        <w:spacing w:after="0"/>
      </w:pPr>
      <w:r w:rsidRPr="00FE3D79">
        <w:t>22.</w:t>
      </w:r>
      <w:r w:rsidRPr="00FE3D79">
        <w:tab/>
        <w:t xml:space="preserve">Yu J, Xie F, Wu Z, et al. Flexible metallic fabric supercapacitor based on graphene/polyaniline composites. </w:t>
      </w:r>
      <w:r w:rsidRPr="00FE3D79">
        <w:rPr>
          <w:i/>
        </w:rPr>
        <w:t>Electrochimica Acta</w:t>
      </w:r>
      <w:r w:rsidRPr="00FE3D79">
        <w:t xml:space="preserve"> 2018; 259: 968-974. DOI: </w:t>
      </w:r>
      <w:hyperlink r:id="rId20" w:history="1">
        <w:r w:rsidRPr="00FE3D79">
          <w:rPr>
            <w:rStyle w:val="Hyperlink"/>
          </w:rPr>
          <w:t>https://doi.org/10.1016/j.electacta.2017.11.008</w:t>
        </w:r>
      </w:hyperlink>
      <w:r w:rsidRPr="00FE3D79">
        <w:t>.</w:t>
      </w:r>
    </w:p>
    <w:p w14:paraId="5E754188" w14:textId="77777777" w:rsidR="00970FC4" w:rsidRPr="00FE3D79" w:rsidRDefault="00970FC4" w:rsidP="00970FC4">
      <w:pPr>
        <w:pStyle w:val="EndNoteBibliography"/>
      </w:pPr>
      <w:r w:rsidRPr="00FE3D79">
        <w:t>23.</w:t>
      </w:r>
      <w:r w:rsidRPr="00FE3D79">
        <w:tab/>
        <w:t xml:space="preserve">Zhou M, Zhang H, Qiao Y, et al. A flexible sandwich-structured supercapacitor with poly(vinyl alcohol)/H3PO4-soaked cotton fabric as solid electrolyte, separator and supporting layer. </w:t>
      </w:r>
      <w:r w:rsidRPr="00FE3D79">
        <w:rPr>
          <w:i/>
        </w:rPr>
        <w:t>Cellulose</w:t>
      </w:r>
      <w:r w:rsidRPr="00FE3D79">
        <w:t xml:space="preserve"> 2018; 25: 3459-3469. DOI: 10.1007/s10570-018-1786-3.</w:t>
      </w:r>
    </w:p>
    <w:bookmarkEnd w:id="16"/>
    <w:p w14:paraId="2DE1D0CF" w14:textId="6BAC3779" w:rsidR="00970FC4" w:rsidRDefault="00970FC4" w:rsidP="00970FC4">
      <w:pPr>
        <w:jc w:val="both"/>
      </w:pPr>
      <w:r>
        <w:fldChar w:fldCharType="end"/>
      </w:r>
    </w:p>
    <w:p w14:paraId="1A0C3683" w14:textId="77777777" w:rsidR="00B32597" w:rsidRDefault="00B32597"/>
    <w:sectPr w:rsidR="00B325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dobe Garamond Pro">
    <w:altName w:val="Georgia"/>
    <w:panose1 w:val="00000000000000000000"/>
    <w:charset w:val="00"/>
    <w:family w:val="roman"/>
    <w:notTrueType/>
    <w:pitch w:val="variable"/>
    <w:sig w:usb0="800000AF" w:usb1="5000205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653E3A15"/>
    <w:multiLevelType w:val="hybridMultilevel"/>
    <w:tmpl w:val="D0A863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772"/>
    <w:rsid w:val="00930772"/>
    <w:rsid w:val="00970FC4"/>
    <w:rsid w:val="00B325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92674"/>
  <w15:chartTrackingRefBased/>
  <w15:docId w15:val="{16E6F280-455F-4CEA-B0FA-E22431846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
    <w:name w:val="AF"/>
    <w:basedOn w:val="Normal"/>
    <w:link w:val="AFChar"/>
    <w:rsid w:val="00970FC4"/>
    <w:pPr>
      <w:spacing w:before="120" w:after="120" w:line="240" w:lineRule="auto"/>
    </w:pPr>
    <w:rPr>
      <w:rFonts w:ascii="Times New Roman" w:eastAsia="Times New Roman" w:hAnsi="Times New Roman" w:cs="Times New Roman"/>
      <w:sz w:val="24"/>
      <w:szCs w:val="24"/>
      <w:lang w:val="en-US"/>
    </w:rPr>
  </w:style>
  <w:style w:type="paragraph" w:customStyle="1" w:styleId="AT">
    <w:name w:val="AT"/>
    <w:basedOn w:val="Normal"/>
    <w:rsid w:val="00970FC4"/>
    <w:pPr>
      <w:spacing w:before="120" w:after="300" w:line="240" w:lineRule="auto"/>
    </w:pPr>
    <w:rPr>
      <w:rFonts w:ascii="Times New Roman" w:eastAsia="Times New Roman" w:hAnsi="Times New Roman" w:cs="Times New Roman"/>
      <w:b/>
      <w:color w:val="007474"/>
      <w:sz w:val="48"/>
      <w:szCs w:val="24"/>
      <w:lang w:val="en-US"/>
    </w:rPr>
  </w:style>
  <w:style w:type="paragraph" w:customStyle="1" w:styleId="AU">
    <w:name w:val="AU"/>
    <w:basedOn w:val="Normal"/>
    <w:rsid w:val="00970FC4"/>
    <w:pPr>
      <w:spacing w:before="120" w:after="120" w:line="240" w:lineRule="auto"/>
    </w:pPr>
    <w:rPr>
      <w:rFonts w:ascii="Times New Roman" w:eastAsia="Times New Roman" w:hAnsi="Times New Roman" w:cs="Times New Roman"/>
      <w:color w:val="00823B"/>
      <w:sz w:val="32"/>
      <w:szCs w:val="24"/>
      <w:lang w:val="en-US"/>
    </w:rPr>
  </w:style>
  <w:style w:type="paragraph" w:customStyle="1" w:styleId="TY">
    <w:name w:val="TY"/>
    <w:basedOn w:val="Normal"/>
    <w:rsid w:val="00970FC4"/>
    <w:pPr>
      <w:spacing w:before="120" w:after="120" w:line="240" w:lineRule="auto"/>
    </w:pPr>
    <w:rPr>
      <w:rFonts w:ascii="Times New Roman" w:eastAsia="Times New Roman" w:hAnsi="Times New Roman" w:cs="Times New Roman"/>
      <w:color w:val="3C2D65"/>
      <w:sz w:val="24"/>
      <w:szCs w:val="24"/>
      <w:lang w:val="en-US"/>
    </w:rPr>
  </w:style>
  <w:style w:type="character" w:customStyle="1" w:styleId="AFChar">
    <w:name w:val="AF Char"/>
    <w:basedOn w:val="DefaultParagraphFont"/>
    <w:link w:val="AF"/>
    <w:rsid w:val="00970FC4"/>
    <w:rPr>
      <w:rFonts w:ascii="Times New Roman" w:eastAsia="Times New Roman" w:hAnsi="Times New Roman" w:cs="Times New Roman"/>
      <w:sz w:val="24"/>
      <w:szCs w:val="24"/>
      <w:lang w:val="en-US"/>
    </w:rPr>
  </w:style>
  <w:style w:type="paragraph" w:customStyle="1" w:styleId="ABKW">
    <w:name w:val="ABKW"/>
    <w:basedOn w:val="Normal"/>
    <w:rsid w:val="00970FC4"/>
    <w:pPr>
      <w:spacing w:before="120" w:after="120" w:line="240" w:lineRule="auto"/>
    </w:pPr>
    <w:rPr>
      <w:rFonts w:ascii="Times New Roman" w:eastAsia="Times New Roman" w:hAnsi="Times New Roman" w:cs="Times New Roman"/>
      <w:sz w:val="24"/>
      <w:szCs w:val="24"/>
      <w:lang w:val="en-US"/>
    </w:rPr>
  </w:style>
  <w:style w:type="paragraph" w:customStyle="1" w:styleId="ABKWH">
    <w:name w:val="ABKWH"/>
    <w:basedOn w:val="Normal"/>
    <w:rsid w:val="00970FC4"/>
    <w:pPr>
      <w:spacing w:before="120" w:after="120" w:line="240" w:lineRule="auto"/>
    </w:pPr>
    <w:rPr>
      <w:rFonts w:ascii="Times New Roman" w:eastAsia="Times New Roman" w:hAnsi="Times New Roman" w:cs="Times New Roman"/>
      <w:color w:val="9E3A3A"/>
      <w:sz w:val="32"/>
      <w:szCs w:val="24"/>
      <w:lang w:val="en-US"/>
    </w:rPr>
  </w:style>
  <w:style w:type="paragraph" w:customStyle="1" w:styleId="AN">
    <w:name w:val="AN"/>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AS">
    <w:name w:val="AS"/>
    <w:basedOn w:val="Normal"/>
    <w:rsid w:val="00970FC4"/>
    <w:pPr>
      <w:spacing w:after="0" w:line="240" w:lineRule="auto"/>
    </w:pPr>
    <w:rPr>
      <w:rFonts w:ascii="Times New Roman" w:eastAsia="Times New Roman" w:hAnsi="Times New Roman" w:cs="Times New Roman"/>
      <w:color w:val="5B9BD5" w:themeColor="accent5"/>
      <w:sz w:val="36"/>
      <w:szCs w:val="24"/>
      <w:lang w:val="en-US"/>
    </w:rPr>
  </w:style>
  <w:style w:type="paragraph" w:customStyle="1" w:styleId="BL">
    <w:name w:val="BL"/>
    <w:basedOn w:val="Normal"/>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BRA">
    <w:name w:val="BRA"/>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AF">
    <w:name w:val="BRAF"/>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D">
    <w:name w:val="BRD"/>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E">
    <w:name w:val="BRE"/>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REF">
    <w:name w:val="BRREF"/>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T">
    <w:name w:val="BRT"/>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BRTI">
    <w:name w:val="BRTI"/>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CL">
    <w:name w:val="CL"/>
    <w:basedOn w:val="Normal"/>
    <w:rsid w:val="00970FC4"/>
    <w:pPr>
      <w:spacing w:before="120" w:after="120" w:line="240" w:lineRule="auto"/>
    </w:pPr>
    <w:rPr>
      <w:rFonts w:ascii="Times New Roman" w:eastAsia="Times New Roman" w:hAnsi="Times New Roman" w:cs="Times New Roman"/>
      <w:b/>
      <w:color w:val="FF0000"/>
      <w:sz w:val="24"/>
      <w:szCs w:val="24"/>
      <w:lang w:val="en-US"/>
    </w:rPr>
  </w:style>
  <w:style w:type="paragraph" w:customStyle="1" w:styleId="CP">
    <w:name w:val="CP"/>
    <w:basedOn w:val="Normal"/>
    <w:rsid w:val="00970FC4"/>
    <w:pPr>
      <w:spacing w:before="120" w:after="120" w:line="240" w:lineRule="auto"/>
    </w:pPr>
    <w:rPr>
      <w:rFonts w:ascii="Times New Roman" w:eastAsia="Times New Roman" w:hAnsi="Times New Roman" w:cs="Times New Roman"/>
      <w:color w:val="6D4321"/>
      <w:sz w:val="24"/>
      <w:szCs w:val="24"/>
      <w:lang w:val="en-US"/>
    </w:rPr>
  </w:style>
  <w:style w:type="paragraph" w:customStyle="1" w:styleId="CPB">
    <w:name w:val="CPB"/>
    <w:basedOn w:val="Normal"/>
    <w:rsid w:val="00970FC4"/>
    <w:pPr>
      <w:spacing w:before="360" w:after="120" w:line="240" w:lineRule="auto"/>
    </w:pPr>
    <w:rPr>
      <w:rFonts w:ascii="Times New Roman" w:eastAsia="Times New Roman" w:hAnsi="Times New Roman" w:cs="Times New Roman"/>
      <w:color w:val="538135" w:themeColor="accent6" w:themeShade="BF"/>
      <w:sz w:val="28"/>
      <w:szCs w:val="24"/>
      <w:lang w:val="en-US"/>
    </w:rPr>
  </w:style>
  <w:style w:type="paragraph" w:customStyle="1" w:styleId="CPSO">
    <w:name w:val="CPSO"/>
    <w:basedOn w:val="Normal"/>
    <w:rsid w:val="00970FC4"/>
    <w:pPr>
      <w:spacing w:before="120" w:after="120" w:line="240" w:lineRule="auto"/>
    </w:pPr>
    <w:rPr>
      <w:rFonts w:ascii="Times New Roman" w:eastAsia="Times New Roman" w:hAnsi="Times New Roman" w:cs="Times New Roman"/>
      <w:color w:val="007434"/>
      <w:sz w:val="24"/>
      <w:szCs w:val="24"/>
      <w:lang w:val="en-US"/>
    </w:rPr>
  </w:style>
  <w:style w:type="paragraph" w:customStyle="1" w:styleId="DI">
    <w:name w:val="DI"/>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DR">
    <w:name w:val="DR"/>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EH">
    <w:name w:val="EH"/>
    <w:basedOn w:val="Normal"/>
    <w:rsid w:val="00970FC4"/>
    <w:pPr>
      <w:spacing w:before="240" w:after="240" w:line="240" w:lineRule="auto"/>
    </w:pPr>
    <w:rPr>
      <w:rFonts w:ascii="Times New Roman" w:eastAsia="Times New Roman" w:hAnsi="Times New Roman" w:cs="Times New Roman"/>
      <w:color w:val="516529"/>
      <w:sz w:val="36"/>
      <w:szCs w:val="24"/>
      <w:lang w:val="en-US"/>
    </w:rPr>
  </w:style>
  <w:style w:type="paragraph" w:customStyle="1" w:styleId="EN">
    <w:name w:val="EN"/>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EQ">
    <w:name w:val="EQ"/>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EX">
    <w:name w:val="EX"/>
    <w:basedOn w:val="Normal"/>
    <w:rsid w:val="00970FC4"/>
    <w:pPr>
      <w:spacing w:before="120" w:after="120" w:line="240" w:lineRule="auto"/>
      <w:ind w:left="720" w:right="720"/>
    </w:pPr>
    <w:rPr>
      <w:rFonts w:ascii="Times New Roman" w:eastAsia="Times New Roman" w:hAnsi="Times New Roman" w:cs="Times New Roman"/>
      <w:color w:val="000076"/>
      <w:sz w:val="24"/>
      <w:szCs w:val="24"/>
      <w:lang w:val="en-US"/>
    </w:rPr>
  </w:style>
  <w:style w:type="paragraph" w:customStyle="1" w:styleId="H1">
    <w:name w:val="H1"/>
    <w:basedOn w:val="Normal"/>
    <w:rsid w:val="00970FC4"/>
    <w:pPr>
      <w:spacing w:before="240" w:after="240" w:line="240" w:lineRule="auto"/>
    </w:pPr>
    <w:rPr>
      <w:rFonts w:ascii="Times New Roman" w:eastAsia="Times New Roman" w:hAnsi="Times New Roman" w:cs="Times New Roman"/>
      <w:color w:val="31849B"/>
      <w:sz w:val="36"/>
      <w:szCs w:val="24"/>
      <w:lang w:val="en-US"/>
    </w:rPr>
  </w:style>
  <w:style w:type="paragraph" w:customStyle="1" w:styleId="H2">
    <w:name w:val="H2"/>
    <w:basedOn w:val="Normal"/>
    <w:rsid w:val="00970FC4"/>
    <w:pPr>
      <w:spacing w:before="240" w:after="240" w:line="240" w:lineRule="auto"/>
    </w:pPr>
    <w:rPr>
      <w:rFonts w:ascii="Times New Roman" w:eastAsia="Times New Roman" w:hAnsi="Times New Roman" w:cs="Times New Roman"/>
      <w:color w:val="ED7D31" w:themeColor="accent2"/>
      <w:sz w:val="32"/>
      <w:szCs w:val="24"/>
      <w:lang w:val="en-US"/>
    </w:rPr>
  </w:style>
  <w:style w:type="paragraph" w:customStyle="1" w:styleId="H3">
    <w:name w:val="H3"/>
    <w:basedOn w:val="Normal"/>
    <w:rsid w:val="00970FC4"/>
    <w:pPr>
      <w:spacing w:after="0" w:line="240" w:lineRule="auto"/>
    </w:pPr>
    <w:rPr>
      <w:rFonts w:ascii="Times New Roman" w:eastAsia="Times New Roman" w:hAnsi="Times New Roman" w:cs="Times New Roman"/>
      <w:color w:val="007434"/>
      <w:sz w:val="28"/>
      <w:szCs w:val="24"/>
      <w:lang w:val="en-US"/>
    </w:rPr>
  </w:style>
  <w:style w:type="paragraph" w:customStyle="1" w:styleId="H4">
    <w:name w:val="H4"/>
    <w:basedOn w:val="Normal"/>
    <w:rsid w:val="00970FC4"/>
    <w:pPr>
      <w:spacing w:after="0" w:line="240" w:lineRule="auto"/>
    </w:pPr>
    <w:rPr>
      <w:rFonts w:ascii="Times New Roman" w:eastAsia="Times New Roman" w:hAnsi="Times New Roman" w:cs="Times New Roman"/>
      <w:color w:val="3C2D65"/>
      <w:sz w:val="24"/>
      <w:szCs w:val="24"/>
      <w:lang w:val="en-US"/>
    </w:rPr>
  </w:style>
  <w:style w:type="paragraph" w:customStyle="1" w:styleId="H4IN">
    <w:name w:val="H4 IN"/>
    <w:basedOn w:val="Normal"/>
    <w:rsid w:val="00970FC4"/>
    <w:pPr>
      <w:spacing w:after="0" w:line="240" w:lineRule="auto"/>
    </w:pPr>
    <w:rPr>
      <w:rFonts w:ascii="Times New Roman" w:eastAsia="Times New Roman" w:hAnsi="Times New Roman" w:cs="Times New Roman"/>
      <w:color w:val="FF0000"/>
      <w:sz w:val="24"/>
      <w:szCs w:val="24"/>
      <w:lang w:val="en-US"/>
    </w:rPr>
  </w:style>
  <w:style w:type="paragraph" w:customStyle="1" w:styleId="IN">
    <w:name w:val="IN"/>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INFL">
    <w:name w:val="IN FL"/>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ML">
    <w:name w:val="ML"/>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NL">
    <w:name w:val="NL"/>
    <w:basedOn w:val="Normal"/>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NNUM">
    <w:name w:val="NNUM"/>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PIN">
    <w:name w:val="OP IN"/>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Q">
    <w:name w:val="OQ"/>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UT">
    <w:name w:val="OUT"/>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UTFL">
    <w:name w:val="OUT FL"/>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UTIN">
    <w:name w:val="OUT IN"/>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OUTINFL">
    <w:name w:val="OUT IN FL"/>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PO">
    <w:name w:val="PO"/>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PX">
    <w:name w:val="PX"/>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QS">
    <w:name w:val="QS"/>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REF">
    <w:name w:val="REF"/>
    <w:basedOn w:val="Normal"/>
    <w:rsid w:val="00970FC4"/>
    <w:pPr>
      <w:spacing w:before="280" w:after="280" w:line="360" w:lineRule="auto"/>
      <w:ind w:left="432" w:hanging="432"/>
    </w:pPr>
    <w:rPr>
      <w:rFonts w:ascii="Times New Roman" w:eastAsia="Times New Roman" w:hAnsi="Times New Roman" w:cs="Times New Roman"/>
      <w:sz w:val="24"/>
      <w:szCs w:val="24"/>
      <w:lang w:val="en-US"/>
    </w:rPr>
  </w:style>
  <w:style w:type="paragraph" w:customStyle="1" w:styleId="SI">
    <w:name w:val="SI"/>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SIAF">
    <w:name w:val="SI AF"/>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TBL">
    <w:name w:val="TBL"/>
    <w:basedOn w:val="Normal"/>
    <w:rsid w:val="00970FC4"/>
    <w:pPr>
      <w:spacing w:after="0" w:line="240" w:lineRule="auto"/>
    </w:pPr>
    <w:rPr>
      <w:rFonts w:ascii="Times New Roman" w:eastAsia="Times New Roman" w:hAnsi="Times New Roman" w:cs="Times New Roman"/>
      <w:color w:val="31849B"/>
      <w:sz w:val="24"/>
      <w:szCs w:val="24"/>
      <w:lang w:val="en-US"/>
    </w:rPr>
  </w:style>
  <w:style w:type="paragraph" w:customStyle="1" w:styleId="TCH">
    <w:name w:val="TCH"/>
    <w:basedOn w:val="Normal"/>
    <w:rsid w:val="00970FC4"/>
    <w:pPr>
      <w:spacing w:before="120" w:after="120" w:line="240" w:lineRule="auto"/>
    </w:pPr>
    <w:rPr>
      <w:rFonts w:ascii="Times New Roman" w:eastAsia="Times New Roman" w:hAnsi="Times New Roman" w:cs="Times New Roman"/>
      <w:color w:val="6D4321"/>
      <w:sz w:val="24"/>
      <w:szCs w:val="24"/>
      <w:lang w:val="en-US"/>
    </w:rPr>
  </w:style>
  <w:style w:type="paragraph" w:customStyle="1" w:styleId="TEXT">
    <w:name w:val="TEXT"/>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TEXTIND">
    <w:name w:val="TEXT IND"/>
    <w:basedOn w:val="Normal"/>
    <w:rsid w:val="00970FC4"/>
    <w:pPr>
      <w:spacing w:before="240" w:after="240" w:line="240" w:lineRule="auto"/>
      <w:ind w:firstLine="720"/>
    </w:pPr>
    <w:rPr>
      <w:rFonts w:ascii="Times New Roman" w:eastAsia="Times New Roman" w:hAnsi="Times New Roman" w:cs="Times New Roman"/>
      <w:sz w:val="24"/>
      <w:szCs w:val="24"/>
      <w:lang w:val="en-US"/>
    </w:rPr>
  </w:style>
  <w:style w:type="paragraph" w:customStyle="1" w:styleId="TNL">
    <w:name w:val="TNL"/>
    <w:basedOn w:val="Normal"/>
    <w:rsid w:val="00970FC4"/>
    <w:pPr>
      <w:spacing w:after="0" w:line="240" w:lineRule="auto"/>
    </w:pPr>
    <w:rPr>
      <w:rFonts w:ascii="Times New Roman" w:eastAsia="Times New Roman" w:hAnsi="Times New Roman" w:cs="Times New Roman"/>
      <w:color w:val="31849B"/>
      <w:sz w:val="24"/>
      <w:szCs w:val="24"/>
      <w:lang w:val="en-US"/>
    </w:rPr>
  </w:style>
  <w:style w:type="paragraph" w:customStyle="1" w:styleId="TT">
    <w:name w:val="TT"/>
    <w:basedOn w:val="Normal"/>
    <w:rsid w:val="00970FC4"/>
    <w:pPr>
      <w:spacing w:before="120" w:after="120" w:line="240" w:lineRule="auto"/>
    </w:pPr>
    <w:rPr>
      <w:rFonts w:ascii="Times New Roman" w:eastAsia="Times New Roman" w:hAnsi="Times New Roman" w:cs="Times New Roman"/>
      <w:color w:val="007474"/>
      <w:sz w:val="24"/>
      <w:szCs w:val="24"/>
      <w:lang w:val="en-US"/>
    </w:rPr>
  </w:style>
  <w:style w:type="paragraph" w:customStyle="1" w:styleId="UL">
    <w:name w:val="UL"/>
    <w:basedOn w:val="Normal"/>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ULB">
    <w:name w:val="ULB"/>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ULT">
    <w:name w:val="ULT"/>
    <w:basedOn w:val="Normal"/>
    <w:rsid w:val="00970FC4"/>
    <w:pPr>
      <w:spacing w:after="0" w:line="240" w:lineRule="auto"/>
    </w:pPr>
    <w:rPr>
      <w:rFonts w:ascii="Times New Roman" w:eastAsia="Times New Roman" w:hAnsi="Times New Roman" w:cs="Times New Roman"/>
      <w:sz w:val="24"/>
      <w:szCs w:val="24"/>
      <w:lang w:val="en-US"/>
    </w:rPr>
  </w:style>
  <w:style w:type="paragraph" w:customStyle="1" w:styleId="DOI">
    <w:name w:val="DOI"/>
    <w:basedOn w:val="Normal"/>
    <w:qFormat/>
    <w:rsid w:val="00970FC4"/>
    <w:pPr>
      <w:spacing w:before="120" w:after="120" w:line="240" w:lineRule="auto"/>
    </w:pPr>
    <w:rPr>
      <w:rFonts w:ascii="Times New Roman" w:eastAsia="Times New Roman" w:hAnsi="Times New Roman" w:cs="Times New Roman"/>
      <w:color w:val="460076"/>
      <w:sz w:val="24"/>
      <w:szCs w:val="24"/>
      <w:lang w:val="en-US"/>
    </w:rPr>
  </w:style>
  <w:style w:type="paragraph" w:customStyle="1" w:styleId="RRH">
    <w:name w:val="RRH"/>
    <w:basedOn w:val="Normal"/>
    <w:qFormat/>
    <w:rsid w:val="00970FC4"/>
    <w:pPr>
      <w:spacing w:before="120" w:after="120" w:line="240" w:lineRule="auto"/>
    </w:pPr>
    <w:rPr>
      <w:rFonts w:ascii="Times New Roman" w:eastAsia="Times New Roman" w:hAnsi="Times New Roman" w:cs="Times New Roman"/>
      <w:color w:val="E36C0A"/>
      <w:sz w:val="24"/>
      <w:szCs w:val="24"/>
      <w:lang w:val="en-US"/>
    </w:rPr>
  </w:style>
  <w:style w:type="paragraph" w:customStyle="1" w:styleId="LRH">
    <w:name w:val="LRH"/>
    <w:basedOn w:val="Normal"/>
    <w:qFormat/>
    <w:rsid w:val="00970FC4"/>
    <w:pPr>
      <w:spacing w:before="120" w:after="120" w:line="240" w:lineRule="auto"/>
    </w:pPr>
    <w:rPr>
      <w:rFonts w:ascii="Times New Roman" w:eastAsia="Times New Roman" w:hAnsi="Times New Roman" w:cs="Times New Roman"/>
      <w:color w:val="6D4321"/>
      <w:sz w:val="24"/>
      <w:szCs w:val="24"/>
      <w:lang w:val="en-US"/>
    </w:rPr>
  </w:style>
  <w:style w:type="paragraph" w:customStyle="1" w:styleId="LL">
    <w:name w:val="LL"/>
    <w:qFormat/>
    <w:rsid w:val="00970FC4"/>
    <w:pPr>
      <w:spacing w:after="0" w:line="240" w:lineRule="auto"/>
    </w:pPr>
    <w:rPr>
      <w:rFonts w:ascii="Times New Roman" w:eastAsia="Times New Roman" w:hAnsi="Times New Roman" w:cs="Times New Roman"/>
      <w:color w:val="6D4321"/>
      <w:sz w:val="24"/>
      <w:szCs w:val="24"/>
      <w:lang w:val="en-US"/>
    </w:rPr>
  </w:style>
  <w:style w:type="paragraph" w:customStyle="1" w:styleId="SUBNL">
    <w:name w:val="SUB NL"/>
    <w:qFormat/>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SUBBL">
    <w:name w:val="SUB BL"/>
    <w:next w:val="BL"/>
    <w:qFormat/>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TSUBNL">
    <w:name w:val="TSUBNL"/>
    <w:qFormat/>
    <w:rsid w:val="00970FC4"/>
    <w:pPr>
      <w:spacing w:after="0" w:line="240" w:lineRule="auto"/>
    </w:pPr>
    <w:rPr>
      <w:rFonts w:ascii="Times New Roman" w:eastAsia="Times New Roman" w:hAnsi="Times New Roman" w:cs="Times New Roman"/>
      <w:color w:val="666633"/>
      <w:sz w:val="24"/>
      <w:szCs w:val="24"/>
      <w:lang w:val="en-US"/>
    </w:rPr>
  </w:style>
  <w:style w:type="paragraph" w:customStyle="1" w:styleId="TSUBBL">
    <w:name w:val="TSUBBL"/>
    <w:qFormat/>
    <w:rsid w:val="00970FC4"/>
    <w:pPr>
      <w:spacing w:after="0" w:line="240" w:lineRule="auto"/>
    </w:pPr>
    <w:rPr>
      <w:rFonts w:ascii="Times New Roman" w:eastAsia="Times New Roman" w:hAnsi="Times New Roman" w:cs="Times New Roman"/>
      <w:color w:val="666633"/>
      <w:sz w:val="24"/>
      <w:szCs w:val="24"/>
      <w:lang w:val="en-US"/>
    </w:rPr>
  </w:style>
  <w:style w:type="character" w:styleId="Hyperlink">
    <w:name w:val="Hyperlink"/>
    <w:basedOn w:val="DefaultParagraphFont"/>
    <w:rsid w:val="00970FC4"/>
    <w:rPr>
      <w:color w:val="0000FF"/>
      <w:u w:val="single"/>
    </w:rPr>
  </w:style>
  <w:style w:type="paragraph" w:styleId="BalloonText">
    <w:name w:val="Balloon Text"/>
    <w:basedOn w:val="Normal"/>
    <w:link w:val="BalloonTextChar"/>
    <w:rsid w:val="00970FC4"/>
    <w:pPr>
      <w:spacing w:after="0" w:line="240" w:lineRule="auto"/>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rsid w:val="00970FC4"/>
    <w:rPr>
      <w:rFonts w:ascii="Segoe UI" w:eastAsia="Times New Roman" w:hAnsi="Segoe UI" w:cs="Segoe UI"/>
      <w:sz w:val="18"/>
      <w:szCs w:val="18"/>
      <w:lang w:val="en-US"/>
    </w:rPr>
  </w:style>
  <w:style w:type="paragraph" w:customStyle="1" w:styleId="EndNoteBibliography">
    <w:name w:val="EndNote Bibliography"/>
    <w:basedOn w:val="Normal"/>
    <w:link w:val="EndNoteBibliographyChar"/>
    <w:rsid w:val="00970FC4"/>
    <w:pPr>
      <w:spacing w:line="240" w:lineRule="auto"/>
      <w:jc w:val="both"/>
    </w:pPr>
    <w:rPr>
      <w:rFonts w:ascii="Calibri" w:eastAsiaTheme="minorEastAsia" w:hAnsi="Calibri" w:cs="Calibri"/>
      <w:noProof/>
      <w:lang w:val="en-US"/>
    </w:rPr>
  </w:style>
  <w:style w:type="character" w:customStyle="1" w:styleId="EndNoteBibliographyChar">
    <w:name w:val="EndNote Bibliography Char"/>
    <w:basedOn w:val="DefaultParagraphFont"/>
    <w:link w:val="EndNoteBibliography"/>
    <w:rsid w:val="00970FC4"/>
    <w:rPr>
      <w:rFonts w:ascii="Calibri" w:eastAsiaTheme="minorEastAsia" w:hAnsi="Calibri" w:cs="Calibri"/>
      <w:noProof/>
      <w:lang w:val="en-US"/>
    </w:rPr>
  </w:style>
  <w:style w:type="paragraph" w:styleId="Caption">
    <w:name w:val="caption"/>
    <w:basedOn w:val="Normal"/>
    <w:next w:val="Normal"/>
    <w:uiPriority w:val="35"/>
    <w:unhideWhenUsed/>
    <w:qFormat/>
    <w:rsid w:val="00970FC4"/>
    <w:pPr>
      <w:spacing w:after="200" w:line="240" w:lineRule="auto"/>
    </w:pPr>
    <w:rPr>
      <w:rFonts w:eastAsiaTheme="minorEastAsia"/>
      <w:i/>
      <w:iCs/>
      <w:color w:val="44546A" w:themeColor="text2"/>
      <w:sz w:val="18"/>
      <w:szCs w:val="18"/>
    </w:rPr>
  </w:style>
  <w:style w:type="table" w:styleId="TableGrid">
    <w:name w:val="Table Grid"/>
    <w:basedOn w:val="TableNormal"/>
    <w:uiPriority w:val="39"/>
    <w:rsid w:val="00970FC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70FC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970FC4"/>
    <w:pPr>
      <w:spacing w:after="0" w:line="240" w:lineRule="auto"/>
      <w:ind w:left="720"/>
      <w:contextualSpacing/>
    </w:pPr>
    <w:rPr>
      <w:rFonts w:ascii="Adobe Garamond Pro" w:eastAsia="Times New Roman" w:hAnsi="Adobe Garamond Pro" w:cs="Times New Roman"/>
      <w:sz w:val="24"/>
      <w:szCs w:val="24"/>
      <w:lang w:val="en-US"/>
    </w:rPr>
  </w:style>
  <w:style w:type="paragraph" w:customStyle="1" w:styleId="HExperimentalSection">
    <w:name w:val="HExperimental_Section"/>
    <w:basedOn w:val="Normal"/>
    <w:rsid w:val="00970FC4"/>
    <w:pPr>
      <w:spacing w:before="460" w:after="230" w:line="230" w:lineRule="atLeast"/>
    </w:pPr>
    <w:rPr>
      <w:rFonts w:ascii="Times New Roman" w:eastAsia="MS Mincho" w:hAnsi="Times New Roman" w:cs="Times New Roman"/>
      <w:i/>
      <w:sz w:val="24"/>
      <w:szCs w:val="20"/>
      <w:lang w:val="de-DE" w:eastAsia="ja-JP"/>
    </w:rPr>
  </w:style>
  <w:style w:type="paragraph" w:customStyle="1" w:styleId="Addresses">
    <w:name w:val="Addresses"/>
    <w:basedOn w:val="Normal"/>
    <w:rsid w:val="00970FC4"/>
    <w:pPr>
      <w:spacing w:after="0" w:line="240" w:lineRule="auto"/>
    </w:pPr>
    <w:rPr>
      <w:rFonts w:ascii="Times New Roman" w:eastAsia="MS Mincho" w:hAnsi="Times New Roman" w:cs="Times New Roman"/>
      <w:sz w:val="24"/>
      <w:szCs w:val="24"/>
      <w:lang w:val="en-US" w:eastAsia="ja-JP"/>
    </w:rPr>
  </w:style>
  <w:style w:type="paragraph" w:customStyle="1" w:styleId="Head1">
    <w:name w:val="Head 1"/>
    <w:basedOn w:val="Normal"/>
    <w:autoRedefine/>
    <w:rsid w:val="00970FC4"/>
    <w:pPr>
      <w:spacing w:after="0" w:line="360" w:lineRule="auto"/>
    </w:pPr>
    <w:rPr>
      <w:rFonts w:ascii="Times New Roman" w:eastAsia="MS Mincho" w:hAnsi="Times New Roman" w:cs="Times New Roman"/>
      <w:b/>
      <w:sz w:val="24"/>
      <w:szCs w:val="24"/>
      <w:lang w:val="en-US" w:eastAsia="ja-JP"/>
    </w:rPr>
  </w:style>
  <w:style w:type="paragraph" w:customStyle="1" w:styleId="MainText">
    <w:name w:val="Main Text"/>
    <w:basedOn w:val="Normal"/>
    <w:link w:val="MainTextChar"/>
    <w:rsid w:val="00970FC4"/>
    <w:pPr>
      <w:spacing w:after="0" w:line="480" w:lineRule="auto"/>
    </w:pPr>
    <w:rPr>
      <w:rFonts w:ascii="Times New Roman" w:eastAsia="MS Mincho" w:hAnsi="Times New Roman" w:cs="Times New Roman"/>
      <w:sz w:val="24"/>
      <w:szCs w:val="24"/>
      <w:lang w:val="en-US" w:eastAsia="ja-JP"/>
    </w:rPr>
  </w:style>
  <w:style w:type="character" w:customStyle="1" w:styleId="MainTextChar">
    <w:name w:val="Main Text Char"/>
    <w:link w:val="MainText"/>
    <w:rsid w:val="00970FC4"/>
    <w:rPr>
      <w:rFonts w:ascii="Times New Roman" w:eastAsia="MS Mincho" w:hAnsi="Times New Roman" w:cs="Times New Roman"/>
      <w:sz w:val="24"/>
      <w:szCs w:val="24"/>
      <w:lang w:val="en-US" w:eastAsia="ja-JP"/>
    </w:rPr>
  </w:style>
  <w:style w:type="character" w:styleId="CommentReference">
    <w:name w:val="annotation reference"/>
    <w:basedOn w:val="DefaultParagraphFont"/>
    <w:uiPriority w:val="99"/>
    <w:semiHidden/>
    <w:unhideWhenUsed/>
    <w:rsid w:val="00970FC4"/>
    <w:rPr>
      <w:sz w:val="16"/>
      <w:szCs w:val="16"/>
    </w:rPr>
  </w:style>
  <w:style w:type="paragraph" w:styleId="CommentText">
    <w:name w:val="annotation text"/>
    <w:basedOn w:val="Normal"/>
    <w:link w:val="CommentTextChar"/>
    <w:uiPriority w:val="99"/>
    <w:semiHidden/>
    <w:unhideWhenUsed/>
    <w:rsid w:val="00970FC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970FC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970FC4"/>
    <w:rPr>
      <w:b/>
      <w:bCs/>
    </w:rPr>
  </w:style>
  <w:style w:type="character" w:customStyle="1" w:styleId="CommentSubjectChar">
    <w:name w:val="Comment Subject Char"/>
    <w:basedOn w:val="CommentTextChar"/>
    <w:link w:val="CommentSubject"/>
    <w:semiHidden/>
    <w:rsid w:val="00970FC4"/>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
    <w:link w:val="EndNoteBibliographyTitleChar"/>
    <w:rsid w:val="00970FC4"/>
    <w:pPr>
      <w:spacing w:after="0" w:line="240" w:lineRule="auto"/>
      <w:jc w:val="center"/>
    </w:pPr>
    <w:rPr>
      <w:rFonts w:ascii="Calibri" w:eastAsia="Times New Roman" w:hAnsi="Calibri" w:cs="Calibri"/>
      <w:noProof/>
      <w:sz w:val="24"/>
      <w:szCs w:val="24"/>
      <w:lang w:val="en-US"/>
    </w:rPr>
  </w:style>
  <w:style w:type="character" w:customStyle="1" w:styleId="EndNoteBibliographyTitleChar">
    <w:name w:val="EndNote Bibliography Title Char"/>
    <w:basedOn w:val="AFChar"/>
    <w:link w:val="EndNoteBibliographyTitle"/>
    <w:rsid w:val="00970FC4"/>
    <w:rPr>
      <w:rFonts w:ascii="Calibri" w:eastAsia="Times New Roman" w:hAnsi="Calibri" w:cs="Calibri"/>
      <w:noProof/>
      <w:sz w:val="24"/>
      <w:szCs w:val="24"/>
      <w:lang w:val="en-US"/>
    </w:rPr>
  </w:style>
  <w:style w:type="paragraph" w:styleId="PlainText">
    <w:name w:val="Plain Text"/>
    <w:basedOn w:val="Normal"/>
    <w:link w:val="PlainTextChar"/>
    <w:uiPriority w:val="99"/>
    <w:unhideWhenUsed/>
    <w:rsid w:val="00970FC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70FC4"/>
    <w:rPr>
      <w:rFonts w:ascii="Calibri" w:hAnsi="Calibri"/>
      <w:szCs w:val="21"/>
    </w:rPr>
  </w:style>
  <w:style w:type="paragraph" w:styleId="Header">
    <w:name w:val="header"/>
    <w:basedOn w:val="Normal"/>
    <w:link w:val="HeaderChar"/>
    <w:unhideWhenUsed/>
    <w:rsid w:val="00970FC4"/>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rsid w:val="00970FC4"/>
    <w:rPr>
      <w:rFonts w:ascii="Times New Roman" w:eastAsia="Times New Roman" w:hAnsi="Times New Roman" w:cs="Times New Roman"/>
      <w:sz w:val="24"/>
      <w:szCs w:val="24"/>
      <w:lang w:val="en-US"/>
    </w:rPr>
  </w:style>
  <w:style w:type="paragraph" w:styleId="Footer">
    <w:name w:val="footer"/>
    <w:basedOn w:val="Normal"/>
    <w:link w:val="FooterChar"/>
    <w:unhideWhenUsed/>
    <w:rsid w:val="00970FC4"/>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rsid w:val="00970FC4"/>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s://doi.org/10.1016/j.electacta.2019.03.058"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chart" Target="charts/chart5.xml"/><Relationship Id="rId17" Type="http://schemas.openxmlformats.org/officeDocument/2006/relationships/hyperlink" Target="https://doi.org/10.1016/j.nanoen.2018.10.067" TargetMode="External"/><Relationship Id="rId2" Type="http://schemas.openxmlformats.org/officeDocument/2006/relationships/styles" Target="styles.xml"/><Relationship Id="rId16" Type="http://schemas.openxmlformats.org/officeDocument/2006/relationships/chart" Target="charts/chart9.xml"/><Relationship Id="rId20" Type="http://schemas.openxmlformats.org/officeDocument/2006/relationships/hyperlink" Target="https://doi.org/10.1016/j.electacta.2017.11.008"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4.xml"/><Relationship Id="rId5" Type="http://schemas.openxmlformats.org/officeDocument/2006/relationships/image" Target="media/image1.png"/><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hyperlink" Target="https://doi.org/10.1016/j.jcis.2017.11.046"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8\result\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8\result\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8\result\Book1.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9\result\Book1.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9\result\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filestore.soton.ac.uk\users\sy1v16\mydesktop\writing%20staff\papers\un%20published%20draft\SAGE%20JIT%202018\result\Book1.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ilestore.soton.ac.uk\users\sy1v16\mydesktop\writing%20staff\papers\un%20published%20draft\SAGE%20JIT%202018\result\Book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ilestore.soton.ac.uk\users\sy1v16\mydesktop\writing%20staff\papers\un%20published%20draft\SAGE%20JIT%202018\result\Book1.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filestore.soton.ac.uk\users\sy1v16\mydesktop\writing%20staff\papers\un%20published%20draft\SAGE%20JIT%202018\result\Book1.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839017196429"/>
          <c:y val="5.6642636457260601E-2"/>
          <c:w val="0.75419113580702102"/>
          <c:h val="0.75505146940666001"/>
        </c:manualLayout>
      </c:layout>
      <c:scatterChart>
        <c:scatterStyle val="smoothMarker"/>
        <c:varyColors val="0"/>
        <c:ser>
          <c:idx val="1"/>
          <c:order val="0"/>
          <c:tx>
            <c:strRef>
              <c:f>Sheet5!$H$1</c:f>
              <c:strCache>
                <c:ptCount val="1"/>
                <c:pt idx="0">
                  <c:v>PC 1.6s</c:v>
                </c:pt>
              </c:strCache>
            </c:strRef>
          </c:tx>
          <c:spPr>
            <a:ln w="19050" cap="rnd">
              <a:solidFill>
                <a:schemeClr val="accent2"/>
              </a:solidFill>
              <a:round/>
            </a:ln>
            <a:effectLst/>
          </c:spPr>
          <c:marker>
            <c:symbol val="none"/>
          </c:marker>
          <c:xVal>
            <c:numRef>
              <c:f>Sheet5!$G$2:$G$166</c:f>
              <c:numCache>
                <c:formatCode>General</c:formatCode>
                <c:ptCount val="165"/>
                <c:pt idx="0">
                  <c:v>-0.16862199999999999</c:v>
                </c:pt>
                <c:pt idx="1">
                  <c:v>-0.158689</c:v>
                </c:pt>
                <c:pt idx="2">
                  <c:v>-0.13872899999999999</c:v>
                </c:pt>
                <c:pt idx="3">
                  <c:v>-0.118709</c:v>
                </c:pt>
                <c:pt idx="4">
                  <c:v>-9.8694599999999993E-2</c:v>
                </c:pt>
                <c:pt idx="5">
                  <c:v>-7.8694399999999998E-2</c:v>
                </c:pt>
                <c:pt idx="6">
                  <c:v>-5.8724899999999997E-2</c:v>
                </c:pt>
                <c:pt idx="7">
                  <c:v>-3.87061E-2</c:v>
                </c:pt>
                <c:pt idx="8">
                  <c:v>-1.8678500000000001E-2</c:v>
                </c:pt>
                <c:pt idx="9" formatCode="0.00E+00">
                  <c:v>1.33994E-3</c:v>
                </c:pt>
                <c:pt idx="10">
                  <c:v>2.13723E-2</c:v>
                </c:pt>
                <c:pt idx="11">
                  <c:v>4.1379300000000001E-2</c:v>
                </c:pt>
                <c:pt idx="12">
                  <c:v>6.13953E-2</c:v>
                </c:pt>
                <c:pt idx="13">
                  <c:v>8.1384999999999999E-2</c:v>
                </c:pt>
                <c:pt idx="14">
                  <c:v>0.101357</c:v>
                </c:pt>
                <c:pt idx="15">
                  <c:v>0.121381</c:v>
                </c:pt>
                <c:pt idx="16">
                  <c:v>0.141405</c:v>
                </c:pt>
                <c:pt idx="17">
                  <c:v>0.16139000000000001</c:v>
                </c:pt>
                <c:pt idx="18">
                  <c:v>0.18137400000000001</c:v>
                </c:pt>
                <c:pt idx="19">
                  <c:v>0.20139099999999999</c:v>
                </c:pt>
                <c:pt idx="20">
                  <c:v>0.22140699999999999</c:v>
                </c:pt>
                <c:pt idx="21">
                  <c:v>0.24138699999999999</c:v>
                </c:pt>
                <c:pt idx="22">
                  <c:v>0.26137100000000002</c:v>
                </c:pt>
                <c:pt idx="23">
                  <c:v>0.28140399999999999</c:v>
                </c:pt>
                <c:pt idx="24">
                  <c:v>0.30141400000000002</c:v>
                </c:pt>
                <c:pt idx="25">
                  <c:v>0.321405</c:v>
                </c:pt>
                <c:pt idx="26">
                  <c:v>0.34141500000000002</c:v>
                </c:pt>
                <c:pt idx="27">
                  <c:v>0.36142299999999999</c:v>
                </c:pt>
                <c:pt idx="28">
                  <c:v>0.38144</c:v>
                </c:pt>
                <c:pt idx="29">
                  <c:v>0.40140199999999998</c:v>
                </c:pt>
                <c:pt idx="30">
                  <c:v>0.42139799999999999</c:v>
                </c:pt>
                <c:pt idx="31">
                  <c:v>0.44142100000000001</c:v>
                </c:pt>
                <c:pt idx="32">
                  <c:v>0.46144000000000002</c:v>
                </c:pt>
                <c:pt idx="33">
                  <c:v>0.48138799999999998</c:v>
                </c:pt>
                <c:pt idx="34">
                  <c:v>0.50141500000000006</c:v>
                </c:pt>
                <c:pt idx="35">
                  <c:v>0.52142599999999995</c:v>
                </c:pt>
                <c:pt idx="36">
                  <c:v>0.54144700000000001</c:v>
                </c:pt>
                <c:pt idx="37">
                  <c:v>0.56139399999999995</c:v>
                </c:pt>
                <c:pt idx="38">
                  <c:v>0.58141600000000004</c:v>
                </c:pt>
                <c:pt idx="39">
                  <c:v>0.601437</c:v>
                </c:pt>
                <c:pt idx="40">
                  <c:v>0.62143300000000001</c:v>
                </c:pt>
                <c:pt idx="41">
                  <c:v>0.64141999999999999</c:v>
                </c:pt>
                <c:pt idx="42">
                  <c:v>0.66143399999999997</c:v>
                </c:pt>
                <c:pt idx="43">
                  <c:v>0.68145100000000003</c:v>
                </c:pt>
                <c:pt idx="44">
                  <c:v>0.70145999999999997</c:v>
                </c:pt>
                <c:pt idx="45">
                  <c:v>0.72142300000000004</c:v>
                </c:pt>
                <c:pt idx="46">
                  <c:v>0.74143000000000003</c:v>
                </c:pt>
                <c:pt idx="47">
                  <c:v>0.76146199999999997</c:v>
                </c:pt>
                <c:pt idx="48">
                  <c:v>0.78144499999999995</c:v>
                </c:pt>
                <c:pt idx="49">
                  <c:v>0.79532000000000003</c:v>
                </c:pt>
                <c:pt idx="50">
                  <c:v>0.799211</c:v>
                </c:pt>
                <c:pt idx="51">
                  <c:v>0.78923399999999999</c:v>
                </c:pt>
                <c:pt idx="52">
                  <c:v>0.76880400000000004</c:v>
                </c:pt>
                <c:pt idx="53">
                  <c:v>0.74837799999999999</c:v>
                </c:pt>
                <c:pt idx="54">
                  <c:v>0.72836800000000002</c:v>
                </c:pt>
                <c:pt idx="55">
                  <c:v>0.70837399999999995</c:v>
                </c:pt>
                <c:pt idx="56">
                  <c:v>0.688002</c:v>
                </c:pt>
                <c:pt idx="57">
                  <c:v>0.66758899999999999</c:v>
                </c:pt>
                <c:pt idx="58">
                  <c:v>0.64757100000000001</c:v>
                </c:pt>
                <c:pt idx="59">
                  <c:v>0.62757200000000002</c:v>
                </c:pt>
                <c:pt idx="60">
                  <c:v>0.60758699999999999</c:v>
                </c:pt>
                <c:pt idx="61">
                  <c:v>0.58757000000000004</c:v>
                </c:pt>
                <c:pt idx="62">
                  <c:v>0.56755199999999995</c:v>
                </c:pt>
                <c:pt idx="63">
                  <c:v>0.54758099999999998</c:v>
                </c:pt>
                <c:pt idx="64">
                  <c:v>0.52759599999999995</c:v>
                </c:pt>
                <c:pt idx="65">
                  <c:v>0.50756299999999999</c:v>
                </c:pt>
                <c:pt idx="66">
                  <c:v>0.48755199999999999</c:v>
                </c:pt>
                <c:pt idx="67">
                  <c:v>0.467588</c:v>
                </c:pt>
                <c:pt idx="68">
                  <c:v>0.447573</c:v>
                </c:pt>
                <c:pt idx="69">
                  <c:v>0.42755100000000001</c:v>
                </c:pt>
                <c:pt idx="70">
                  <c:v>0.407551</c:v>
                </c:pt>
                <c:pt idx="71">
                  <c:v>0.387604</c:v>
                </c:pt>
                <c:pt idx="72">
                  <c:v>0.367585</c:v>
                </c:pt>
                <c:pt idx="73">
                  <c:v>0.34756500000000001</c:v>
                </c:pt>
                <c:pt idx="74">
                  <c:v>0.32753599999999999</c:v>
                </c:pt>
                <c:pt idx="75">
                  <c:v>0.30757099999999998</c:v>
                </c:pt>
                <c:pt idx="76">
                  <c:v>0.287547</c:v>
                </c:pt>
                <c:pt idx="77">
                  <c:v>0.267538</c:v>
                </c:pt>
                <c:pt idx="78">
                  <c:v>0.24751300000000001</c:v>
                </c:pt>
                <c:pt idx="79">
                  <c:v>0.22755700000000001</c:v>
                </c:pt>
                <c:pt idx="80">
                  <c:v>0.20755399999999999</c:v>
                </c:pt>
                <c:pt idx="81">
                  <c:v>0.18754899999999999</c:v>
                </c:pt>
                <c:pt idx="82">
                  <c:v>0.16752500000000001</c:v>
                </c:pt>
                <c:pt idx="83">
                  <c:v>0.14757200000000001</c:v>
                </c:pt>
                <c:pt idx="84">
                  <c:v>0.12753500000000001</c:v>
                </c:pt>
                <c:pt idx="85">
                  <c:v>0.10752200000000001</c:v>
                </c:pt>
                <c:pt idx="86">
                  <c:v>8.7515499999999996E-2</c:v>
                </c:pt>
                <c:pt idx="87">
                  <c:v>6.7553100000000005E-2</c:v>
                </c:pt>
                <c:pt idx="88">
                  <c:v>4.7536599999999998E-2</c:v>
                </c:pt>
                <c:pt idx="89">
                  <c:v>2.7522000000000001E-2</c:v>
                </c:pt>
                <c:pt idx="90" formatCode="0.00E+00">
                  <c:v>7.4916399999999999E-3</c:v>
                </c:pt>
                <c:pt idx="91">
                  <c:v>-1.2521600000000001E-2</c:v>
                </c:pt>
                <c:pt idx="92">
                  <c:v>-3.2549099999999997E-2</c:v>
                </c:pt>
                <c:pt idx="93">
                  <c:v>-5.2546299999999997E-2</c:v>
                </c:pt>
                <c:pt idx="94">
                  <c:v>-7.2554300000000002E-2</c:v>
                </c:pt>
                <c:pt idx="95">
                  <c:v>-9.2540700000000004E-2</c:v>
                </c:pt>
                <c:pt idx="96">
                  <c:v>-0.112552</c:v>
                </c:pt>
                <c:pt idx="97">
                  <c:v>-0.13256999999999999</c:v>
                </c:pt>
                <c:pt idx="98">
                  <c:v>-0.152559</c:v>
                </c:pt>
                <c:pt idx="99">
                  <c:v>-0.17255100000000001</c:v>
                </c:pt>
                <c:pt idx="100">
                  <c:v>-0.19256200000000001</c:v>
                </c:pt>
                <c:pt idx="101">
                  <c:v>-0.21257400000000001</c:v>
                </c:pt>
                <c:pt idx="102">
                  <c:v>-0.232541</c:v>
                </c:pt>
                <c:pt idx="103">
                  <c:v>-0.252552</c:v>
                </c:pt>
                <c:pt idx="104">
                  <c:v>-0.27256200000000003</c:v>
                </c:pt>
                <c:pt idx="105">
                  <c:v>-0.292572</c:v>
                </c:pt>
                <c:pt idx="106">
                  <c:v>-0.312552</c:v>
                </c:pt>
                <c:pt idx="107">
                  <c:v>-0.33256999999999998</c:v>
                </c:pt>
                <c:pt idx="108">
                  <c:v>-0.35258</c:v>
                </c:pt>
                <c:pt idx="109">
                  <c:v>-0.37260199999999999</c:v>
                </c:pt>
                <c:pt idx="110">
                  <c:v>-0.39256799999999997</c:v>
                </c:pt>
                <c:pt idx="111">
                  <c:v>-0.41256100000000001</c:v>
                </c:pt>
                <c:pt idx="112">
                  <c:v>-0.43257800000000002</c:v>
                </c:pt>
                <c:pt idx="113">
                  <c:v>-0.45260400000000001</c:v>
                </c:pt>
                <c:pt idx="114">
                  <c:v>-0.47255599999999998</c:v>
                </c:pt>
                <c:pt idx="115">
                  <c:v>-0.492593</c:v>
                </c:pt>
                <c:pt idx="116">
                  <c:v>-0.51258700000000001</c:v>
                </c:pt>
                <c:pt idx="117">
                  <c:v>-0.53261099999999995</c:v>
                </c:pt>
                <c:pt idx="118">
                  <c:v>-0.55255900000000002</c:v>
                </c:pt>
                <c:pt idx="119">
                  <c:v>-0.57257199999999997</c:v>
                </c:pt>
                <c:pt idx="120">
                  <c:v>-0.59259700000000004</c:v>
                </c:pt>
                <c:pt idx="121">
                  <c:v>-0.61262099999999997</c:v>
                </c:pt>
                <c:pt idx="122">
                  <c:v>-0.63258999999999999</c:v>
                </c:pt>
                <c:pt idx="123">
                  <c:v>-0.65261000000000002</c:v>
                </c:pt>
                <c:pt idx="124">
                  <c:v>-0.67262200000000005</c:v>
                </c:pt>
                <c:pt idx="125">
                  <c:v>-0.69263300000000005</c:v>
                </c:pt>
                <c:pt idx="126">
                  <c:v>-0.71259799999999995</c:v>
                </c:pt>
                <c:pt idx="127">
                  <c:v>-0.73261900000000002</c:v>
                </c:pt>
                <c:pt idx="128">
                  <c:v>-0.75263500000000005</c:v>
                </c:pt>
                <c:pt idx="129">
                  <c:v>-0.77262900000000001</c:v>
                </c:pt>
                <c:pt idx="130">
                  <c:v>-0.79171400000000003</c:v>
                </c:pt>
                <c:pt idx="131">
                  <c:v>-0.80096999999999996</c:v>
                </c:pt>
                <c:pt idx="132">
                  <c:v>-0.79080099999999998</c:v>
                </c:pt>
                <c:pt idx="133">
                  <c:v>-0.77043499999999998</c:v>
                </c:pt>
                <c:pt idx="134">
                  <c:v>-0.75005200000000005</c:v>
                </c:pt>
                <c:pt idx="135">
                  <c:v>-0.73003499999999999</c:v>
                </c:pt>
                <c:pt idx="136">
                  <c:v>-0.71002100000000001</c:v>
                </c:pt>
                <c:pt idx="137">
                  <c:v>-0.689666</c:v>
                </c:pt>
                <c:pt idx="138">
                  <c:v>-0.66928799999999999</c:v>
                </c:pt>
                <c:pt idx="139">
                  <c:v>-0.64926600000000001</c:v>
                </c:pt>
                <c:pt idx="140">
                  <c:v>-0.62923899999999999</c:v>
                </c:pt>
                <c:pt idx="141">
                  <c:v>-0.60924900000000004</c:v>
                </c:pt>
                <c:pt idx="142">
                  <c:v>-0.58924500000000002</c:v>
                </c:pt>
                <c:pt idx="143">
                  <c:v>-0.56923800000000002</c:v>
                </c:pt>
                <c:pt idx="144">
                  <c:v>-0.54921799999999998</c:v>
                </c:pt>
                <c:pt idx="145">
                  <c:v>-0.52925800000000001</c:v>
                </c:pt>
                <c:pt idx="146">
                  <c:v>-0.50922800000000001</c:v>
                </c:pt>
                <c:pt idx="147">
                  <c:v>-0.48921900000000001</c:v>
                </c:pt>
                <c:pt idx="148">
                  <c:v>-0.46920600000000001</c:v>
                </c:pt>
                <c:pt idx="149">
                  <c:v>-0.449237</c:v>
                </c:pt>
                <c:pt idx="150">
                  <c:v>-0.42922500000000002</c:v>
                </c:pt>
                <c:pt idx="151">
                  <c:v>-0.40920899999999999</c:v>
                </c:pt>
                <c:pt idx="152">
                  <c:v>-0.38922499999999999</c:v>
                </c:pt>
                <c:pt idx="153">
                  <c:v>-0.36924400000000002</c:v>
                </c:pt>
                <c:pt idx="154">
                  <c:v>-0.34923700000000002</c:v>
                </c:pt>
                <c:pt idx="155">
                  <c:v>-0.32921400000000001</c:v>
                </c:pt>
                <c:pt idx="156">
                  <c:v>-0.30922100000000002</c:v>
                </c:pt>
                <c:pt idx="157">
                  <c:v>-0.28920899999999999</c:v>
                </c:pt>
                <c:pt idx="158">
                  <c:v>-0.26920699999999997</c:v>
                </c:pt>
                <c:pt idx="159">
                  <c:v>-0.24918299999999999</c:v>
                </c:pt>
                <c:pt idx="160">
                  <c:v>-0.229211</c:v>
                </c:pt>
                <c:pt idx="161">
                  <c:v>-0.20921500000000001</c:v>
                </c:pt>
                <c:pt idx="162">
                  <c:v>-0.18921099999999999</c:v>
                </c:pt>
                <c:pt idx="163">
                  <c:v>-0.17399000000000001</c:v>
                </c:pt>
              </c:numCache>
            </c:numRef>
          </c:xVal>
          <c:yVal>
            <c:numRef>
              <c:f>Sheet5!$H$2:$H$166</c:f>
              <c:numCache>
                <c:formatCode>General</c:formatCode>
                <c:ptCount val="165"/>
                <c:pt idx="0">
                  <c:v>0.31750756892690801</c:v>
                </c:pt>
                <c:pt idx="1">
                  <c:v>0.31755973118861303</c:v>
                </c:pt>
                <c:pt idx="2">
                  <c:v>0.31767778262299901</c:v>
                </c:pt>
                <c:pt idx="3">
                  <c:v>0.31772033604702099</c:v>
                </c:pt>
                <c:pt idx="4">
                  <c:v>0.31777112561762899</c:v>
                </c:pt>
                <c:pt idx="5">
                  <c:v>0.31776975292653098</c:v>
                </c:pt>
                <c:pt idx="6">
                  <c:v>0.31780269751287199</c:v>
                </c:pt>
                <c:pt idx="7">
                  <c:v>0.31783015133482201</c:v>
                </c:pt>
                <c:pt idx="8">
                  <c:v>0.31787133206774698</c:v>
                </c:pt>
                <c:pt idx="9">
                  <c:v>0.31793173047603701</c:v>
                </c:pt>
                <c:pt idx="10">
                  <c:v>0.31801546463298502</c:v>
                </c:pt>
                <c:pt idx="11">
                  <c:v>0.318158224507126</c:v>
                </c:pt>
                <c:pt idx="12">
                  <c:v>0.318317456674437</c:v>
                </c:pt>
                <c:pt idx="13">
                  <c:v>0.31854669608772102</c:v>
                </c:pt>
                <c:pt idx="14">
                  <c:v>0.31882672507161303</c:v>
                </c:pt>
                <c:pt idx="15">
                  <c:v>0.31915617093501503</c:v>
                </c:pt>
                <c:pt idx="16">
                  <c:v>0.31952542484024399</c:v>
                </c:pt>
                <c:pt idx="17">
                  <c:v>0.31995370446266702</c:v>
                </c:pt>
                <c:pt idx="18">
                  <c:v>0.32046434555094</c:v>
                </c:pt>
                <c:pt idx="19">
                  <c:v>0.321009303916651</c:v>
                </c:pt>
                <c:pt idx="20">
                  <c:v>0.32157485264882402</c:v>
                </c:pt>
                <c:pt idx="21">
                  <c:v>0.32228453394623602</c:v>
                </c:pt>
                <c:pt idx="22">
                  <c:v>0.32303539597657199</c:v>
                </c:pt>
                <c:pt idx="23">
                  <c:v>0.32382469335764003</c:v>
                </c:pt>
                <c:pt idx="24">
                  <c:v>0.32472380602650702</c:v>
                </c:pt>
                <c:pt idx="25">
                  <c:v>0.32567919903037301</c:v>
                </c:pt>
                <c:pt idx="26">
                  <c:v>0.32670048120691902</c:v>
                </c:pt>
                <c:pt idx="27">
                  <c:v>0.32775196258761002</c:v>
                </c:pt>
                <c:pt idx="28">
                  <c:v>0.32891051387390702</c:v>
                </c:pt>
                <c:pt idx="29">
                  <c:v>0.33009240090886099</c:v>
                </c:pt>
                <c:pt idx="30">
                  <c:v>0.33124408873967098</c:v>
                </c:pt>
                <c:pt idx="31">
                  <c:v>0.33259207139742403</c:v>
                </c:pt>
                <c:pt idx="32">
                  <c:v>0.333982607479199</c:v>
                </c:pt>
                <c:pt idx="33">
                  <c:v>0.33542805120487501</c:v>
                </c:pt>
                <c:pt idx="34">
                  <c:v>0.33698193752725503</c:v>
                </c:pt>
                <c:pt idx="35">
                  <c:v>0.33857151381816902</c:v>
                </c:pt>
                <c:pt idx="36">
                  <c:v>0.34027365077907901</c:v>
                </c:pt>
                <c:pt idx="37">
                  <c:v>0.34205540382364402</c:v>
                </c:pt>
                <c:pt idx="38">
                  <c:v>0.34386872876345198</c:v>
                </c:pt>
                <c:pt idx="39">
                  <c:v>0.34584677663496199</c:v>
                </c:pt>
                <c:pt idx="40">
                  <c:v>0.34782070643317797</c:v>
                </c:pt>
                <c:pt idx="41">
                  <c:v>0.34998132222065598</c:v>
                </c:pt>
                <c:pt idx="42">
                  <c:v>0.35225038060483599</c:v>
                </c:pt>
                <c:pt idx="43">
                  <c:v>0.35455512895755298</c:v>
                </c:pt>
                <c:pt idx="44">
                  <c:v>0.35699440103782398</c:v>
                </c:pt>
                <c:pt idx="45">
                  <c:v>0.35954486109699402</c:v>
                </c:pt>
                <c:pt idx="46">
                  <c:v>0.36221886335494002</c:v>
                </c:pt>
                <c:pt idx="47">
                  <c:v>0.36500542628288202</c:v>
                </c:pt>
                <c:pt idx="48">
                  <c:v>0.36788258682325797</c:v>
                </c:pt>
                <c:pt idx="49">
                  <c:v>0.36992789655854602</c:v>
                </c:pt>
                <c:pt idx="50">
                  <c:v>0.37041794728035599</c:v>
                </c:pt>
                <c:pt idx="51">
                  <c:v>0.24385994616340501</c:v>
                </c:pt>
                <c:pt idx="52">
                  <c:v>8.2756800886566104E-2</c:v>
                </c:pt>
                <c:pt idx="53">
                  <c:v>-1.0861706574163001E-2</c:v>
                </c:pt>
                <c:pt idx="54">
                  <c:v>-7.2227573823130498E-2</c:v>
                </c:pt>
                <c:pt idx="55">
                  <c:v>-0.11751320220636099</c:v>
                </c:pt>
                <c:pt idx="56">
                  <c:v>-0.15322389837714301</c:v>
                </c:pt>
                <c:pt idx="57">
                  <c:v>-0.18191039693286601</c:v>
                </c:pt>
                <c:pt idx="58">
                  <c:v>-0.20479590291051999</c:v>
                </c:pt>
                <c:pt idx="59">
                  <c:v>-0.22364706975259899</c:v>
                </c:pt>
                <c:pt idx="60">
                  <c:v>-0.23918318759419499</c:v>
                </c:pt>
                <c:pt idx="61">
                  <c:v>-0.252252579533569</c:v>
                </c:pt>
                <c:pt idx="62">
                  <c:v>-0.26311331149705303</c:v>
                </c:pt>
                <c:pt idx="63">
                  <c:v>-0.27214561891865602</c:v>
                </c:pt>
                <c:pt idx="64">
                  <c:v>-0.279688556499463</c:v>
                </c:pt>
                <c:pt idx="65">
                  <c:v>-0.28593018291983202</c:v>
                </c:pt>
                <c:pt idx="66">
                  <c:v>-0.29108738337316997</c:v>
                </c:pt>
                <c:pt idx="67">
                  <c:v>-0.29536468883300498</c:v>
                </c:pt>
                <c:pt idx="68">
                  <c:v>-0.29891034993786803</c:v>
                </c:pt>
                <c:pt idx="69">
                  <c:v>-0.30180947353580501</c:v>
                </c:pt>
                <c:pt idx="70">
                  <c:v>-0.30414991185705698</c:v>
                </c:pt>
                <c:pt idx="71">
                  <c:v>-0.30613345049295598</c:v>
                </c:pt>
                <c:pt idx="72">
                  <c:v>-0.30768596412423699</c:v>
                </c:pt>
                <c:pt idx="73">
                  <c:v>-0.30891726803870201</c:v>
                </c:pt>
                <c:pt idx="74">
                  <c:v>-0.30992207792207799</c:v>
                </c:pt>
                <c:pt idx="75">
                  <c:v>-0.31071000261204801</c:v>
                </c:pt>
                <c:pt idx="76">
                  <c:v>-0.31130986862165899</c:v>
                </c:pt>
                <c:pt idx="77">
                  <c:v>-0.31180815549005397</c:v>
                </c:pt>
                <c:pt idx="78">
                  <c:v>-0.31213073789796802</c:v>
                </c:pt>
                <c:pt idx="79">
                  <c:v>-0.31238331305991002</c:v>
                </c:pt>
                <c:pt idx="80">
                  <c:v>-0.31251920947856299</c:v>
                </c:pt>
                <c:pt idx="81">
                  <c:v>-0.31262078861977899</c:v>
                </c:pt>
                <c:pt idx="82">
                  <c:v>-0.312716876996604</c:v>
                </c:pt>
                <c:pt idx="83">
                  <c:v>-0.31280061115355201</c:v>
                </c:pt>
                <c:pt idx="84">
                  <c:v>-0.312837673813185</c:v>
                </c:pt>
                <c:pt idx="85">
                  <c:v>-0.31285689148855</c:v>
                </c:pt>
                <c:pt idx="86">
                  <c:v>-0.31288983607489002</c:v>
                </c:pt>
                <c:pt idx="87">
                  <c:v>-0.31292964411671798</c:v>
                </c:pt>
                <c:pt idx="88">
                  <c:v>-0.31299827867159302</c:v>
                </c:pt>
                <c:pt idx="89">
                  <c:v>-0.313053186315494</c:v>
                </c:pt>
                <c:pt idx="90">
                  <c:v>-0.313191828116342</c:v>
                </c:pt>
                <c:pt idx="91">
                  <c:v>-0.31330850685963002</c:v>
                </c:pt>
                <c:pt idx="92">
                  <c:v>-0.31347597517352599</c:v>
                </c:pt>
                <c:pt idx="93">
                  <c:v>-0.31370384189571299</c:v>
                </c:pt>
                <c:pt idx="94">
                  <c:v>-0.31398661626179902</c:v>
                </c:pt>
                <c:pt idx="95">
                  <c:v>-0.314332534418371</c:v>
                </c:pt>
                <c:pt idx="96">
                  <c:v>-0.31470316101469897</c:v>
                </c:pt>
                <c:pt idx="97">
                  <c:v>-0.31518223020772901</c:v>
                </c:pt>
                <c:pt idx="98">
                  <c:v>-0.315694243987099</c:v>
                </c:pt>
                <c:pt idx="99">
                  <c:v>-0.31627351963024802</c:v>
                </c:pt>
                <c:pt idx="100">
                  <c:v>-0.31693378404814898</c:v>
                </c:pt>
                <c:pt idx="101">
                  <c:v>-0.317569340026295</c:v>
                </c:pt>
                <c:pt idx="102">
                  <c:v>-0.31836550086284998</c:v>
                </c:pt>
                <c:pt idx="103">
                  <c:v>-0.31923166894537802</c:v>
                </c:pt>
                <c:pt idx="104">
                  <c:v>-0.32012529084985603</c:v>
                </c:pt>
                <c:pt idx="105">
                  <c:v>-0.32108205654481897</c:v>
                </c:pt>
                <c:pt idx="106">
                  <c:v>-0.322092357192584</c:v>
                </c:pt>
                <c:pt idx="107">
                  <c:v>-0.32316854701303099</c:v>
                </c:pt>
                <c:pt idx="108">
                  <c:v>-0.32428729025750003</c:v>
                </c:pt>
                <c:pt idx="109">
                  <c:v>-0.32548564958562398</c:v>
                </c:pt>
                <c:pt idx="110">
                  <c:v>-0.32675676154191702</c:v>
                </c:pt>
                <c:pt idx="111">
                  <c:v>-0.32800453774955202</c:v>
                </c:pt>
                <c:pt idx="112">
                  <c:v>-0.32938821037583998</c:v>
                </c:pt>
                <c:pt idx="113">
                  <c:v>-0.33085836254127099</c:v>
                </c:pt>
                <c:pt idx="114">
                  <c:v>-0.33234910507316501</c:v>
                </c:pt>
                <c:pt idx="115">
                  <c:v>-0.33390299139554402</c:v>
                </c:pt>
                <c:pt idx="116">
                  <c:v>-0.335540611874871</c:v>
                </c:pt>
                <c:pt idx="117">
                  <c:v>-0.33729491109748599</c:v>
                </c:pt>
                <c:pt idx="118">
                  <c:v>-0.33911235411058699</c:v>
                </c:pt>
                <c:pt idx="119">
                  <c:v>-0.34096411440112501</c:v>
                </c:pt>
                <c:pt idx="120">
                  <c:v>-0.34290921768629401</c:v>
                </c:pt>
                <c:pt idx="121">
                  <c:v>-0.34489412901329097</c:v>
                </c:pt>
                <c:pt idx="122">
                  <c:v>-0.34697375602601599</c:v>
                </c:pt>
                <c:pt idx="123">
                  <c:v>-0.34921261520605101</c:v>
                </c:pt>
                <c:pt idx="124">
                  <c:v>-0.35151050010328</c:v>
                </c:pt>
                <c:pt idx="125">
                  <c:v>-0.35397859869659898</c:v>
                </c:pt>
                <c:pt idx="126">
                  <c:v>-0.35648513264064902</c:v>
                </c:pt>
                <c:pt idx="127">
                  <c:v>-0.35910971801908398</c:v>
                </c:pt>
                <c:pt idx="128">
                  <c:v>-0.36188118134495301</c:v>
                </c:pt>
                <c:pt idx="129">
                  <c:v>-0.36472539729899001</c:v>
                </c:pt>
                <c:pt idx="130">
                  <c:v>-0.367581967472904</c:v>
                </c:pt>
                <c:pt idx="131">
                  <c:v>-0.36903015658077498</c:v>
                </c:pt>
                <c:pt idx="132">
                  <c:v>-0.24797527407373399</c:v>
                </c:pt>
                <c:pt idx="133">
                  <c:v>-9.3602158709757799E-2</c:v>
                </c:pt>
                <c:pt idx="134">
                  <c:v>-3.43629880512486E-3</c:v>
                </c:pt>
                <c:pt idx="135">
                  <c:v>5.62615291297947E-2</c:v>
                </c:pt>
                <c:pt idx="136">
                  <c:v>0.100720385664996</c:v>
                </c:pt>
                <c:pt idx="137">
                  <c:v>0.13642861099180201</c:v>
                </c:pt>
                <c:pt idx="138">
                  <c:v>0.165578118254715</c:v>
                </c:pt>
                <c:pt idx="139">
                  <c:v>0.189276257362094</c:v>
                </c:pt>
                <c:pt idx="140">
                  <c:v>0.20922557708217901</c:v>
                </c:pt>
                <c:pt idx="141">
                  <c:v>0.22607536030409001</c:v>
                </c:pt>
                <c:pt idx="142">
                  <c:v>0.24048724413682801</c:v>
                </c:pt>
                <c:pt idx="143">
                  <c:v>0.25276322062184198</c:v>
                </c:pt>
                <c:pt idx="144">
                  <c:v>0.26325469868009599</c:v>
                </c:pt>
                <c:pt idx="145">
                  <c:v>0.27219229041597098</c:v>
                </c:pt>
                <c:pt idx="146">
                  <c:v>0.27977503603860598</c:v>
                </c:pt>
                <c:pt idx="147">
                  <c:v>0.28630904566274401</c:v>
                </c:pt>
                <c:pt idx="148">
                  <c:v>0.29176961084863101</c:v>
                </c:pt>
                <c:pt idx="149">
                  <c:v>0.29641617021369598</c:v>
                </c:pt>
                <c:pt idx="150">
                  <c:v>0.30036540250122701</c:v>
                </c:pt>
                <c:pt idx="151">
                  <c:v>0.30361318963793099</c:v>
                </c:pt>
                <c:pt idx="152">
                  <c:v>0.30640387063916502</c:v>
                </c:pt>
                <c:pt idx="153">
                  <c:v>0.30874979972480598</c:v>
                </c:pt>
                <c:pt idx="154">
                  <c:v>0.31072235683192501</c:v>
                </c:pt>
                <c:pt idx="155">
                  <c:v>0.31231742388722999</c:v>
                </c:pt>
                <c:pt idx="156">
                  <c:v>0.31363108926754502</c:v>
                </c:pt>
                <c:pt idx="157">
                  <c:v>0.314642762606408</c:v>
                </c:pt>
                <c:pt idx="158">
                  <c:v>0.31551442145332598</c:v>
                </c:pt>
                <c:pt idx="159">
                  <c:v>0.31615409550476498</c:v>
                </c:pt>
                <c:pt idx="160">
                  <c:v>0.31664963699096499</c:v>
                </c:pt>
                <c:pt idx="161">
                  <c:v>0.31702712704278002</c:v>
                </c:pt>
                <c:pt idx="162">
                  <c:v>0.317309901408866</c:v>
                </c:pt>
                <c:pt idx="163">
                  <c:v>0.317518550455688</c:v>
                </c:pt>
                <c:pt idx="164">
                  <c:v>0</c:v>
                </c:pt>
              </c:numCache>
            </c:numRef>
          </c:yVal>
          <c:smooth val="1"/>
          <c:extLst>
            <c:ext xmlns:c16="http://schemas.microsoft.com/office/drawing/2014/chart" uri="{C3380CC4-5D6E-409C-BE32-E72D297353CC}">
              <c16:uniqueId val="{00000000-C5D3-428F-AB64-E69089028B3D}"/>
            </c:ext>
          </c:extLst>
        </c:ser>
        <c:ser>
          <c:idx val="2"/>
          <c:order val="1"/>
          <c:tx>
            <c:strRef>
              <c:f>Sheet5!$F$1</c:f>
              <c:strCache>
                <c:ptCount val="1"/>
                <c:pt idx="0">
                  <c:v>PC 3.2s</c:v>
                </c:pt>
              </c:strCache>
            </c:strRef>
          </c:tx>
          <c:spPr>
            <a:ln w="19050" cap="rnd">
              <a:solidFill>
                <a:schemeClr val="accent3"/>
              </a:solidFill>
              <a:round/>
            </a:ln>
            <a:effectLst/>
          </c:spPr>
          <c:marker>
            <c:symbol val="none"/>
          </c:marker>
          <c:xVal>
            <c:numRef>
              <c:f>Sheet5!$E$2:$E$166</c:f>
              <c:numCache>
                <c:formatCode>General</c:formatCode>
                <c:ptCount val="165"/>
                <c:pt idx="0">
                  <c:v>-0.15551799999999999</c:v>
                </c:pt>
                <c:pt idx="1">
                  <c:v>-0.14552999999999999</c:v>
                </c:pt>
                <c:pt idx="2">
                  <c:v>-0.12552099999999999</c:v>
                </c:pt>
                <c:pt idx="3">
                  <c:v>-0.105508</c:v>
                </c:pt>
                <c:pt idx="4">
                  <c:v>-8.5504800000000006E-2</c:v>
                </c:pt>
                <c:pt idx="5">
                  <c:v>-6.5522399999999995E-2</c:v>
                </c:pt>
                <c:pt idx="6">
                  <c:v>-4.55039E-2</c:v>
                </c:pt>
                <c:pt idx="7">
                  <c:v>-2.5521599999999998E-2</c:v>
                </c:pt>
                <c:pt idx="8" formatCode="0.00E+00">
                  <c:v>-5.5114999999999999E-3</c:v>
                </c:pt>
                <c:pt idx="9">
                  <c:v>1.45285E-2</c:v>
                </c:pt>
                <c:pt idx="10">
                  <c:v>3.4539199999999999E-2</c:v>
                </c:pt>
                <c:pt idx="11">
                  <c:v>5.4543899999999999E-2</c:v>
                </c:pt>
                <c:pt idx="12">
                  <c:v>7.4548699999999996E-2</c:v>
                </c:pt>
                <c:pt idx="13">
                  <c:v>9.4540799999999994E-2</c:v>
                </c:pt>
                <c:pt idx="14">
                  <c:v>0.114567</c:v>
                </c:pt>
                <c:pt idx="15">
                  <c:v>0.13456499999999999</c:v>
                </c:pt>
                <c:pt idx="16">
                  <c:v>0.15456400000000001</c:v>
                </c:pt>
                <c:pt idx="17">
                  <c:v>0.174567</c:v>
                </c:pt>
                <c:pt idx="18">
                  <c:v>0.19457199999999999</c:v>
                </c:pt>
                <c:pt idx="19">
                  <c:v>0.21459600000000001</c:v>
                </c:pt>
                <c:pt idx="20">
                  <c:v>0.2346</c:v>
                </c:pt>
                <c:pt idx="21">
                  <c:v>0.25459300000000001</c:v>
                </c:pt>
                <c:pt idx="22">
                  <c:v>0.274588</c:v>
                </c:pt>
                <c:pt idx="23">
                  <c:v>0.29460399999999998</c:v>
                </c:pt>
                <c:pt idx="24">
                  <c:v>0.31462099999999998</c:v>
                </c:pt>
                <c:pt idx="25">
                  <c:v>0.33463100000000001</c:v>
                </c:pt>
                <c:pt idx="26">
                  <c:v>0.35464000000000001</c:v>
                </c:pt>
                <c:pt idx="27">
                  <c:v>0.374637</c:v>
                </c:pt>
                <c:pt idx="28">
                  <c:v>0.39464500000000002</c:v>
                </c:pt>
                <c:pt idx="29">
                  <c:v>0.414657</c:v>
                </c:pt>
                <c:pt idx="30">
                  <c:v>0.43466900000000003</c:v>
                </c:pt>
                <c:pt idx="31">
                  <c:v>0.45466600000000001</c:v>
                </c:pt>
                <c:pt idx="32">
                  <c:v>0.47466599999999998</c:v>
                </c:pt>
                <c:pt idx="33">
                  <c:v>0.49469099999999999</c:v>
                </c:pt>
                <c:pt idx="34">
                  <c:v>0.51468199999999997</c:v>
                </c:pt>
                <c:pt idx="35">
                  <c:v>0.53468800000000005</c:v>
                </c:pt>
                <c:pt idx="36">
                  <c:v>0.55468499999999998</c:v>
                </c:pt>
                <c:pt idx="37">
                  <c:v>0.57469499999999996</c:v>
                </c:pt>
                <c:pt idx="38">
                  <c:v>0.59469000000000005</c:v>
                </c:pt>
                <c:pt idx="39">
                  <c:v>0.61471699999999996</c:v>
                </c:pt>
                <c:pt idx="40">
                  <c:v>0.63472600000000001</c:v>
                </c:pt>
                <c:pt idx="41">
                  <c:v>0.65474299999999996</c:v>
                </c:pt>
                <c:pt idx="42">
                  <c:v>0.67474000000000001</c:v>
                </c:pt>
                <c:pt idx="43">
                  <c:v>0.694747</c:v>
                </c:pt>
                <c:pt idx="44">
                  <c:v>0.71473799999999998</c:v>
                </c:pt>
                <c:pt idx="45">
                  <c:v>0.73473699999999997</c:v>
                </c:pt>
                <c:pt idx="46">
                  <c:v>0.75474799999999997</c:v>
                </c:pt>
                <c:pt idx="47">
                  <c:v>0.77476100000000003</c:v>
                </c:pt>
                <c:pt idx="48">
                  <c:v>0.792099</c:v>
                </c:pt>
                <c:pt idx="49">
                  <c:v>0.79947500000000005</c:v>
                </c:pt>
                <c:pt idx="50">
                  <c:v>0.78900000000000003</c:v>
                </c:pt>
                <c:pt idx="51">
                  <c:v>0.76814499999999997</c:v>
                </c:pt>
                <c:pt idx="52">
                  <c:v>0.74737699999999996</c:v>
                </c:pt>
                <c:pt idx="53">
                  <c:v>0.72697800000000001</c:v>
                </c:pt>
                <c:pt idx="54">
                  <c:v>0.70697299999999996</c:v>
                </c:pt>
                <c:pt idx="55">
                  <c:v>0.68696599999999997</c:v>
                </c:pt>
                <c:pt idx="56">
                  <c:v>0.66695599999999999</c:v>
                </c:pt>
                <c:pt idx="57">
                  <c:v>0.64696299999999995</c:v>
                </c:pt>
                <c:pt idx="58">
                  <c:v>0.62696399999999997</c:v>
                </c:pt>
                <c:pt idx="59">
                  <c:v>0.60692500000000005</c:v>
                </c:pt>
                <c:pt idx="60">
                  <c:v>0.58652700000000002</c:v>
                </c:pt>
                <c:pt idx="61">
                  <c:v>0.56611100000000003</c:v>
                </c:pt>
                <c:pt idx="62">
                  <c:v>0.54612099999999997</c:v>
                </c:pt>
                <c:pt idx="63">
                  <c:v>0.526111</c:v>
                </c:pt>
                <c:pt idx="64">
                  <c:v>0.50610299999999997</c:v>
                </c:pt>
                <c:pt idx="65">
                  <c:v>0.48608600000000002</c:v>
                </c:pt>
                <c:pt idx="66">
                  <c:v>0.46610000000000001</c:v>
                </c:pt>
                <c:pt idx="67">
                  <c:v>0.44609900000000002</c:v>
                </c:pt>
                <c:pt idx="68">
                  <c:v>0.426091</c:v>
                </c:pt>
                <c:pt idx="69">
                  <c:v>0.406055</c:v>
                </c:pt>
                <c:pt idx="70">
                  <c:v>0.386069</c:v>
                </c:pt>
                <c:pt idx="71">
                  <c:v>0.36606100000000003</c:v>
                </c:pt>
                <c:pt idx="72">
                  <c:v>0.34606399999999998</c:v>
                </c:pt>
                <c:pt idx="73">
                  <c:v>0.32604899999999998</c:v>
                </c:pt>
                <c:pt idx="74">
                  <c:v>0.30604999999999999</c:v>
                </c:pt>
                <c:pt idx="75">
                  <c:v>0.286024</c:v>
                </c:pt>
                <c:pt idx="76">
                  <c:v>0.26603399999999999</c:v>
                </c:pt>
                <c:pt idx="77">
                  <c:v>0.24601400000000001</c:v>
                </c:pt>
                <c:pt idx="78">
                  <c:v>0.22603799999999999</c:v>
                </c:pt>
                <c:pt idx="79">
                  <c:v>0.206014</c:v>
                </c:pt>
                <c:pt idx="80">
                  <c:v>0.18598500000000001</c:v>
                </c:pt>
                <c:pt idx="81">
                  <c:v>0.16600599999999999</c:v>
                </c:pt>
                <c:pt idx="82">
                  <c:v>0.146007</c:v>
                </c:pt>
                <c:pt idx="83">
                  <c:v>0.125996</c:v>
                </c:pt>
                <c:pt idx="84">
                  <c:v>0.10598200000000001</c:v>
                </c:pt>
                <c:pt idx="85">
                  <c:v>8.5967500000000002E-2</c:v>
                </c:pt>
                <c:pt idx="86">
                  <c:v>6.5987199999999996E-2</c:v>
                </c:pt>
                <c:pt idx="87">
                  <c:v>4.5970499999999997E-2</c:v>
                </c:pt>
                <c:pt idx="88">
                  <c:v>2.59648E-2</c:v>
                </c:pt>
                <c:pt idx="89" formatCode="0.00E+00">
                  <c:v>5.9346900000000003E-3</c:v>
                </c:pt>
                <c:pt idx="90">
                  <c:v>-1.40722E-2</c:v>
                </c:pt>
                <c:pt idx="91">
                  <c:v>-3.4083599999999999E-2</c:v>
                </c:pt>
                <c:pt idx="92">
                  <c:v>-5.4091399999999998E-2</c:v>
                </c:pt>
                <c:pt idx="93">
                  <c:v>-7.4083800000000005E-2</c:v>
                </c:pt>
                <c:pt idx="94">
                  <c:v>-9.4086199999999995E-2</c:v>
                </c:pt>
                <c:pt idx="95">
                  <c:v>-0.114103</c:v>
                </c:pt>
                <c:pt idx="96">
                  <c:v>-0.13409799999999999</c:v>
                </c:pt>
                <c:pt idx="97">
                  <c:v>-0.15409400000000001</c:v>
                </c:pt>
                <c:pt idx="98">
                  <c:v>-0.174097</c:v>
                </c:pt>
                <c:pt idx="99">
                  <c:v>-0.194104</c:v>
                </c:pt>
                <c:pt idx="100">
                  <c:v>-0.21412800000000001</c:v>
                </c:pt>
                <c:pt idx="101">
                  <c:v>-0.23413100000000001</c:v>
                </c:pt>
                <c:pt idx="102">
                  <c:v>-0.25412499999999999</c:v>
                </c:pt>
                <c:pt idx="103">
                  <c:v>-0.27411999999999997</c:v>
                </c:pt>
                <c:pt idx="104">
                  <c:v>-0.29413600000000001</c:v>
                </c:pt>
                <c:pt idx="105">
                  <c:v>-0.31414599999999998</c:v>
                </c:pt>
                <c:pt idx="106">
                  <c:v>-0.33416000000000001</c:v>
                </c:pt>
                <c:pt idx="107">
                  <c:v>-0.35415799999999997</c:v>
                </c:pt>
                <c:pt idx="108">
                  <c:v>-0.37416300000000002</c:v>
                </c:pt>
                <c:pt idx="109">
                  <c:v>-0.39416800000000002</c:v>
                </c:pt>
                <c:pt idx="110">
                  <c:v>-0.41418899999999997</c:v>
                </c:pt>
                <c:pt idx="111">
                  <c:v>-0.43420199999999998</c:v>
                </c:pt>
                <c:pt idx="112">
                  <c:v>-0.45421</c:v>
                </c:pt>
                <c:pt idx="113">
                  <c:v>-0.47421400000000002</c:v>
                </c:pt>
                <c:pt idx="114">
                  <c:v>-0.49421300000000001</c:v>
                </c:pt>
                <c:pt idx="115">
                  <c:v>-0.51422400000000001</c:v>
                </c:pt>
                <c:pt idx="116">
                  <c:v>-0.53424000000000005</c:v>
                </c:pt>
                <c:pt idx="117">
                  <c:v>-0.55420899999999995</c:v>
                </c:pt>
                <c:pt idx="118">
                  <c:v>-0.574241</c:v>
                </c:pt>
                <c:pt idx="119">
                  <c:v>-0.59423599999999999</c:v>
                </c:pt>
                <c:pt idx="120">
                  <c:v>-0.614255</c:v>
                </c:pt>
                <c:pt idx="121">
                  <c:v>-0.63427800000000001</c:v>
                </c:pt>
                <c:pt idx="122">
                  <c:v>-0.654281</c:v>
                </c:pt>
                <c:pt idx="123">
                  <c:v>-0.67428900000000003</c:v>
                </c:pt>
                <c:pt idx="124">
                  <c:v>-0.69429200000000002</c:v>
                </c:pt>
                <c:pt idx="125">
                  <c:v>-0.71428400000000003</c:v>
                </c:pt>
                <c:pt idx="126">
                  <c:v>-0.73429999999999995</c:v>
                </c:pt>
                <c:pt idx="127">
                  <c:v>-0.75430900000000001</c:v>
                </c:pt>
                <c:pt idx="128">
                  <c:v>-0.774308</c:v>
                </c:pt>
                <c:pt idx="129">
                  <c:v>-0.79236200000000001</c:v>
                </c:pt>
                <c:pt idx="130">
                  <c:v>-0.80034799999999995</c:v>
                </c:pt>
                <c:pt idx="131">
                  <c:v>-0.78995400000000005</c:v>
                </c:pt>
                <c:pt idx="132">
                  <c:v>-0.76909499999999997</c:v>
                </c:pt>
                <c:pt idx="133">
                  <c:v>-0.74825600000000003</c:v>
                </c:pt>
                <c:pt idx="134">
                  <c:v>-0.72780500000000004</c:v>
                </c:pt>
                <c:pt idx="135">
                  <c:v>-0.70778399999999997</c:v>
                </c:pt>
                <c:pt idx="136">
                  <c:v>-0.68778099999999998</c:v>
                </c:pt>
                <c:pt idx="137">
                  <c:v>-0.66778000000000004</c:v>
                </c:pt>
                <c:pt idx="138">
                  <c:v>-0.64777899999999999</c:v>
                </c:pt>
                <c:pt idx="139">
                  <c:v>-0.62776799999999999</c:v>
                </c:pt>
                <c:pt idx="140">
                  <c:v>-0.60733800000000004</c:v>
                </c:pt>
                <c:pt idx="141">
                  <c:v>-0.58695699999999995</c:v>
                </c:pt>
                <c:pt idx="142">
                  <c:v>-0.56694900000000004</c:v>
                </c:pt>
                <c:pt idx="143">
                  <c:v>-0.54695499999999997</c:v>
                </c:pt>
                <c:pt idx="144">
                  <c:v>-0.52695499999999995</c:v>
                </c:pt>
                <c:pt idx="145">
                  <c:v>-0.506942</c:v>
                </c:pt>
                <c:pt idx="146">
                  <c:v>-0.486927</c:v>
                </c:pt>
                <c:pt idx="147">
                  <c:v>-0.466918</c:v>
                </c:pt>
                <c:pt idx="148">
                  <c:v>-0.44692300000000001</c:v>
                </c:pt>
                <c:pt idx="149">
                  <c:v>-0.42691800000000002</c:v>
                </c:pt>
                <c:pt idx="150">
                  <c:v>-0.40688999999999997</c:v>
                </c:pt>
                <c:pt idx="151">
                  <c:v>-0.38689600000000002</c:v>
                </c:pt>
                <c:pt idx="152">
                  <c:v>-0.36690299999999998</c:v>
                </c:pt>
                <c:pt idx="153">
                  <c:v>-0.34688999999999998</c:v>
                </c:pt>
                <c:pt idx="154">
                  <c:v>-0.32688099999999998</c:v>
                </c:pt>
                <c:pt idx="155">
                  <c:v>-0.30687599999999998</c:v>
                </c:pt>
                <c:pt idx="156">
                  <c:v>-0.28686299999999998</c:v>
                </c:pt>
                <c:pt idx="157">
                  <c:v>-0.26684600000000003</c:v>
                </c:pt>
                <c:pt idx="158">
                  <c:v>-0.24684900000000001</c:v>
                </c:pt>
                <c:pt idx="159">
                  <c:v>-0.22686000000000001</c:v>
                </c:pt>
                <c:pt idx="160">
                  <c:v>-0.206843</c:v>
                </c:pt>
                <c:pt idx="161">
                  <c:v>-0.186836</c:v>
                </c:pt>
                <c:pt idx="162">
                  <c:v>-0.166827</c:v>
                </c:pt>
                <c:pt idx="163">
                  <c:v>-0.156221</c:v>
                </c:pt>
              </c:numCache>
            </c:numRef>
          </c:xVal>
          <c:yVal>
            <c:numRef>
              <c:f>Sheet5!$F$2:$F$166</c:f>
              <c:numCache>
                <c:formatCode>General</c:formatCode>
                <c:ptCount val="165"/>
                <c:pt idx="0">
                  <c:v>0.30276557930380599</c:v>
                </c:pt>
                <c:pt idx="1">
                  <c:v>0.30290929714208298</c:v>
                </c:pt>
                <c:pt idx="2">
                  <c:v>0.30308567812542297</c:v>
                </c:pt>
                <c:pt idx="3">
                  <c:v>0.30325334893674699</c:v>
                </c:pt>
                <c:pt idx="4">
                  <c:v>0.30333391802790199</c:v>
                </c:pt>
                <c:pt idx="5">
                  <c:v>0.30336222608695701</c:v>
                </c:pt>
                <c:pt idx="6">
                  <c:v>0.30343408500609498</c:v>
                </c:pt>
                <c:pt idx="7">
                  <c:v>0.30349723375321702</c:v>
                </c:pt>
                <c:pt idx="8">
                  <c:v>0.30351029901124199</c:v>
                </c:pt>
                <c:pt idx="9">
                  <c:v>0.30356691512935102</c:v>
                </c:pt>
                <c:pt idx="10">
                  <c:v>0.303714988053637</c:v>
                </c:pt>
                <c:pt idx="11">
                  <c:v>0.30384781817689299</c:v>
                </c:pt>
                <c:pt idx="12">
                  <c:v>0.30401331144521199</c:v>
                </c:pt>
                <c:pt idx="13">
                  <c:v>0.30424630854666102</c:v>
                </c:pt>
                <c:pt idx="14">
                  <c:v>0.30457293999729101</c:v>
                </c:pt>
                <c:pt idx="15">
                  <c:v>0.304834245157795</c:v>
                </c:pt>
                <c:pt idx="16">
                  <c:v>0.30520224992550399</c:v>
                </c:pt>
                <c:pt idx="17">
                  <c:v>0.30558549749424402</c:v>
                </c:pt>
                <c:pt idx="18">
                  <c:v>0.30604060398212102</c:v>
                </c:pt>
                <c:pt idx="19">
                  <c:v>0.30670475459840202</c:v>
                </c:pt>
                <c:pt idx="20">
                  <c:v>0.307131553027225</c:v>
                </c:pt>
                <c:pt idx="21">
                  <c:v>0.30772384472436698</c:v>
                </c:pt>
                <c:pt idx="22">
                  <c:v>0.30840977077068898</c:v>
                </c:pt>
                <c:pt idx="23">
                  <c:v>0.30916755573615101</c:v>
                </c:pt>
                <c:pt idx="24">
                  <c:v>0.31007559116890199</c:v>
                </c:pt>
                <c:pt idx="25">
                  <c:v>0.31087910453745099</c:v>
                </c:pt>
                <c:pt idx="26">
                  <c:v>0.31177842979818499</c:v>
                </c:pt>
                <c:pt idx="27">
                  <c:v>0.31279751992415</c:v>
                </c:pt>
                <c:pt idx="28">
                  <c:v>0.31386016091019903</c:v>
                </c:pt>
                <c:pt idx="29">
                  <c:v>0.31518410705675198</c:v>
                </c:pt>
                <c:pt idx="30">
                  <c:v>0.31628158873086798</c:v>
                </c:pt>
                <c:pt idx="31">
                  <c:v>0.31751625561424901</c:v>
                </c:pt>
                <c:pt idx="32">
                  <c:v>0.31884020176080202</c:v>
                </c:pt>
                <c:pt idx="33">
                  <c:v>0.32024253945550601</c:v>
                </c:pt>
                <c:pt idx="34">
                  <c:v>0.32182561321955799</c:v>
                </c:pt>
                <c:pt idx="35">
                  <c:v>0.32336731366653099</c:v>
                </c:pt>
                <c:pt idx="36">
                  <c:v>0.32503531160774701</c:v>
                </c:pt>
                <c:pt idx="37">
                  <c:v>0.32677516846810201</c:v>
                </c:pt>
                <c:pt idx="38">
                  <c:v>0.32862608002167099</c:v>
                </c:pt>
                <c:pt idx="39">
                  <c:v>0.33071869884870603</c:v>
                </c:pt>
                <c:pt idx="40">
                  <c:v>0.33275252401462801</c:v>
                </c:pt>
                <c:pt idx="41">
                  <c:v>0.33491700176080202</c:v>
                </c:pt>
                <c:pt idx="42">
                  <c:v>0.33721866471624001</c:v>
                </c:pt>
                <c:pt idx="43">
                  <c:v>0.339648802708926</c:v>
                </c:pt>
                <c:pt idx="44">
                  <c:v>0.34226403185696902</c:v>
                </c:pt>
                <c:pt idx="45">
                  <c:v>0.34499249324122999</c:v>
                </c:pt>
                <c:pt idx="46">
                  <c:v>0.34784942966273902</c:v>
                </c:pt>
                <c:pt idx="47">
                  <c:v>0.35089363478260899</c:v>
                </c:pt>
                <c:pt idx="48">
                  <c:v>0.35366782456995799</c:v>
                </c:pt>
                <c:pt idx="49">
                  <c:v>0.354734820642015</c:v>
                </c:pt>
                <c:pt idx="50">
                  <c:v>0.16677714767438701</c:v>
                </c:pt>
                <c:pt idx="51">
                  <c:v>1.8568366480834299E-2</c:v>
                </c:pt>
                <c:pt idx="52">
                  <c:v>-4.1261173615061597E-2</c:v>
                </c:pt>
                <c:pt idx="53">
                  <c:v>-8.1376741855614207E-2</c:v>
                </c:pt>
                <c:pt idx="54">
                  <c:v>-0.113006207254504</c:v>
                </c:pt>
                <c:pt idx="55">
                  <c:v>-0.13938060812135999</c:v>
                </c:pt>
                <c:pt idx="56">
                  <c:v>-0.161883555281051</c:v>
                </c:pt>
                <c:pt idx="57">
                  <c:v>-0.181167876126236</c:v>
                </c:pt>
                <c:pt idx="58">
                  <c:v>-0.19777207704185301</c:v>
                </c:pt>
                <c:pt idx="59">
                  <c:v>-0.21222878504672901</c:v>
                </c:pt>
                <c:pt idx="60">
                  <c:v>-0.22453299179195499</c:v>
                </c:pt>
                <c:pt idx="61">
                  <c:v>-0.23530529703372599</c:v>
                </c:pt>
                <c:pt idx="62">
                  <c:v>-0.24449670605444901</c:v>
                </c:pt>
                <c:pt idx="63">
                  <c:v>-0.25249046642286299</c:v>
                </c:pt>
                <c:pt idx="64">
                  <c:v>-0.25947602438033301</c:v>
                </c:pt>
                <c:pt idx="65">
                  <c:v>-0.26538152100772</c:v>
                </c:pt>
                <c:pt idx="66">
                  <c:v>-0.27055754072870097</c:v>
                </c:pt>
                <c:pt idx="67">
                  <c:v>-0.275036746688338</c:v>
                </c:pt>
                <c:pt idx="68">
                  <c:v>-0.27888446517675802</c:v>
                </c:pt>
                <c:pt idx="69">
                  <c:v>-0.28240990730055499</c:v>
                </c:pt>
                <c:pt idx="70">
                  <c:v>-0.28516449920086701</c:v>
                </c:pt>
                <c:pt idx="71">
                  <c:v>-0.287616412623595</c:v>
                </c:pt>
                <c:pt idx="72">
                  <c:v>-0.28970685390762602</c:v>
                </c:pt>
                <c:pt idx="73">
                  <c:v>-0.29150550442909401</c:v>
                </c:pt>
                <c:pt idx="74">
                  <c:v>-0.29312341888121302</c:v>
                </c:pt>
                <c:pt idx="75">
                  <c:v>-0.29440381416768302</c:v>
                </c:pt>
                <c:pt idx="76">
                  <c:v>-0.29547952041175701</c:v>
                </c:pt>
                <c:pt idx="77">
                  <c:v>-0.29642675161858301</c:v>
                </c:pt>
                <c:pt idx="78">
                  <c:v>-0.29720195692807799</c:v>
                </c:pt>
                <c:pt idx="79">
                  <c:v>-0.29797716223757298</c:v>
                </c:pt>
                <c:pt idx="80">
                  <c:v>-0.29851937044561799</c:v>
                </c:pt>
                <c:pt idx="81">
                  <c:v>-0.298959234132466</c:v>
                </c:pt>
                <c:pt idx="82">
                  <c:v>-0.29933812661519699</c:v>
                </c:pt>
                <c:pt idx="83">
                  <c:v>-0.29966911315183498</c:v>
                </c:pt>
                <c:pt idx="84">
                  <c:v>-0.300019697575511</c:v>
                </c:pt>
                <c:pt idx="85">
                  <c:v>-0.30028100273601499</c:v>
                </c:pt>
                <c:pt idx="86">
                  <c:v>-0.30047262652038498</c:v>
                </c:pt>
                <c:pt idx="87">
                  <c:v>-0.30071433379385099</c:v>
                </c:pt>
                <c:pt idx="88">
                  <c:v>-0.30093644318027901</c:v>
                </c:pt>
                <c:pt idx="89">
                  <c:v>-0.301175972910741</c:v>
                </c:pt>
                <c:pt idx="90">
                  <c:v>-0.301443810700257</c:v>
                </c:pt>
                <c:pt idx="91">
                  <c:v>-0.30182052563998402</c:v>
                </c:pt>
                <c:pt idx="92">
                  <c:v>-0.30225167915481499</c:v>
                </c:pt>
                <c:pt idx="93">
                  <c:v>-0.30272202844372198</c:v>
                </c:pt>
                <c:pt idx="94">
                  <c:v>-0.30328165699580101</c:v>
                </c:pt>
                <c:pt idx="95">
                  <c:v>-0.30396322795611502</c:v>
                </c:pt>
                <c:pt idx="96">
                  <c:v>-0.30458818279832101</c:v>
                </c:pt>
                <c:pt idx="97">
                  <c:v>-0.30536338810781499</c:v>
                </c:pt>
                <c:pt idx="98">
                  <c:v>-0.306188676906407</c:v>
                </c:pt>
                <c:pt idx="99">
                  <c:v>-0.30708800216714099</c:v>
                </c:pt>
                <c:pt idx="100">
                  <c:v>-0.308202904185291</c:v>
                </c:pt>
                <c:pt idx="101">
                  <c:v>-0.30911093961804098</c:v>
                </c:pt>
                <c:pt idx="102">
                  <c:v>-0.31017575814709503</c:v>
                </c:pt>
                <c:pt idx="103">
                  <c:v>-0.311340743654341</c:v>
                </c:pt>
                <c:pt idx="104">
                  <c:v>-0.312555812650684</c:v>
                </c:pt>
                <c:pt idx="105">
                  <c:v>-0.31394508508736302</c:v>
                </c:pt>
                <c:pt idx="106">
                  <c:v>-0.31521894774481901</c:v>
                </c:pt>
                <c:pt idx="107">
                  <c:v>-0.31662999561153998</c:v>
                </c:pt>
                <c:pt idx="108">
                  <c:v>-0.31805846382229502</c:v>
                </c:pt>
                <c:pt idx="109">
                  <c:v>-0.31956532358119999</c:v>
                </c:pt>
                <c:pt idx="110">
                  <c:v>-0.32129864781254203</c:v>
                </c:pt>
                <c:pt idx="111">
                  <c:v>-0.322779377055398</c:v>
                </c:pt>
                <c:pt idx="112">
                  <c:v>-0.32434067538940797</c:v>
                </c:pt>
                <c:pt idx="113">
                  <c:v>-0.325960767384532</c:v>
                </c:pt>
                <c:pt idx="114">
                  <c:v>-0.32759827972368999</c:v>
                </c:pt>
                <c:pt idx="115">
                  <c:v>-0.32942959339022099</c:v>
                </c:pt>
                <c:pt idx="116">
                  <c:v>-0.33124566425572299</c:v>
                </c:pt>
                <c:pt idx="117">
                  <c:v>-0.33316190209941798</c:v>
                </c:pt>
                <c:pt idx="118">
                  <c:v>-0.33519790480834299</c:v>
                </c:pt>
                <c:pt idx="119">
                  <c:v>-0.33731665415142897</c:v>
                </c:pt>
                <c:pt idx="120">
                  <c:v>-0.33959436413382099</c:v>
                </c:pt>
                <c:pt idx="121">
                  <c:v>-0.34179803765407002</c:v>
                </c:pt>
                <c:pt idx="122">
                  <c:v>-0.344104055695517</c:v>
                </c:pt>
                <c:pt idx="123">
                  <c:v>-0.34655814666124901</c:v>
                </c:pt>
                <c:pt idx="124">
                  <c:v>-0.34909716180414502</c:v>
                </c:pt>
                <c:pt idx="125">
                  <c:v>-0.351832155817418</c:v>
                </c:pt>
                <c:pt idx="126">
                  <c:v>-0.354584570174726</c:v>
                </c:pt>
                <c:pt idx="127">
                  <c:v>-0.357465459569281</c:v>
                </c:pt>
                <c:pt idx="128">
                  <c:v>-0.36055103800623001</c:v>
                </c:pt>
                <c:pt idx="129">
                  <c:v>-0.36350378631992403</c:v>
                </c:pt>
                <c:pt idx="130">
                  <c:v>-0.36491265664364098</c:v>
                </c:pt>
                <c:pt idx="131">
                  <c:v>-0.170923407308682</c:v>
                </c:pt>
                <c:pt idx="132">
                  <c:v>-1.61124681544088E-2</c:v>
                </c:pt>
                <c:pt idx="133">
                  <c:v>4.8330566978193101E-2</c:v>
                </c:pt>
                <c:pt idx="134">
                  <c:v>9.1128432691317901E-2</c:v>
                </c:pt>
                <c:pt idx="135">
                  <c:v>0.123956417759718</c:v>
                </c:pt>
                <c:pt idx="136">
                  <c:v>0.15067421715833701</c:v>
                </c:pt>
                <c:pt idx="137">
                  <c:v>0.17297748362454299</c:v>
                </c:pt>
                <c:pt idx="138">
                  <c:v>0.19178361602600599</c:v>
                </c:pt>
                <c:pt idx="139">
                  <c:v>0.20773106997155599</c:v>
                </c:pt>
                <c:pt idx="140">
                  <c:v>0.22181541812271399</c:v>
                </c:pt>
                <c:pt idx="141">
                  <c:v>0.23385287584992501</c:v>
                </c:pt>
                <c:pt idx="142">
                  <c:v>0.243823845266152</c:v>
                </c:pt>
                <c:pt idx="143">
                  <c:v>0.25240336470269498</c:v>
                </c:pt>
                <c:pt idx="144">
                  <c:v>0.25981572108898798</c:v>
                </c:pt>
                <c:pt idx="145">
                  <c:v>0.26629608906948399</c:v>
                </c:pt>
                <c:pt idx="146">
                  <c:v>0.27179656269808999</c:v>
                </c:pt>
                <c:pt idx="147">
                  <c:v>0.27660675519436501</c:v>
                </c:pt>
                <c:pt idx="148">
                  <c:v>0.28076586233238499</c:v>
                </c:pt>
                <c:pt idx="149">
                  <c:v>0.28439364897738001</c:v>
                </c:pt>
                <c:pt idx="150">
                  <c:v>0.28768827154273302</c:v>
                </c:pt>
                <c:pt idx="151">
                  <c:v>0.29027954771773001</c:v>
                </c:pt>
                <c:pt idx="152">
                  <c:v>0.292533304727076</c:v>
                </c:pt>
                <c:pt idx="153">
                  <c:v>0.294493093430855</c:v>
                </c:pt>
                <c:pt idx="154">
                  <c:v>0.296174156630096</c:v>
                </c:pt>
                <c:pt idx="155">
                  <c:v>0.29768754901801397</c:v>
                </c:pt>
                <c:pt idx="156">
                  <c:v>0.29883511418122699</c:v>
                </c:pt>
                <c:pt idx="157">
                  <c:v>0.29981718607612101</c:v>
                </c:pt>
                <c:pt idx="158">
                  <c:v>0.30065336258973302</c:v>
                </c:pt>
                <c:pt idx="159">
                  <c:v>0.30130009286198001</c:v>
                </c:pt>
                <c:pt idx="160">
                  <c:v>0.301957710849248</c:v>
                </c:pt>
                <c:pt idx="161">
                  <c:v>0.30238233173506701</c:v>
                </c:pt>
                <c:pt idx="162">
                  <c:v>0.30266976741162099</c:v>
                </c:pt>
                <c:pt idx="163">
                  <c:v>0.30285921365298701</c:v>
                </c:pt>
                <c:pt idx="164">
                  <c:v>0</c:v>
                </c:pt>
              </c:numCache>
            </c:numRef>
          </c:yVal>
          <c:smooth val="1"/>
          <c:extLst>
            <c:ext xmlns:c16="http://schemas.microsoft.com/office/drawing/2014/chart" uri="{C3380CC4-5D6E-409C-BE32-E72D297353CC}">
              <c16:uniqueId val="{00000001-C5D3-428F-AB64-E69089028B3D}"/>
            </c:ext>
          </c:extLst>
        </c:ser>
        <c:ser>
          <c:idx val="3"/>
          <c:order val="2"/>
          <c:tx>
            <c:strRef>
              <c:f>Sheet5!$D$1</c:f>
              <c:strCache>
                <c:ptCount val="1"/>
                <c:pt idx="0">
                  <c:v>PC 4.8s</c:v>
                </c:pt>
              </c:strCache>
            </c:strRef>
          </c:tx>
          <c:spPr>
            <a:ln w="19050" cap="rnd">
              <a:solidFill>
                <a:schemeClr val="accent4"/>
              </a:solidFill>
              <a:round/>
            </a:ln>
            <a:effectLst/>
          </c:spPr>
          <c:marker>
            <c:symbol val="none"/>
          </c:marker>
          <c:xVal>
            <c:numRef>
              <c:f>Sheet5!$C$2:$C$166</c:f>
              <c:numCache>
                <c:formatCode>General</c:formatCode>
                <c:ptCount val="165"/>
                <c:pt idx="0">
                  <c:v>3.9443800000000001E-2</c:v>
                </c:pt>
                <c:pt idx="1">
                  <c:v>4.90832E-2</c:v>
                </c:pt>
                <c:pt idx="2">
                  <c:v>6.9095599999999993E-2</c:v>
                </c:pt>
                <c:pt idx="3">
                  <c:v>8.9150699999999999E-2</c:v>
                </c:pt>
                <c:pt idx="4">
                  <c:v>0.109192</c:v>
                </c:pt>
                <c:pt idx="5">
                  <c:v>0.129215</c:v>
                </c:pt>
                <c:pt idx="6">
                  <c:v>0.14923400000000001</c:v>
                </c:pt>
                <c:pt idx="7">
                  <c:v>0.16916700000000001</c:v>
                </c:pt>
                <c:pt idx="8">
                  <c:v>0.18917700000000001</c:v>
                </c:pt>
                <c:pt idx="9">
                  <c:v>0.209148</c:v>
                </c:pt>
                <c:pt idx="10">
                  <c:v>0.22919100000000001</c:v>
                </c:pt>
                <c:pt idx="11">
                  <c:v>0.24920800000000001</c:v>
                </c:pt>
                <c:pt idx="12">
                  <c:v>0.26929599999999998</c:v>
                </c:pt>
                <c:pt idx="13">
                  <c:v>0.28932099999999999</c:v>
                </c:pt>
                <c:pt idx="14">
                  <c:v>0.30933699999999997</c:v>
                </c:pt>
                <c:pt idx="15">
                  <c:v>0.32929900000000001</c:v>
                </c:pt>
                <c:pt idx="16">
                  <c:v>0.34918700000000003</c:v>
                </c:pt>
                <c:pt idx="17">
                  <c:v>0.36915799999999999</c:v>
                </c:pt>
                <c:pt idx="18">
                  <c:v>0.38917499999999999</c:v>
                </c:pt>
                <c:pt idx="19">
                  <c:v>0.40919100000000003</c:v>
                </c:pt>
                <c:pt idx="20">
                  <c:v>0.42922500000000002</c:v>
                </c:pt>
                <c:pt idx="21">
                  <c:v>0.44925599999999999</c:v>
                </c:pt>
                <c:pt idx="22">
                  <c:v>0.46926800000000002</c:v>
                </c:pt>
                <c:pt idx="23">
                  <c:v>0.489261</c:v>
                </c:pt>
                <c:pt idx="24">
                  <c:v>0.50919700000000001</c:v>
                </c:pt>
                <c:pt idx="25">
                  <c:v>0.52920800000000001</c:v>
                </c:pt>
                <c:pt idx="26">
                  <c:v>0.54923500000000003</c:v>
                </c:pt>
                <c:pt idx="27">
                  <c:v>0.56927899999999998</c:v>
                </c:pt>
                <c:pt idx="28">
                  <c:v>0.589333</c:v>
                </c:pt>
                <c:pt idx="29">
                  <c:v>0.60931199999999996</c:v>
                </c:pt>
                <c:pt idx="30">
                  <c:v>0.62939999999999996</c:v>
                </c:pt>
                <c:pt idx="31">
                  <c:v>0.64940500000000001</c:v>
                </c:pt>
                <c:pt idx="32">
                  <c:v>0.66922400000000004</c:v>
                </c:pt>
                <c:pt idx="33">
                  <c:v>0.68924700000000005</c:v>
                </c:pt>
                <c:pt idx="34">
                  <c:v>0.70921299999999998</c:v>
                </c:pt>
                <c:pt idx="35">
                  <c:v>0.72926000000000002</c:v>
                </c:pt>
                <c:pt idx="36">
                  <c:v>0.74931499999999995</c:v>
                </c:pt>
                <c:pt idx="37">
                  <c:v>0.76936499999999997</c:v>
                </c:pt>
                <c:pt idx="38">
                  <c:v>0.78935999999999995</c:v>
                </c:pt>
                <c:pt idx="39">
                  <c:v>0.80001100000000003</c:v>
                </c:pt>
                <c:pt idx="40">
                  <c:v>0.80064800000000003</c:v>
                </c:pt>
                <c:pt idx="41">
                  <c:v>0.79011299999999995</c:v>
                </c:pt>
                <c:pt idx="42">
                  <c:v>0.76927500000000004</c:v>
                </c:pt>
                <c:pt idx="43">
                  <c:v>0.74889099999999997</c:v>
                </c:pt>
                <c:pt idx="44">
                  <c:v>0.72884099999999996</c:v>
                </c:pt>
                <c:pt idx="45">
                  <c:v>0.70883399999999996</c:v>
                </c:pt>
                <c:pt idx="46">
                  <c:v>0.68884199999999995</c:v>
                </c:pt>
                <c:pt idx="47">
                  <c:v>0.66878599999999999</c:v>
                </c:pt>
                <c:pt idx="48">
                  <c:v>0.64894099999999999</c:v>
                </c:pt>
                <c:pt idx="49">
                  <c:v>0.62894799999999995</c:v>
                </c:pt>
                <c:pt idx="50">
                  <c:v>0.60889199999999999</c:v>
                </c:pt>
                <c:pt idx="51">
                  <c:v>0.58885500000000002</c:v>
                </c:pt>
                <c:pt idx="52">
                  <c:v>0.56885799999999997</c:v>
                </c:pt>
                <c:pt idx="53">
                  <c:v>0.54881100000000005</c:v>
                </c:pt>
                <c:pt idx="54">
                  <c:v>0.52879699999999996</c:v>
                </c:pt>
                <c:pt idx="55">
                  <c:v>0.50880199999999998</c:v>
                </c:pt>
                <c:pt idx="56">
                  <c:v>0.48887399999999998</c:v>
                </c:pt>
                <c:pt idx="57">
                  <c:v>0.468858</c:v>
                </c:pt>
                <c:pt idx="58">
                  <c:v>0.44881900000000002</c:v>
                </c:pt>
                <c:pt idx="59">
                  <c:v>0.42882399999999998</c:v>
                </c:pt>
                <c:pt idx="60">
                  <c:v>0.408771</c:v>
                </c:pt>
                <c:pt idx="61">
                  <c:v>0.38877200000000001</c:v>
                </c:pt>
                <c:pt idx="62">
                  <c:v>0.36871799999999999</c:v>
                </c:pt>
                <c:pt idx="63">
                  <c:v>0.34870699999999999</c:v>
                </c:pt>
                <c:pt idx="64">
                  <c:v>0.32877600000000001</c:v>
                </c:pt>
                <c:pt idx="65">
                  <c:v>0.308834</c:v>
                </c:pt>
                <c:pt idx="66">
                  <c:v>0.28881499999999999</c:v>
                </c:pt>
                <c:pt idx="67">
                  <c:v>0.26877499999999999</c:v>
                </c:pt>
                <c:pt idx="68">
                  <c:v>0.24874099999999999</c:v>
                </c:pt>
                <c:pt idx="69">
                  <c:v>0.228771</c:v>
                </c:pt>
                <c:pt idx="70">
                  <c:v>0.20874200000000001</c:v>
                </c:pt>
                <c:pt idx="71">
                  <c:v>0.18870000000000001</c:v>
                </c:pt>
                <c:pt idx="72">
                  <c:v>0.16874700000000001</c:v>
                </c:pt>
                <c:pt idx="73">
                  <c:v>0.14876500000000001</c:v>
                </c:pt>
                <c:pt idx="74">
                  <c:v>0.128774</c:v>
                </c:pt>
                <c:pt idx="75">
                  <c:v>0.108727</c:v>
                </c:pt>
                <c:pt idx="76">
                  <c:v>8.8733000000000006E-2</c:v>
                </c:pt>
                <c:pt idx="77">
                  <c:v>6.8657899999999994E-2</c:v>
                </c:pt>
                <c:pt idx="78">
                  <c:v>4.8711299999999999E-2</c:v>
                </c:pt>
                <c:pt idx="79">
                  <c:v>2.86743E-2</c:v>
                </c:pt>
                <c:pt idx="80" formatCode="0.00E+00">
                  <c:v>8.53632E-3</c:v>
                </c:pt>
                <c:pt idx="81">
                  <c:v>-1.1512E-2</c:v>
                </c:pt>
                <c:pt idx="82">
                  <c:v>-3.1540800000000001E-2</c:v>
                </c:pt>
                <c:pt idx="83">
                  <c:v>-5.1519000000000002E-2</c:v>
                </c:pt>
                <c:pt idx="84">
                  <c:v>-7.1541099999999996E-2</c:v>
                </c:pt>
                <c:pt idx="85">
                  <c:v>-9.1571700000000006E-2</c:v>
                </c:pt>
                <c:pt idx="86">
                  <c:v>-0.11160299999999999</c:v>
                </c:pt>
                <c:pt idx="87">
                  <c:v>-0.131633</c:v>
                </c:pt>
                <c:pt idx="88">
                  <c:v>-0.15165300000000001</c:v>
                </c:pt>
                <c:pt idx="89">
                  <c:v>-0.171601</c:v>
                </c:pt>
                <c:pt idx="90">
                  <c:v>-0.191579</c:v>
                </c:pt>
                <c:pt idx="91">
                  <c:v>-0.21159</c:v>
                </c:pt>
                <c:pt idx="92">
                  <c:v>-0.231625</c:v>
                </c:pt>
                <c:pt idx="93">
                  <c:v>-0.25168200000000002</c:v>
                </c:pt>
                <c:pt idx="94">
                  <c:v>-0.27165099999999998</c:v>
                </c:pt>
                <c:pt idx="95">
                  <c:v>-0.29171999999999998</c:v>
                </c:pt>
                <c:pt idx="96">
                  <c:v>-0.311722</c:v>
                </c:pt>
                <c:pt idx="97">
                  <c:v>-0.33149099999999998</c:v>
                </c:pt>
                <c:pt idx="98">
                  <c:v>-0.35149000000000002</c:v>
                </c:pt>
                <c:pt idx="99">
                  <c:v>-0.37152000000000002</c:v>
                </c:pt>
                <c:pt idx="100">
                  <c:v>-0.39159100000000002</c:v>
                </c:pt>
                <c:pt idx="101">
                  <c:v>-0.41160099999999999</c:v>
                </c:pt>
                <c:pt idx="102">
                  <c:v>-0.43163099999999999</c:v>
                </c:pt>
                <c:pt idx="103">
                  <c:v>-0.45165899999999998</c:v>
                </c:pt>
                <c:pt idx="104">
                  <c:v>-0.47168500000000002</c:v>
                </c:pt>
                <c:pt idx="105">
                  <c:v>-0.49163299999999999</c:v>
                </c:pt>
                <c:pt idx="106">
                  <c:v>-0.511598</c:v>
                </c:pt>
                <c:pt idx="107">
                  <c:v>-0.53161099999999994</c:v>
                </c:pt>
                <c:pt idx="108">
                  <c:v>-0.55161700000000002</c:v>
                </c:pt>
                <c:pt idx="109">
                  <c:v>-0.57168300000000005</c:v>
                </c:pt>
                <c:pt idx="110">
                  <c:v>-0.59171099999999999</c:v>
                </c:pt>
                <c:pt idx="111">
                  <c:v>-0.61170400000000003</c:v>
                </c:pt>
                <c:pt idx="112">
                  <c:v>-0.63177499999999998</c:v>
                </c:pt>
                <c:pt idx="113">
                  <c:v>-0.65170499999999998</c:v>
                </c:pt>
                <c:pt idx="114">
                  <c:v>-0.67165300000000006</c:v>
                </c:pt>
                <c:pt idx="115">
                  <c:v>-0.69165600000000005</c:v>
                </c:pt>
                <c:pt idx="116">
                  <c:v>-0.71163100000000001</c:v>
                </c:pt>
                <c:pt idx="117">
                  <c:v>-0.73174300000000003</c:v>
                </c:pt>
                <c:pt idx="118">
                  <c:v>-0.75175999999999998</c:v>
                </c:pt>
                <c:pt idx="119">
                  <c:v>-0.77176999999999996</c:v>
                </c:pt>
                <c:pt idx="120">
                  <c:v>-0.790628</c:v>
                </c:pt>
                <c:pt idx="121">
                  <c:v>-0.80041200000000001</c:v>
                </c:pt>
                <c:pt idx="122">
                  <c:v>-0.78896599999999995</c:v>
                </c:pt>
                <c:pt idx="123">
                  <c:v>-0.76859200000000005</c:v>
                </c:pt>
                <c:pt idx="124">
                  <c:v>-0.748201</c:v>
                </c:pt>
                <c:pt idx="125">
                  <c:v>-0.72778600000000004</c:v>
                </c:pt>
                <c:pt idx="126">
                  <c:v>-0.70774000000000004</c:v>
                </c:pt>
                <c:pt idx="127">
                  <c:v>-0.68772900000000003</c:v>
                </c:pt>
                <c:pt idx="128">
                  <c:v>-0.66767699999999996</c:v>
                </c:pt>
                <c:pt idx="129">
                  <c:v>-0.64785400000000004</c:v>
                </c:pt>
                <c:pt idx="130">
                  <c:v>-0.62778900000000004</c:v>
                </c:pt>
                <c:pt idx="131">
                  <c:v>-0.60779499999999997</c:v>
                </c:pt>
                <c:pt idx="132">
                  <c:v>-0.587785</c:v>
                </c:pt>
                <c:pt idx="133">
                  <c:v>-0.56775500000000001</c:v>
                </c:pt>
                <c:pt idx="134">
                  <c:v>-0.54772799999999999</c:v>
                </c:pt>
                <c:pt idx="135">
                  <c:v>-0.52774900000000002</c:v>
                </c:pt>
                <c:pt idx="136">
                  <c:v>-0.50770300000000002</c:v>
                </c:pt>
                <c:pt idx="137">
                  <c:v>-0.48773899999999998</c:v>
                </c:pt>
                <c:pt idx="138">
                  <c:v>-0.46771200000000002</c:v>
                </c:pt>
                <c:pt idx="139">
                  <c:v>-0.44773099999999999</c:v>
                </c:pt>
                <c:pt idx="140">
                  <c:v>-0.42771599999999999</c:v>
                </c:pt>
                <c:pt idx="141">
                  <c:v>-0.40770699999999999</c:v>
                </c:pt>
                <c:pt idx="142">
                  <c:v>-0.38766699999999998</c:v>
                </c:pt>
                <c:pt idx="143">
                  <c:v>-0.36762400000000001</c:v>
                </c:pt>
                <c:pt idx="144">
                  <c:v>-0.34761999999999998</c:v>
                </c:pt>
                <c:pt idx="145">
                  <c:v>-0.327681</c:v>
                </c:pt>
                <c:pt idx="146">
                  <c:v>-0.30776700000000001</c:v>
                </c:pt>
                <c:pt idx="147">
                  <c:v>-0.28772700000000001</c:v>
                </c:pt>
                <c:pt idx="148">
                  <c:v>-0.26774599999999998</c:v>
                </c:pt>
                <c:pt idx="149">
                  <c:v>-0.24771799999999999</c:v>
                </c:pt>
                <c:pt idx="150">
                  <c:v>-0.227659</c:v>
                </c:pt>
                <c:pt idx="151">
                  <c:v>-0.20765500000000001</c:v>
                </c:pt>
                <c:pt idx="152">
                  <c:v>-0.18763199999999999</c:v>
                </c:pt>
                <c:pt idx="153">
                  <c:v>-0.16761000000000001</c:v>
                </c:pt>
                <c:pt idx="154">
                  <c:v>-0.147706</c:v>
                </c:pt>
                <c:pt idx="155">
                  <c:v>-0.12764800000000001</c:v>
                </c:pt>
                <c:pt idx="156">
                  <c:v>-0.10771</c:v>
                </c:pt>
                <c:pt idx="157">
                  <c:v>-8.7687200000000007E-2</c:v>
                </c:pt>
                <c:pt idx="158">
                  <c:v>-6.7612099999999994E-2</c:v>
                </c:pt>
                <c:pt idx="159">
                  <c:v>-4.7558499999999997E-2</c:v>
                </c:pt>
                <c:pt idx="160">
                  <c:v>-2.7589200000000001E-2</c:v>
                </c:pt>
                <c:pt idx="161" formatCode="0.00E+00">
                  <c:v>-7.5702199999999999E-3</c:v>
                </c:pt>
                <c:pt idx="162">
                  <c:v>1.24926E-2</c:v>
                </c:pt>
                <c:pt idx="163">
                  <c:v>3.0772799999999999E-2</c:v>
                </c:pt>
                <c:pt idx="164">
                  <c:v>3.8562800000000001E-2</c:v>
                </c:pt>
              </c:numCache>
            </c:numRef>
          </c:xVal>
          <c:yVal>
            <c:numRef>
              <c:f>Sheet5!$D$2:$D$166</c:f>
              <c:numCache>
                <c:formatCode>General</c:formatCode>
                <c:ptCount val="165"/>
                <c:pt idx="0">
                  <c:v>0.30079213587692299</c:v>
                </c:pt>
                <c:pt idx="1">
                  <c:v>0.301664978584615</c:v>
                </c:pt>
                <c:pt idx="2">
                  <c:v>0.303605266707692</c:v>
                </c:pt>
                <c:pt idx="3">
                  <c:v>0.30547303532307701</c:v>
                </c:pt>
                <c:pt idx="4">
                  <c:v>0.30751140738461502</c:v>
                </c:pt>
                <c:pt idx="5">
                  <c:v>0.30941987040000002</c:v>
                </c:pt>
                <c:pt idx="6">
                  <c:v>0.311439982153846</c:v>
                </c:pt>
                <c:pt idx="7">
                  <c:v>0.31340531298461499</c:v>
                </c:pt>
                <c:pt idx="8">
                  <c:v>0.31544890227692302</c:v>
                </c:pt>
                <c:pt idx="9">
                  <c:v>0.31743405858461499</c:v>
                </c:pt>
                <c:pt idx="10">
                  <c:v>0.31943747519999999</c:v>
                </c:pt>
                <c:pt idx="11">
                  <c:v>0.32137880676923097</c:v>
                </c:pt>
                <c:pt idx="12">
                  <c:v>0.323250227446154</c:v>
                </c:pt>
                <c:pt idx="13">
                  <c:v>0.325157125292308</c:v>
                </c:pt>
                <c:pt idx="14">
                  <c:v>0.32708802240000001</c:v>
                </c:pt>
                <c:pt idx="15">
                  <c:v>0.32909561279999999</c:v>
                </c:pt>
                <c:pt idx="16">
                  <c:v>0.33111050732307701</c:v>
                </c:pt>
                <c:pt idx="17">
                  <c:v>0.33311548910769201</c:v>
                </c:pt>
                <c:pt idx="18">
                  <c:v>0.335362028676923</c:v>
                </c:pt>
                <c:pt idx="19">
                  <c:v>0.337604394461538</c:v>
                </c:pt>
                <c:pt idx="20">
                  <c:v>0.33993232283076902</c:v>
                </c:pt>
                <c:pt idx="21">
                  <c:v>0.342298858707692</c:v>
                </c:pt>
                <c:pt idx="22">
                  <c:v>0.34478904295384599</c:v>
                </c:pt>
                <c:pt idx="23">
                  <c:v>0.34730270473846198</c:v>
                </c:pt>
                <c:pt idx="24">
                  <c:v>0.34980384516923102</c:v>
                </c:pt>
                <c:pt idx="25">
                  <c:v>0.35233889759999998</c:v>
                </c:pt>
                <c:pt idx="26">
                  <c:v>0.354891688615385</c:v>
                </c:pt>
                <c:pt idx="27">
                  <c:v>0.35754465046153799</c:v>
                </c:pt>
                <c:pt idx="28">
                  <c:v>0.36016735236923098</c:v>
                </c:pt>
                <c:pt idx="29">
                  <c:v>0.36289805095384597</c:v>
                </c:pt>
                <c:pt idx="30">
                  <c:v>0.365694486646154</c:v>
                </c:pt>
                <c:pt idx="31">
                  <c:v>0.36865526510769198</c:v>
                </c:pt>
                <c:pt idx="32">
                  <c:v>0.37175221329230801</c:v>
                </c:pt>
                <c:pt idx="33">
                  <c:v>0.37502237353846202</c:v>
                </c:pt>
                <c:pt idx="34">
                  <c:v>0.37844226830769201</c:v>
                </c:pt>
                <c:pt idx="35">
                  <c:v>0.382129285292308</c:v>
                </c:pt>
                <c:pt idx="36">
                  <c:v>0.38592690756923098</c:v>
                </c:pt>
                <c:pt idx="37">
                  <c:v>0.38993008873846202</c:v>
                </c:pt>
                <c:pt idx="38">
                  <c:v>0.39430056295384602</c:v>
                </c:pt>
                <c:pt idx="39">
                  <c:v>0.39674796590769201</c:v>
                </c:pt>
                <c:pt idx="40">
                  <c:v>0.39680379027692297</c:v>
                </c:pt>
                <c:pt idx="41">
                  <c:v>8.5623626215384593E-2</c:v>
                </c:pt>
                <c:pt idx="42">
                  <c:v>-5.8988097969230803E-2</c:v>
                </c:pt>
                <c:pt idx="43">
                  <c:v>-0.10182573636923101</c:v>
                </c:pt>
                <c:pt idx="44">
                  <c:v>-0.12971496516923101</c:v>
                </c:pt>
                <c:pt idx="45">
                  <c:v>-0.15122925969230799</c:v>
                </c:pt>
                <c:pt idx="46">
                  <c:v>-0.16860159470769201</c:v>
                </c:pt>
                <c:pt idx="47">
                  <c:v>-0.183013151261539</c:v>
                </c:pt>
                <c:pt idx="48">
                  <c:v>-0.195277817353846</c:v>
                </c:pt>
                <c:pt idx="49">
                  <c:v>-0.20583123175384599</c:v>
                </c:pt>
                <c:pt idx="50">
                  <c:v>-0.21506677366153801</c:v>
                </c:pt>
                <c:pt idx="51">
                  <c:v>-0.223242174276923</c:v>
                </c:pt>
                <c:pt idx="52">
                  <c:v>-0.230535341169231</c:v>
                </c:pt>
                <c:pt idx="53">
                  <c:v>-0.237013576615385</c:v>
                </c:pt>
                <c:pt idx="54">
                  <c:v>-0.24291687323076899</c:v>
                </c:pt>
                <c:pt idx="55">
                  <c:v>-0.24826505649230801</c:v>
                </c:pt>
                <c:pt idx="56">
                  <c:v>-0.25305186572307697</c:v>
                </c:pt>
                <c:pt idx="57">
                  <c:v>-0.25737747175384601</c:v>
                </c:pt>
                <c:pt idx="58">
                  <c:v>-0.26133265439999998</c:v>
                </c:pt>
                <c:pt idx="59">
                  <c:v>-0.26490124024615402</c:v>
                </c:pt>
                <c:pt idx="60">
                  <c:v>-0.26822409452307699</c:v>
                </c:pt>
                <c:pt idx="61">
                  <c:v>-0.27112696172307699</c:v>
                </c:pt>
                <c:pt idx="62">
                  <c:v>-0.27384148689230797</c:v>
                </c:pt>
                <c:pt idx="63">
                  <c:v>-0.27633793181538502</c:v>
                </c:pt>
                <c:pt idx="64">
                  <c:v>-0.27876237895384598</c:v>
                </c:pt>
                <c:pt idx="65">
                  <c:v>-0.28104283052307699</c:v>
                </c:pt>
                <c:pt idx="66">
                  <c:v>-0.28311615803076901</c:v>
                </c:pt>
                <c:pt idx="67">
                  <c:v>-0.28509818399999998</c:v>
                </c:pt>
                <c:pt idx="68">
                  <c:v>-0.28700456012307701</c:v>
                </c:pt>
                <c:pt idx="69">
                  <c:v>-0.28876328861538503</c:v>
                </c:pt>
                <c:pt idx="70">
                  <c:v>-0.290427585230769</c:v>
                </c:pt>
                <c:pt idx="71">
                  <c:v>-0.29191501772307699</c:v>
                </c:pt>
                <c:pt idx="72">
                  <c:v>-0.29339879815384601</c:v>
                </c:pt>
                <c:pt idx="73">
                  <c:v>-0.29467493280000001</c:v>
                </c:pt>
                <c:pt idx="74">
                  <c:v>-0.29605071655384602</c:v>
                </c:pt>
                <c:pt idx="75">
                  <c:v>-0.29731224295384601</c:v>
                </c:pt>
                <c:pt idx="76">
                  <c:v>-0.29848142436923097</c:v>
                </c:pt>
                <c:pt idx="77">
                  <c:v>-0.29960052036923102</c:v>
                </c:pt>
                <c:pt idx="78">
                  <c:v>-0.30066013993846202</c:v>
                </c:pt>
                <c:pt idx="79">
                  <c:v>-0.301712455384616</c:v>
                </c:pt>
                <c:pt idx="80">
                  <c:v>-0.30287015889230801</c:v>
                </c:pt>
                <c:pt idx="81">
                  <c:v>-0.30373726264615403</c:v>
                </c:pt>
                <c:pt idx="82">
                  <c:v>-0.30464140873846202</c:v>
                </c:pt>
                <c:pt idx="83">
                  <c:v>-0.30557424960000001</c:v>
                </c:pt>
                <c:pt idx="84">
                  <c:v>-0.30667195495384603</c:v>
                </c:pt>
                <c:pt idx="85">
                  <c:v>-0.30778531199999998</c:v>
                </c:pt>
                <c:pt idx="86">
                  <c:v>-0.30892527692307697</c:v>
                </c:pt>
                <c:pt idx="87">
                  <c:v>-0.31013045723076899</c:v>
                </c:pt>
                <c:pt idx="88">
                  <c:v>-0.31146398141538501</c:v>
                </c:pt>
                <c:pt idx="89">
                  <c:v>-0.31298219556923101</c:v>
                </c:pt>
                <c:pt idx="90">
                  <c:v>-0.31458597230769197</c:v>
                </c:pt>
                <c:pt idx="91">
                  <c:v>-0.31621583520000002</c:v>
                </c:pt>
                <c:pt idx="92">
                  <c:v>-0.31795369476923102</c:v>
                </c:pt>
                <c:pt idx="93">
                  <c:v>-0.31966025095384598</c:v>
                </c:pt>
                <c:pt idx="94">
                  <c:v>-0.32147741243076899</c:v>
                </c:pt>
                <c:pt idx="95">
                  <c:v>-0.32333005107692298</c:v>
                </c:pt>
                <c:pt idx="96">
                  <c:v>-0.325305816369231</c:v>
                </c:pt>
                <c:pt idx="97">
                  <c:v>-0.32724714793846199</c:v>
                </c:pt>
                <c:pt idx="98">
                  <c:v>-0.32928917206153802</c:v>
                </c:pt>
                <c:pt idx="99">
                  <c:v>-0.33146736590769199</c:v>
                </c:pt>
                <c:pt idx="100">
                  <c:v>-0.33372277476923101</c:v>
                </c:pt>
                <c:pt idx="101">
                  <c:v>-0.33611278818461598</c:v>
                </c:pt>
                <c:pt idx="102">
                  <c:v>-0.33849341058461502</c:v>
                </c:pt>
                <c:pt idx="103">
                  <c:v>-0.34097107347692301</c:v>
                </c:pt>
                <c:pt idx="104">
                  <c:v>-0.34353951618461498</c:v>
                </c:pt>
                <c:pt idx="105">
                  <c:v>-0.34616900049230798</c:v>
                </c:pt>
                <c:pt idx="106">
                  <c:v>-0.3489748272</c:v>
                </c:pt>
                <c:pt idx="107">
                  <c:v>-0.35179578387692301</c:v>
                </c:pt>
                <c:pt idx="108">
                  <c:v>-0.35475030166153798</c:v>
                </c:pt>
                <c:pt idx="109">
                  <c:v>-0.35786342326153903</c:v>
                </c:pt>
                <c:pt idx="110">
                  <c:v>-0.36118419064615398</c:v>
                </c:pt>
                <c:pt idx="111">
                  <c:v>-0.36472773378461498</c:v>
                </c:pt>
                <c:pt idx="112">
                  <c:v>-0.368440836923077</c:v>
                </c:pt>
                <c:pt idx="113">
                  <c:v>-0.37244349636923102</c:v>
                </c:pt>
                <c:pt idx="114">
                  <c:v>-0.37669136566153799</c:v>
                </c:pt>
                <c:pt idx="115">
                  <c:v>-0.38131278867692298</c:v>
                </c:pt>
                <c:pt idx="116">
                  <c:v>-0.38630828713846199</c:v>
                </c:pt>
                <c:pt idx="117">
                  <c:v>-0.391595950523077</c:v>
                </c:pt>
                <c:pt idx="118">
                  <c:v>-0.397410032492308</c:v>
                </c:pt>
                <c:pt idx="119">
                  <c:v>-0.40374062030769198</c:v>
                </c:pt>
                <c:pt idx="120">
                  <c:v>-0.41039363298461501</c:v>
                </c:pt>
                <c:pt idx="121">
                  <c:v>-0.413307456369231</c:v>
                </c:pt>
                <c:pt idx="122">
                  <c:v>-0.104921641107692</c:v>
                </c:pt>
                <c:pt idx="123">
                  <c:v>3.59624238646154E-2</c:v>
                </c:pt>
                <c:pt idx="124">
                  <c:v>7.9129217353846204E-2</c:v>
                </c:pt>
                <c:pt idx="125">
                  <c:v>0.109030210338462</c:v>
                </c:pt>
                <c:pt idx="126">
                  <c:v>0.13199385156923099</c:v>
                </c:pt>
                <c:pt idx="127">
                  <c:v>0.15084266289230799</c:v>
                </c:pt>
                <c:pt idx="128">
                  <c:v>0.166675393107692</c:v>
                </c:pt>
                <c:pt idx="129">
                  <c:v>0.180303843323077</c:v>
                </c:pt>
                <c:pt idx="130">
                  <c:v>0.19203113464615401</c:v>
                </c:pt>
                <c:pt idx="131">
                  <c:v>0.20224334215384601</c:v>
                </c:pt>
                <c:pt idx="132">
                  <c:v>0.2112242832</c:v>
                </c:pt>
                <c:pt idx="133">
                  <c:v>0.219134126769231</c:v>
                </c:pt>
                <c:pt idx="134">
                  <c:v>0.226147650092308</c:v>
                </c:pt>
                <c:pt idx="135">
                  <c:v>0.23243180455384599</c:v>
                </c:pt>
                <c:pt idx="136">
                  <c:v>0.23809876061538501</c:v>
                </c:pt>
                <c:pt idx="137">
                  <c:v>0.24311982350769201</c:v>
                </c:pt>
                <c:pt idx="138">
                  <c:v>0.247641075692308</c:v>
                </c:pt>
                <c:pt idx="139">
                  <c:v>0.25174390596923102</c:v>
                </c:pt>
                <c:pt idx="140">
                  <c:v>0.25550918141538498</c:v>
                </c:pt>
                <c:pt idx="141">
                  <c:v>0.25891655483076897</c:v>
                </c:pt>
                <c:pt idx="142">
                  <c:v>0.2620244592</c:v>
                </c:pt>
                <c:pt idx="143">
                  <c:v>0.26485219827692302</c:v>
                </c:pt>
                <c:pt idx="144">
                  <c:v>0.267449335753846</c:v>
                </c:pt>
                <c:pt idx="145">
                  <c:v>0.26986178326153798</c:v>
                </c:pt>
                <c:pt idx="146">
                  <c:v>0.27212293107692298</c:v>
                </c:pt>
                <c:pt idx="147">
                  <c:v>0.27414930350769201</c:v>
                </c:pt>
                <c:pt idx="148">
                  <c:v>0.27605463618461501</c:v>
                </c:pt>
                <c:pt idx="149">
                  <c:v>0.27784310289230801</c:v>
                </c:pt>
                <c:pt idx="150">
                  <c:v>0.279591396923077</c:v>
                </c:pt>
                <c:pt idx="151">
                  <c:v>0.28120612984615401</c:v>
                </c:pt>
                <c:pt idx="152">
                  <c:v>0.28279477661538499</c:v>
                </c:pt>
                <c:pt idx="153">
                  <c:v>0.28433125107692298</c:v>
                </c:pt>
                <c:pt idx="154">
                  <c:v>0.28584111766153802</c:v>
                </c:pt>
                <c:pt idx="155">
                  <c:v>0.28740941723076902</c:v>
                </c:pt>
                <c:pt idx="156">
                  <c:v>0.28897510818461503</c:v>
                </c:pt>
                <c:pt idx="157">
                  <c:v>0.29061071003076899</c:v>
                </c:pt>
                <c:pt idx="158">
                  <c:v>0.292230138461538</c:v>
                </c:pt>
                <c:pt idx="159">
                  <c:v>0.29390330436923101</c:v>
                </c:pt>
                <c:pt idx="160">
                  <c:v>0.295734030646154</c:v>
                </c:pt>
                <c:pt idx="161">
                  <c:v>0.29760962510769201</c:v>
                </c:pt>
                <c:pt idx="162">
                  <c:v>0.29982746990769199</c:v>
                </c:pt>
                <c:pt idx="163">
                  <c:v>0.30135768369230798</c:v>
                </c:pt>
                <c:pt idx="164">
                  <c:v>0.30348840073846201</c:v>
                </c:pt>
              </c:numCache>
            </c:numRef>
          </c:yVal>
          <c:smooth val="1"/>
          <c:extLst>
            <c:ext xmlns:c16="http://schemas.microsoft.com/office/drawing/2014/chart" uri="{C3380CC4-5D6E-409C-BE32-E72D297353CC}">
              <c16:uniqueId val="{00000002-C5D3-428F-AB64-E69089028B3D}"/>
            </c:ext>
          </c:extLst>
        </c:ser>
        <c:ser>
          <c:idx val="0"/>
          <c:order val="3"/>
          <c:tx>
            <c:strRef>
              <c:f>Sheet5!$B$1</c:f>
              <c:strCache>
                <c:ptCount val="1"/>
                <c:pt idx="0">
                  <c:v>PC 6.4s</c:v>
                </c:pt>
              </c:strCache>
            </c:strRef>
          </c:tx>
          <c:spPr>
            <a:ln w="19050" cap="rnd">
              <a:solidFill>
                <a:schemeClr val="accent1"/>
              </a:solidFill>
              <a:round/>
            </a:ln>
            <a:effectLst/>
          </c:spPr>
          <c:marker>
            <c:symbol val="none"/>
          </c:marker>
          <c:xVal>
            <c:numRef>
              <c:f>Sheet5!$A$2:$A$166</c:f>
              <c:numCache>
                <c:formatCode>0.00E+00</c:formatCode>
                <c:ptCount val="165"/>
                <c:pt idx="0">
                  <c:v>-4.5913200000000001E-4</c:v>
                </c:pt>
                <c:pt idx="1">
                  <c:v>9.5178999999999993E-3</c:v>
                </c:pt>
                <c:pt idx="2" formatCode="General">
                  <c:v>2.9552499999999999E-2</c:v>
                </c:pt>
                <c:pt idx="3" formatCode="General">
                  <c:v>4.9565600000000001E-2</c:v>
                </c:pt>
                <c:pt idx="4" formatCode="General">
                  <c:v>6.9580699999999995E-2</c:v>
                </c:pt>
                <c:pt idx="5" formatCode="General">
                  <c:v>8.9533000000000001E-2</c:v>
                </c:pt>
                <c:pt idx="6" formatCode="General">
                  <c:v>0.10956100000000001</c:v>
                </c:pt>
                <c:pt idx="7" formatCode="General">
                  <c:v>0.129578</c:v>
                </c:pt>
                <c:pt idx="8" formatCode="General">
                  <c:v>0.149593</c:v>
                </c:pt>
                <c:pt idx="9" formatCode="General">
                  <c:v>0.16956499999999999</c:v>
                </c:pt>
                <c:pt idx="10" formatCode="General">
                  <c:v>0.189585</c:v>
                </c:pt>
                <c:pt idx="11" formatCode="General">
                  <c:v>0.20959900000000001</c:v>
                </c:pt>
                <c:pt idx="12" formatCode="General">
                  <c:v>0.22961300000000001</c:v>
                </c:pt>
                <c:pt idx="13" formatCode="General">
                  <c:v>0.24957599999999999</c:v>
                </c:pt>
                <c:pt idx="14" formatCode="General">
                  <c:v>0.26960200000000001</c:v>
                </c:pt>
                <c:pt idx="15" formatCode="General">
                  <c:v>0.28960799999999998</c:v>
                </c:pt>
                <c:pt idx="16" formatCode="General">
                  <c:v>0.30961499999999997</c:v>
                </c:pt>
                <c:pt idx="17" formatCode="General">
                  <c:v>0.32961000000000001</c:v>
                </c:pt>
                <c:pt idx="18" formatCode="General">
                  <c:v>0.34962599999999999</c:v>
                </c:pt>
                <c:pt idx="19" formatCode="General">
                  <c:v>0.36964000000000002</c:v>
                </c:pt>
                <c:pt idx="20" formatCode="General">
                  <c:v>0.38963799999999998</c:v>
                </c:pt>
                <c:pt idx="21" formatCode="General">
                  <c:v>0.40960200000000002</c:v>
                </c:pt>
                <c:pt idx="22" formatCode="General">
                  <c:v>0.42962899999999998</c:v>
                </c:pt>
                <c:pt idx="23" formatCode="General">
                  <c:v>0.44965100000000002</c:v>
                </c:pt>
                <c:pt idx="24" formatCode="General">
                  <c:v>0.46964400000000001</c:v>
                </c:pt>
                <c:pt idx="25" formatCode="General">
                  <c:v>0.48964000000000002</c:v>
                </c:pt>
                <c:pt idx="26" formatCode="General">
                  <c:v>0.50966199999999995</c:v>
                </c:pt>
                <c:pt idx="27" formatCode="General">
                  <c:v>0.52966800000000003</c:v>
                </c:pt>
                <c:pt idx="28" formatCode="General">
                  <c:v>0.54965399999999998</c:v>
                </c:pt>
                <c:pt idx="29" formatCode="General">
                  <c:v>0.56964099999999995</c:v>
                </c:pt>
                <c:pt idx="30" formatCode="General">
                  <c:v>0.58965800000000002</c:v>
                </c:pt>
                <c:pt idx="31" formatCode="General">
                  <c:v>0.60968199999999995</c:v>
                </c:pt>
                <c:pt idx="32" formatCode="General">
                  <c:v>0.62967899999999999</c:v>
                </c:pt>
                <c:pt idx="33" formatCode="General">
                  <c:v>0.64969399999999999</c:v>
                </c:pt>
                <c:pt idx="34" formatCode="General">
                  <c:v>0.66970099999999999</c:v>
                </c:pt>
                <c:pt idx="35" formatCode="General">
                  <c:v>0.68973700000000004</c:v>
                </c:pt>
                <c:pt idx="36" formatCode="General">
                  <c:v>0.70968900000000001</c:v>
                </c:pt>
                <c:pt idx="37" formatCode="General">
                  <c:v>0.72970400000000002</c:v>
                </c:pt>
                <c:pt idx="38" formatCode="General">
                  <c:v>0.74971399999999999</c:v>
                </c:pt>
                <c:pt idx="39" formatCode="General">
                  <c:v>0.76974399999999998</c:v>
                </c:pt>
                <c:pt idx="40" formatCode="General">
                  <c:v>0.78949400000000003</c:v>
                </c:pt>
                <c:pt idx="41" formatCode="General">
                  <c:v>0.79931799999999997</c:v>
                </c:pt>
                <c:pt idx="42" formatCode="General">
                  <c:v>0.78930299999999998</c:v>
                </c:pt>
                <c:pt idx="43" formatCode="General">
                  <c:v>0.76932699999999998</c:v>
                </c:pt>
                <c:pt idx="44" formatCode="General">
                  <c:v>0.74931199999999998</c:v>
                </c:pt>
                <c:pt idx="45" formatCode="General">
                  <c:v>0.72928499999999996</c:v>
                </c:pt>
                <c:pt idx="46" formatCode="General">
                  <c:v>0.70928400000000003</c:v>
                </c:pt>
                <c:pt idx="47" formatCode="General">
                  <c:v>0.68931500000000001</c:v>
                </c:pt>
                <c:pt idx="48" formatCode="General">
                  <c:v>0.66890000000000005</c:v>
                </c:pt>
                <c:pt idx="49" formatCode="General">
                  <c:v>0.648482</c:v>
                </c:pt>
                <c:pt idx="50" formatCode="General">
                  <c:v>0.628085</c:v>
                </c:pt>
                <c:pt idx="51" formatCode="General">
                  <c:v>0.60770000000000002</c:v>
                </c:pt>
                <c:pt idx="52" formatCode="General">
                  <c:v>0.58766300000000005</c:v>
                </c:pt>
                <c:pt idx="53" formatCode="General">
                  <c:v>0.56764400000000004</c:v>
                </c:pt>
                <c:pt idx="54" formatCode="General">
                  <c:v>0.54766300000000001</c:v>
                </c:pt>
                <c:pt idx="55" formatCode="General">
                  <c:v>0.52766400000000002</c:v>
                </c:pt>
                <c:pt idx="56" formatCode="General">
                  <c:v>0.50765000000000005</c:v>
                </c:pt>
                <c:pt idx="57" formatCode="General">
                  <c:v>0.48764299999999999</c:v>
                </c:pt>
                <c:pt idx="58" formatCode="General">
                  <c:v>0.467642</c:v>
                </c:pt>
                <c:pt idx="59" formatCode="General">
                  <c:v>0.44764799999999999</c:v>
                </c:pt>
                <c:pt idx="60" formatCode="General">
                  <c:v>0.42764000000000002</c:v>
                </c:pt>
                <c:pt idx="61" formatCode="General">
                  <c:v>0.407613</c:v>
                </c:pt>
                <c:pt idx="62" formatCode="General">
                  <c:v>0.38764799999999999</c:v>
                </c:pt>
                <c:pt idx="63" formatCode="General">
                  <c:v>0.36763400000000002</c:v>
                </c:pt>
                <c:pt idx="64" formatCode="General">
                  <c:v>0.34762399999999999</c:v>
                </c:pt>
                <c:pt idx="65" formatCode="General">
                  <c:v>0.32758599999999999</c:v>
                </c:pt>
                <c:pt idx="66" formatCode="General">
                  <c:v>0.30762099999999998</c:v>
                </c:pt>
                <c:pt idx="67" formatCode="General">
                  <c:v>0.28760400000000003</c:v>
                </c:pt>
                <c:pt idx="68" formatCode="General">
                  <c:v>0.26758999999999999</c:v>
                </c:pt>
                <c:pt idx="69" formatCode="General">
                  <c:v>0.24756800000000001</c:v>
                </c:pt>
                <c:pt idx="70" formatCode="General">
                  <c:v>0.22759599999999999</c:v>
                </c:pt>
                <c:pt idx="71" formatCode="General">
                  <c:v>0.207595</c:v>
                </c:pt>
                <c:pt idx="72" formatCode="General">
                  <c:v>0.18757699999999999</c:v>
                </c:pt>
                <c:pt idx="73" formatCode="General">
                  <c:v>0.16756499999999999</c:v>
                </c:pt>
                <c:pt idx="74" formatCode="General">
                  <c:v>0.14760599999999999</c:v>
                </c:pt>
                <c:pt idx="75" formatCode="General">
                  <c:v>0.12757199999999999</c:v>
                </c:pt>
                <c:pt idx="76" formatCode="General">
                  <c:v>0.107576</c:v>
                </c:pt>
                <c:pt idx="77" formatCode="General">
                  <c:v>8.7538299999999999E-2</c:v>
                </c:pt>
                <c:pt idx="78" formatCode="General">
                  <c:v>6.7590499999999998E-2</c:v>
                </c:pt>
                <c:pt idx="79" formatCode="General">
                  <c:v>4.7562199999999999E-2</c:v>
                </c:pt>
                <c:pt idx="80" formatCode="General">
                  <c:v>2.7548799999999998E-2</c:v>
                </c:pt>
                <c:pt idx="81">
                  <c:v>7.5045299999999997E-3</c:v>
                </c:pt>
                <c:pt idx="82" formatCode="General">
                  <c:v>-1.25541E-2</c:v>
                </c:pt>
                <c:pt idx="83" formatCode="General">
                  <c:v>-3.2577799999999997E-2</c:v>
                </c:pt>
                <c:pt idx="84" formatCode="General">
                  <c:v>-5.2590999999999999E-2</c:v>
                </c:pt>
                <c:pt idx="85" formatCode="General">
                  <c:v>-7.2589299999999995E-2</c:v>
                </c:pt>
                <c:pt idx="86" formatCode="General">
                  <c:v>-9.2561500000000005E-2</c:v>
                </c:pt>
                <c:pt idx="87" formatCode="General">
                  <c:v>-0.112567</c:v>
                </c:pt>
                <c:pt idx="88" formatCode="General">
                  <c:v>-0.132603</c:v>
                </c:pt>
                <c:pt idx="89" formatCode="General">
                  <c:v>-0.152591</c:v>
                </c:pt>
                <c:pt idx="90" formatCode="General">
                  <c:v>-0.17257900000000001</c:v>
                </c:pt>
                <c:pt idx="91" formatCode="General">
                  <c:v>-0.192602</c:v>
                </c:pt>
                <c:pt idx="92" formatCode="General">
                  <c:v>-0.21262200000000001</c:v>
                </c:pt>
                <c:pt idx="93" formatCode="General">
                  <c:v>-0.23260900000000001</c:v>
                </c:pt>
                <c:pt idx="94" formatCode="General">
                  <c:v>-0.25259900000000002</c:v>
                </c:pt>
                <c:pt idx="95" formatCode="General">
                  <c:v>-0.272623</c:v>
                </c:pt>
                <c:pt idx="96" formatCode="General">
                  <c:v>-0.29262500000000002</c:v>
                </c:pt>
                <c:pt idx="97" formatCode="General">
                  <c:v>-0.31262099999999998</c:v>
                </c:pt>
                <c:pt idx="98" formatCode="General">
                  <c:v>-0.33263100000000001</c:v>
                </c:pt>
                <c:pt idx="99" formatCode="General">
                  <c:v>-0.35264699999999999</c:v>
                </c:pt>
                <c:pt idx="100" formatCode="General">
                  <c:v>-0.37267</c:v>
                </c:pt>
                <c:pt idx="101" formatCode="General">
                  <c:v>-0.39263300000000001</c:v>
                </c:pt>
                <c:pt idx="102" formatCode="General">
                  <c:v>-0.41264400000000001</c:v>
                </c:pt>
                <c:pt idx="103" formatCode="General">
                  <c:v>-0.43265799999999999</c:v>
                </c:pt>
                <c:pt idx="104" formatCode="General">
                  <c:v>-0.45266099999999998</c:v>
                </c:pt>
                <c:pt idx="105" formatCode="General">
                  <c:v>-0.47265200000000002</c:v>
                </c:pt>
                <c:pt idx="106" formatCode="General">
                  <c:v>-0.49264799999999997</c:v>
                </c:pt>
                <c:pt idx="107" formatCode="General">
                  <c:v>-0.512683</c:v>
                </c:pt>
                <c:pt idx="108" formatCode="General">
                  <c:v>-0.53269100000000003</c:v>
                </c:pt>
                <c:pt idx="109" formatCode="General">
                  <c:v>-0.55265799999999998</c:v>
                </c:pt>
                <c:pt idx="110" formatCode="General">
                  <c:v>-0.57267000000000001</c:v>
                </c:pt>
                <c:pt idx="111" formatCode="General">
                  <c:v>-0.59271099999999999</c:v>
                </c:pt>
                <c:pt idx="112" formatCode="General">
                  <c:v>-0.61271799999999998</c:v>
                </c:pt>
                <c:pt idx="113" formatCode="General">
                  <c:v>-0.63269299999999995</c:v>
                </c:pt>
                <c:pt idx="114" formatCode="General">
                  <c:v>-0.65271599999999996</c:v>
                </c:pt>
                <c:pt idx="115" formatCode="General">
                  <c:v>-0.67273499999999997</c:v>
                </c:pt>
                <c:pt idx="116" formatCode="General">
                  <c:v>-0.69276199999999999</c:v>
                </c:pt>
                <c:pt idx="117" formatCode="General">
                  <c:v>-0.71270900000000004</c:v>
                </c:pt>
                <c:pt idx="118" formatCode="General">
                  <c:v>-0.73274300000000003</c:v>
                </c:pt>
                <c:pt idx="119" formatCode="General">
                  <c:v>-0.75275300000000001</c:v>
                </c:pt>
                <c:pt idx="120" formatCode="General">
                  <c:v>-0.77276699999999998</c:v>
                </c:pt>
                <c:pt idx="121" formatCode="General">
                  <c:v>-0.79178099999999996</c:v>
                </c:pt>
                <c:pt idx="122" formatCode="General">
                  <c:v>-0.80092300000000005</c:v>
                </c:pt>
                <c:pt idx="123" formatCode="General">
                  <c:v>-0.79083499999999995</c:v>
                </c:pt>
                <c:pt idx="124" formatCode="General">
                  <c:v>-0.77087300000000003</c:v>
                </c:pt>
                <c:pt idx="125" formatCode="General">
                  <c:v>-0.75083999999999995</c:v>
                </c:pt>
                <c:pt idx="126" formatCode="General">
                  <c:v>-0.73083500000000001</c:v>
                </c:pt>
                <c:pt idx="127" formatCode="General">
                  <c:v>-0.71081099999999997</c:v>
                </c:pt>
                <c:pt idx="128" formatCode="General">
                  <c:v>-0.69040000000000001</c:v>
                </c:pt>
                <c:pt idx="129" formatCode="General">
                  <c:v>-0.669929</c:v>
                </c:pt>
                <c:pt idx="130" formatCode="General">
                  <c:v>-0.64952500000000002</c:v>
                </c:pt>
                <c:pt idx="131" formatCode="General">
                  <c:v>-0.62910200000000005</c:v>
                </c:pt>
                <c:pt idx="132" formatCode="General">
                  <c:v>-0.60911800000000005</c:v>
                </c:pt>
                <c:pt idx="133" formatCode="General">
                  <c:v>-0.58909699999999998</c:v>
                </c:pt>
                <c:pt idx="134" formatCode="General">
                  <c:v>-0.56908000000000003</c:v>
                </c:pt>
                <c:pt idx="135" formatCode="General">
                  <c:v>-0.54908599999999996</c:v>
                </c:pt>
                <c:pt idx="136" formatCode="General">
                  <c:v>-0.529111</c:v>
                </c:pt>
                <c:pt idx="137" formatCode="General">
                  <c:v>-0.50908500000000001</c:v>
                </c:pt>
                <c:pt idx="138" formatCode="General">
                  <c:v>-0.48907</c:v>
                </c:pt>
                <c:pt idx="139" formatCode="General">
                  <c:v>-0.46907199999999999</c:v>
                </c:pt>
                <c:pt idx="140" formatCode="General">
                  <c:v>-0.44908900000000002</c:v>
                </c:pt>
                <c:pt idx="141" formatCode="General">
                  <c:v>-0.429064</c:v>
                </c:pt>
                <c:pt idx="142" formatCode="General">
                  <c:v>-0.409055</c:v>
                </c:pt>
                <c:pt idx="143" formatCode="General">
                  <c:v>-0.38906200000000002</c:v>
                </c:pt>
                <c:pt idx="144" formatCode="General">
                  <c:v>-0.36906800000000001</c:v>
                </c:pt>
                <c:pt idx="145" formatCode="General">
                  <c:v>-0.349053</c:v>
                </c:pt>
                <c:pt idx="146" formatCode="General">
                  <c:v>-0.32902100000000001</c:v>
                </c:pt>
                <c:pt idx="147" formatCode="General">
                  <c:v>-0.309035</c:v>
                </c:pt>
                <c:pt idx="148" formatCode="General">
                  <c:v>-0.28903800000000002</c:v>
                </c:pt>
                <c:pt idx="149" formatCode="General">
                  <c:v>-0.26902199999999998</c:v>
                </c:pt>
                <c:pt idx="150" formatCode="General">
                  <c:v>-0.24900800000000001</c:v>
                </c:pt>
                <c:pt idx="151" formatCode="General">
                  <c:v>-0.22902400000000001</c:v>
                </c:pt>
                <c:pt idx="152" formatCode="General">
                  <c:v>-0.209032</c:v>
                </c:pt>
                <c:pt idx="153" formatCode="General">
                  <c:v>-0.189023</c:v>
                </c:pt>
                <c:pt idx="154" formatCode="General">
                  <c:v>-0.16899700000000001</c:v>
                </c:pt>
                <c:pt idx="155" formatCode="General">
                  <c:v>-0.14902399999999999</c:v>
                </c:pt>
                <c:pt idx="156" formatCode="General">
                  <c:v>-0.12902</c:v>
                </c:pt>
                <c:pt idx="157" formatCode="General">
                  <c:v>-0.10899399999999999</c:v>
                </c:pt>
                <c:pt idx="158" formatCode="General">
                  <c:v>-8.8973899999999995E-2</c:v>
                </c:pt>
                <c:pt idx="159" formatCode="General">
                  <c:v>-6.9017200000000001E-2</c:v>
                </c:pt>
                <c:pt idx="160" formatCode="General">
                  <c:v>-4.9000099999999998E-2</c:v>
                </c:pt>
                <c:pt idx="161" formatCode="General">
                  <c:v>-2.89763E-2</c:v>
                </c:pt>
                <c:pt idx="162">
                  <c:v>-9.8156100000000007E-3</c:v>
                </c:pt>
                <c:pt idx="163">
                  <c:v>-6.4992800000000003E-4</c:v>
                </c:pt>
              </c:numCache>
            </c:numRef>
          </c:xVal>
          <c:yVal>
            <c:numRef>
              <c:f>Sheet5!$B$2:$B$166</c:f>
              <c:numCache>
                <c:formatCode>General</c:formatCode>
                <c:ptCount val="165"/>
                <c:pt idx="0">
                  <c:v>0.29591252376635202</c:v>
                </c:pt>
                <c:pt idx="1">
                  <c:v>0.29675300236199897</c:v>
                </c:pt>
                <c:pt idx="2">
                  <c:v>0.29772386871816098</c:v>
                </c:pt>
                <c:pt idx="3">
                  <c:v>0.29897050291624599</c:v>
                </c:pt>
                <c:pt idx="4">
                  <c:v>0.30017079721338202</c:v>
                </c:pt>
                <c:pt idx="5">
                  <c:v>0.30131430241621698</c:v>
                </c:pt>
                <c:pt idx="6">
                  <c:v>0.30273766427576498</c:v>
                </c:pt>
                <c:pt idx="7">
                  <c:v>0.304189647838841</c:v>
                </c:pt>
                <c:pt idx="8">
                  <c:v>0.30604869562986298</c:v>
                </c:pt>
                <c:pt idx="9">
                  <c:v>0.30794863156878099</c:v>
                </c:pt>
                <c:pt idx="10">
                  <c:v>0.30973680657011499</c:v>
                </c:pt>
                <c:pt idx="11">
                  <c:v>0.31179666059858402</c:v>
                </c:pt>
                <c:pt idx="12">
                  <c:v>0.31398417651103999</c:v>
                </c:pt>
                <c:pt idx="13">
                  <c:v>0.31651697011684299</c:v>
                </c:pt>
                <c:pt idx="14">
                  <c:v>0.31910973300622703</c:v>
                </c:pt>
                <c:pt idx="15">
                  <c:v>0.32184515010049503</c:v>
                </c:pt>
                <c:pt idx="16">
                  <c:v>0.32482317020561402</c:v>
                </c:pt>
                <c:pt idx="17">
                  <c:v>0.32771986832769501</c:v>
                </c:pt>
                <c:pt idx="18">
                  <c:v>0.330908689550858</c:v>
                </c:pt>
                <c:pt idx="19">
                  <c:v>0.33404889930929899</c:v>
                </c:pt>
                <c:pt idx="20">
                  <c:v>0.33711687333979001</c:v>
                </c:pt>
                <c:pt idx="21">
                  <c:v>0.34054148288248898</c:v>
                </c:pt>
                <c:pt idx="22">
                  <c:v>0.34411374407036799</c:v>
                </c:pt>
                <c:pt idx="23">
                  <c:v>0.34805263565105199</c:v>
                </c:pt>
                <c:pt idx="24">
                  <c:v>0.35180298743865901</c:v>
                </c:pt>
                <c:pt idx="25">
                  <c:v>0.35559922481445999</c:v>
                </c:pt>
                <c:pt idx="26">
                  <c:v>0.35952584995077502</c:v>
                </c:pt>
                <c:pt idx="27">
                  <c:v>0.36384772718342101</c:v>
                </c:pt>
                <c:pt idx="28">
                  <c:v>0.368268190283774</c:v>
                </c:pt>
                <c:pt idx="29">
                  <c:v>0.37246467719620502</c:v>
                </c:pt>
                <c:pt idx="30">
                  <c:v>0.37681881063441403</c:v>
                </c:pt>
                <c:pt idx="31">
                  <c:v>0.38089172447764702</c:v>
                </c:pt>
                <c:pt idx="32">
                  <c:v>0.385473468605813</c:v>
                </c:pt>
                <c:pt idx="33">
                  <c:v>0.39048135809760998</c:v>
                </c:pt>
                <c:pt idx="34">
                  <c:v>0.39538157546661301</c:v>
                </c:pt>
                <c:pt idx="35">
                  <c:v>0.40016321720671699</c:v>
                </c:pt>
                <c:pt idx="36">
                  <c:v>0.40511477191696799</c:v>
                </c:pt>
                <c:pt idx="37">
                  <c:v>0.41004815411704199</c:v>
                </c:pt>
                <c:pt idx="38">
                  <c:v>0.41562257161358102</c:v>
                </c:pt>
                <c:pt idx="39">
                  <c:v>0.42141642217049702</c:v>
                </c:pt>
                <c:pt idx="40">
                  <c:v>0.42740380996079003</c:v>
                </c:pt>
                <c:pt idx="41">
                  <c:v>0.43044952266631498</c:v>
                </c:pt>
                <c:pt idx="42">
                  <c:v>0.37005818253612599</c:v>
                </c:pt>
                <c:pt idx="43">
                  <c:v>0.27440354072184198</c:v>
                </c:pt>
                <c:pt idx="44">
                  <c:v>0.199315637299433</c:v>
                </c:pt>
                <c:pt idx="45">
                  <c:v>0.13791435991620399</c:v>
                </c:pt>
                <c:pt idx="46">
                  <c:v>8.65979170552377E-2</c:v>
                </c:pt>
                <c:pt idx="47">
                  <c:v>4.28929392190079E-2</c:v>
                </c:pt>
                <c:pt idx="48">
                  <c:v>4.42699611776069E-3</c:v>
                </c:pt>
                <c:pt idx="49">
                  <c:v>-2.9009232306967999E-2</c:v>
                </c:pt>
                <c:pt idx="50">
                  <c:v>-5.8173385263187799E-2</c:v>
                </c:pt>
                <c:pt idx="51">
                  <c:v>-8.3912474363954798E-2</c:v>
                </c:pt>
                <c:pt idx="52">
                  <c:v>-0.10635643305702799</c:v>
                </c:pt>
                <c:pt idx="53">
                  <c:v>-0.12644159992923601</c:v>
                </c:pt>
                <c:pt idx="54">
                  <c:v>-0.14436650965425099</c:v>
                </c:pt>
                <c:pt idx="55">
                  <c:v>-0.16045417860045699</c:v>
                </c:pt>
                <c:pt idx="56">
                  <c:v>-0.17495629603379201</c:v>
                </c:pt>
                <c:pt idx="57">
                  <c:v>-0.18798098838980401</c:v>
                </c:pt>
                <c:pt idx="58">
                  <c:v>-0.199719067025344</c:v>
                </c:pt>
                <c:pt idx="59">
                  <c:v>-0.21032181808762801</c:v>
                </c:pt>
                <c:pt idx="60">
                  <c:v>-0.219878741189274</c:v>
                </c:pt>
                <c:pt idx="61">
                  <c:v>-0.22862017289676401</c:v>
                </c:pt>
                <c:pt idx="62">
                  <c:v>-0.236437532461796</c:v>
                </c:pt>
                <c:pt idx="63">
                  <c:v>-0.24349573541421901</c:v>
                </c:pt>
                <c:pt idx="64">
                  <c:v>-0.25015187157899399</c:v>
                </c:pt>
                <c:pt idx="65">
                  <c:v>-0.25623829954974597</c:v>
                </c:pt>
                <c:pt idx="66">
                  <c:v>-0.26157056834818798</c:v>
                </c:pt>
                <c:pt idx="67">
                  <c:v>-0.26633312895260602</c:v>
                </c:pt>
                <c:pt idx="68">
                  <c:v>-0.27072724191320302</c:v>
                </c:pt>
                <c:pt idx="69">
                  <c:v>-0.27466340761736102</c:v>
                </c:pt>
                <c:pt idx="70">
                  <c:v>-0.27839422395652802</c:v>
                </c:pt>
                <c:pt idx="71">
                  <c:v>-0.28156078385472499</c:v>
                </c:pt>
                <c:pt idx="72">
                  <c:v>-0.284711442806517</c:v>
                </c:pt>
                <c:pt idx="73">
                  <c:v>-0.28773943731462098</c:v>
                </c:pt>
                <c:pt idx="74">
                  <c:v>-0.29024588078066899</c:v>
                </c:pt>
                <c:pt idx="75">
                  <c:v>-0.292720522353908</c:v>
                </c:pt>
                <c:pt idx="76">
                  <c:v>-0.29465407743665201</c:v>
                </c:pt>
                <c:pt idx="77">
                  <c:v>-0.29667440625548702</c:v>
                </c:pt>
                <c:pt idx="78">
                  <c:v>-0.29881467364148501</c:v>
                </c:pt>
                <c:pt idx="79">
                  <c:v>-0.30057877006683698</c:v>
                </c:pt>
                <c:pt idx="80">
                  <c:v>-0.30249551557766802</c:v>
                </c:pt>
                <c:pt idx="81">
                  <c:v>-0.30406198595485301</c:v>
                </c:pt>
                <c:pt idx="82">
                  <c:v>-0.30598781772077199</c:v>
                </c:pt>
                <c:pt idx="83">
                  <c:v>-0.30754747340664201</c:v>
                </c:pt>
                <c:pt idx="84">
                  <c:v>-0.30923115647446398</c:v>
                </c:pt>
                <c:pt idx="85">
                  <c:v>-0.31091211366575899</c:v>
                </c:pt>
                <c:pt idx="86">
                  <c:v>-0.31259079929328198</c:v>
                </c:pt>
                <c:pt idx="87">
                  <c:v>-0.313966912626372</c:v>
                </c:pt>
                <c:pt idx="88">
                  <c:v>-0.31557699702798098</c:v>
                </c:pt>
                <c:pt idx="89">
                  <c:v>-0.31753599362497098</c:v>
                </c:pt>
                <c:pt idx="90">
                  <c:v>-0.31946500558017099</c:v>
                </c:pt>
                <c:pt idx="91">
                  <c:v>-0.321635711920715</c:v>
                </c:pt>
                <c:pt idx="92">
                  <c:v>-0.323681482253796</c:v>
                </c:pt>
                <c:pt idx="93">
                  <c:v>-0.32606662421441801</c:v>
                </c:pt>
                <c:pt idx="94">
                  <c:v>-0.328302751591595</c:v>
                </c:pt>
                <c:pt idx="95">
                  <c:v>-0.33073332482765799</c:v>
                </c:pt>
                <c:pt idx="96">
                  <c:v>-0.33307894157864598</c:v>
                </c:pt>
                <c:pt idx="97">
                  <c:v>-0.33577029033573602</c:v>
                </c:pt>
                <c:pt idx="98">
                  <c:v>-0.33854523263963698</c:v>
                </c:pt>
                <c:pt idx="99">
                  <c:v>-0.341323809445573</c:v>
                </c:pt>
                <c:pt idx="100">
                  <c:v>-0.34452944024064802</c:v>
                </c:pt>
                <c:pt idx="101">
                  <c:v>-0.347661472369511</c:v>
                </c:pt>
                <c:pt idx="102">
                  <c:v>-0.35091162581451801</c:v>
                </c:pt>
                <c:pt idx="103">
                  <c:v>-0.35411089623103198</c:v>
                </c:pt>
                <c:pt idx="104">
                  <c:v>-0.35743101384021703</c:v>
                </c:pt>
                <c:pt idx="105">
                  <c:v>-0.36136627091886597</c:v>
                </c:pt>
                <c:pt idx="106">
                  <c:v>-0.365096632945278</c:v>
                </c:pt>
                <c:pt idx="107">
                  <c:v>-0.36909821968606998</c:v>
                </c:pt>
                <c:pt idx="108">
                  <c:v>-0.37281086351506099</c:v>
                </c:pt>
                <c:pt idx="109">
                  <c:v>-0.37710911648447798</c:v>
                </c:pt>
                <c:pt idx="110">
                  <c:v>-0.38123336766895899</c:v>
                </c:pt>
                <c:pt idx="111">
                  <c:v>-0.38562384612752099</c:v>
                </c:pt>
                <c:pt idx="112">
                  <c:v>-0.38992391634795598</c:v>
                </c:pt>
                <c:pt idx="113">
                  <c:v>-0.39427623253514799</c:v>
                </c:pt>
                <c:pt idx="114">
                  <c:v>-0.39881617988990897</c:v>
                </c:pt>
                <c:pt idx="115">
                  <c:v>-0.40333023141766799</c:v>
                </c:pt>
                <c:pt idx="116">
                  <c:v>-0.40803600292778602</c:v>
                </c:pt>
                <c:pt idx="117">
                  <c:v>-0.412833999927049</c:v>
                </c:pt>
                <c:pt idx="118">
                  <c:v>-0.41760564678655498</c:v>
                </c:pt>
                <c:pt idx="119">
                  <c:v>-0.422702581578215</c:v>
                </c:pt>
                <c:pt idx="120">
                  <c:v>-0.42800077692007699</c:v>
                </c:pt>
                <c:pt idx="121">
                  <c:v>-0.43335258116695802</c:v>
                </c:pt>
                <c:pt idx="122">
                  <c:v>-0.43607936631889099</c:v>
                </c:pt>
                <c:pt idx="123">
                  <c:v>-0.37206851647436401</c:v>
                </c:pt>
                <c:pt idx="124">
                  <c:v>-0.26814719978094198</c:v>
                </c:pt>
                <c:pt idx="125">
                  <c:v>-0.187264082863354</c:v>
                </c:pt>
                <c:pt idx="126">
                  <c:v>-0.12172992235331</c:v>
                </c:pt>
                <c:pt idx="127">
                  <c:v>-6.7305071626711205E-2</c:v>
                </c:pt>
                <c:pt idx="128">
                  <c:v>-2.0505497032582101E-2</c:v>
                </c:pt>
                <c:pt idx="129">
                  <c:v>1.9346090883342701E-2</c:v>
                </c:pt>
                <c:pt idx="130">
                  <c:v>5.3490783703544299E-2</c:v>
                </c:pt>
                <c:pt idx="131">
                  <c:v>8.3042011126516393E-2</c:v>
                </c:pt>
                <c:pt idx="132">
                  <c:v>0.108142336494591</c:v>
                </c:pt>
                <c:pt idx="133">
                  <c:v>0.13014243162661199</c:v>
                </c:pt>
                <c:pt idx="134">
                  <c:v>0.149347594693539</c:v>
                </c:pt>
                <c:pt idx="135">
                  <c:v>0.166223041955881</c:v>
                </c:pt>
                <c:pt idx="136">
                  <c:v>0.18128623564090399</c:v>
                </c:pt>
                <c:pt idx="137">
                  <c:v>0.19432319444128601</c:v>
                </c:pt>
                <c:pt idx="138">
                  <c:v>0.205964050147383</c:v>
                </c:pt>
                <c:pt idx="139">
                  <c:v>0.21633328445390401</c:v>
                </c:pt>
                <c:pt idx="140">
                  <c:v>0.225377742768581</c:v>
                </c:pt>
                <c:pt idx="141">
                  <c:v>0.23335774629969</c:v>
                </c:pt>
                <c:pt idx="142">
                  <c:v>0.24076758732402201</c:v>
                </c:pt>
                <c:pt idx="143">
                  <c:v>0.247154316025435</c:v>
                </c:pt>
                <c:pt idx="144">
                  <c:v>0.25279642612238001</c:v>
                </c:pt>
                <c:pt idx="145">
                  <c:v>0.257775239597895</c:v>
                </c:pt>
                <c:pt idx="146">
                  <c:v>0.26213482478915801</c:v>
                </c:pt>
                <c:pt idx="147">
                  <c:v>0.26625089834405902</c:v>
                </c:pt>
                <c:pt idx="148">
                  <c:v>0.269937646346049</c:v>
                </c:pt>
                <c:pt idx="149">
                  <c:v>0.27317053590638901</c:v>
                </c:pt>
                <c:pt idx="150">
                  <c:v>0.27618626397012402</c:v>
                </c:pt>
                <c:pt idx="151">
                  <c:v>0.27887670410170501</c:v>
                </c:pt>
                <c:pt idx="152">
                  <c:v>0.28118006976653398</c:v>
                </c:pt>
                <c:pt idx="153">
                  <c:v>0.283387575440184</c:v>
                </c:pt>
                <c:pt idx="154">
                  <c:v>0.28532340208669998</c:v>
                </c:pt>
                <c:pt idx="155">
                  <c:v>0.28707977519522598</c:v>
                </c:pt>
                <c:pt idx="156">
                  <c:v>0.28884977768638498</c:v>
                </c:pt>
                <c:pt idx="157">
                  <c:v>0.290318116508619</c:v>
                </c:pt>
                <c:pt idx="158">
                  <c:v>0.29176146812936099</c:v>
                </c:pt>
                <c:pt idx="159">
                  <c:v>0.29294904166937302</c:v>
                </c:pt>
                <c:pt idx="160">
                  <c:v>0.29417977492105402</c:v>
                </c:pt>
                <c:pt idx="161">
                  <c:v>0.29536416827178602</c:v>
                </c:pt>
                <c:pt idx="162">
                  <c:v>0.29657763763879902</c:v>
                </c:pt>
                <c:pt idx="163">
                  <c:v>0.297872883301606</c:v>
                </c:pt>
                <c:pt idx="164">
                  <c:v>0</c:v>
                </c:pt>
              </c:numCache>
            </c:numRef>
          </c:yVal>
          <c:smooth val="1"/>
          <c:extLst>
            <c:ext xmlns:c16="http://schemas.microsoft.com/office/drawing/2014/chart" uri="{C3380CC4-5D6E-409C-BE32-E72D297353CC}">
              <c16:uniqueId val="{00000003-C5D3-428F-AB64-E69089028B3D}"/>
            </c:ext>
          </c:extLst>
        </c:ser>
        <c:dLbls>
          <c:showLegendKey val="0"/>
          <c:showVal val="0"/>
          <c:showCatName val="0"/>
          <c:showSerName val="0"/>
          <c:showPercent val="0"/>
          <c:showBubbleSize val="0"/>
        </c:dLbls>
        <c:axId val="-2135146744"/>
        <c:axId val="-2144077720"/>
      </c:scatterChart>
      <c:valAx>
        <c:axId val="-21351467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Voltage (V)</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44077720"/>
        <c:crossesAt val="-0.5"/>
        <c:crossBetween val="midCat"/>
      </c:valAx>
      <c:valAx>
        <c:axId val="-21440777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rrent (mA.mg-1)</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5146744"/>
        <c:crossesAt val="-1"/>
        <c:crossBetween val="midCat"/>
      </c:valAx>
      <c:spPr>
        <a:noFill/>
        <a:ln>
          <a:noFill/>
        </a:ln>
        <a:effectLst/>
      </c:spPr>
    </c:plotArea>
    <c:legend>
      <c:legendPos val="r"/>
      <c:layout>
        <c:manualLayout>
          <c:xMode val="edge"/>
          <c:yMode val="edge"/>
          <c:x val="0.39205563351403799"/>
          <c:y val="0.28501423161445699"/>
          <c:w val="0.302853155061303"/>
          <c:h val="0.290939610921445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367581239425"/>
          <c:y val="5.0925925925925902E-2"/>
          <c:w val="0.774028111896511"/>
          <c:h val="0.77111927675707204"/>
        </c:manualLayout>
      </c:layout>
      <c:scatterChart>
        <c:scatterStyle val="smoothMarker"/>
        <c:varyColors val="0"/>
        <c:ser>
          <c:idx val="1"/>
          <c:order val="0"/>
          <c:tx>
            <c:strRef>
              <c:f>Sheet8!$B$1</c:f>
              <c:strCache>
                <c:ptCount val="1"/>
                <c:pt idx="0">
                  <c:v>PC 6.4s</c:v>
                </c:pt>
              </c:strCache>
            </c:strRef>
          </c:tx>
          <c:spPr>
            <a:ln w="19050" cap="rnd">
              <a:solidFill>
                <a:schemeClr val="accent1"/>
              </a:solidFill>
              <a:round/>
            </a:ln>
            <a:effectLst/>
          </c:spPr>
          <c:marker>
            <c:symbol val="none"/>
          </c:marker>
          <c:xVal>
            <c:numRef>
              <c:f>Sheet8!$A$2:$A$44</c:f>
              <c:numCache>
                <c:formatCode>General</c:formatCode>
                <c:ptCount val="43"/>
                <c:pt idx="0">
                  <c:v>3.8569900000000001</c:v>
                </c:pt>
                <c:pt idx="1">
                  <c:v>3.8094600000000001</c:v>
                </c:pt>
                <c:pt idx="2">
                  <c:v>3.8588200000000001</c:v>
                </c:pt>
                <c:pt idx="3">
                  <c:v>3.9432900000000002</c:v>
                </c:pt>
                <c:pt idx="4">
                  <c:v>4.0604199999999988</c:v>
                </c:pt>
                <c:pt idx="5">
                  <c:v>4.2151799999999993</c:v>
                </c:pt>
                <c:pt idx="6">
                  <c:v>4.4181299999999997</c:v>
                </c:pt>
                <c:pt idx="7">
                  <c:v>4.6913099999999996</c:v>
                </c:pt>
                <c:pt idx="8">
                  <c:v>5.04617</c:v>
                </c:pt>
                <c:pt idx="9">
                  <c:v>5.5035600000000002</c:v>
                </c:pt>
                <c:pt idx="10">
                  <c:v>6.0819700000000001</c:v>
                </c:pt>
                <c:pt idx="11">
                  <c:v>6.763939999999999</c:v>
                </c:pt>
                <c:pt idx="12">
                  <c:v>7.5436199999999998</c:v>
                </c:pt>
                <c:pt idx="13">
                  <c:v>8.3895600000000012</c:v>
                </c:pt>
                <c:pt idx="14">
                  <c:v>9.2439699999999991</c:v>
                </c:pt>
                <c:pt idx="15">
                  <c:v>10.052099999999999</c:v>
                </c:pt>
                <c:pt idx="16">
                  <c:v>10.756399999999999</c:v>
                </c:pt>
                <c:pt idx="17">
                  <c:v>11.358700000000001</c:v>
                </c:pt>
                <c:pt idx="18">
                  <c:v>11.8893</c:v>
                </c:pt>
                <c:pt idx="19">
                  <c:v>12.3866</c:v>
                </c:pt>
                <c:pt idx="20">
                  <c:v>12.8779</c:v>
                </c:pt>
                <c:pt idx="21">
                  <c:v>13.395899999999999</c:v>
                </c:pt>
                <c:pt idx="22">
                  <c:v>13.908799999999999</c:v>
                </c:pt>
                <c:pt idx="23">
                  <c:v>14.454800000000001</c:v>
                </c:pt>
                <c:pt idx="24">
                  <c:v>15.09</c:v>
                </c:pt>
                <c:pt idx="25">
                  <c:v>15.697800000000001</c:v>
                </c:pt>
                <c:pt idx="26">
                  <c:v>16.363299999999999</c:v>
                </c:pt>
                <c:pt idx="27">
                  <c:v>16.901700000000002</c:v>
                </c:pt>
                <c:pt idx="28">
                  <c:v>17.517800000000001</c:v>
                </c:pt>
                <c:pt idx="29">
                  <c:v>17.9682</c:v>
                </c:pt>
                <c:pt idx="30">
                  <c:v>18.3186</c:v>
                </c:pt>
                <c:pt idx="31">
                  <c:v>18.881499999999999</c:v>
                </c:pt>
                <c:pt idx="32">
                  <c:v>19.555900000000001</c:v>
                </c:pt>
                <c:pt idx="33">
                  <c:v>19.947299999999991</c:v>
                </c:pt>
                <c:pt idx="34">
                  <c:v>20.8065</c:v>
                </c:pt>
                <c:pt idx="35">
                  <c:v>22.787099999999999</c:v>
                </c:pt>
                <c:pt idx="36">
                  <c:v>25.0976</c:v>
                </c:pt>
                <c:pt idx="37">
                  <c:v>30.9329</c:v>
                </c:pt>
                <c:pt idx="38">
                  <c:v>36.734400000000001</c:v>
                </c:pt>
                <c:pt idx="39">
                  <c:v>42.740299999999998</c:v>
                </c:pt>
                <c:pt idx="40">
                  <c:v>52.546100000000003</c:v>
                </c:pt>
                <c:pt idx="41">
                  <c:v>61.652000000000001</c:v>
                </c:pt>
              </c:numCache>
            </c:numRef>
          </c:xVal>
          <c:yVal>
            <c:numRef>
              <c:f>Sheet8!$B$2:$B$44</c:f>
              <c:numCache>
                <c:formatCode>General</c:formatCode>
                <c:ptCount val="43"/>
                <c:pt idx="0">
                  <c:v>-0.76529000000000003</c:v>
                </c:pt>
                <c:pt idx="1">
                  <c:v>-0.36908200000000002</c:v>
                </c:pt>
                <c:pt idx="2">
                  <c:v>-3.7836500000000002E-2</c:v>
                </c:pt>
                <c:pt idx="3">
                  <c:v>0.24625900000000001</c:v>
                </c:pt>
                <c:pt idx="4">
                  <c:v>0.49881999999999999</c:v>
                </c:pt>
                <c:pt idx="5">
                  <c:v>0.75759500000000002</c:v>
                </c:pt>
                <c:pt idx="6">
                  <c:v>1.02901</c:v>
                </c:pt>
                <c:pt idx="7">
                  <c:v>1.32511</c:v>
                </c:pt>
                <c:pt idx="8">
                  <c:v>1.6481399999999999</c:v>
                </c:pt>
                <c:pt idx="9">
                  <c:v>1.9762</c:v>
                </c:pt>
                <c:pt idx="10">
                  <c:v>2.3028900000000001</c:v>
                </c:pt>
                <c:pt idx="11">
                  <c:v>2.5823</c:v>
                </c:pt>
                <c:pt idx="12">
                  <c:v>2.7931599999999999</c:v>
                </c:pt>
                <c:pt idx="13">
                  <c:v>2.90469</c:v>
                </c:pt>
                <c:pt idx="14">
                  <c:v>2.88314</c:v>
                </c:pt>
                <c:pt idx="15">
                  <c:v>2.7713700000000001</c:v>
                </c:pt>
                <c:pt idx="16">
                  <c:v>2.5895999999999999</c:v>
                </c:pt>
                <c:pt idx="17">
                  <c:v>2.4129700000000001</c:v>
                </c:pt>
                <c:pt idx="18">
                  <c:v>2.2802899999999999</c:v>
                </c:pt>
                <c:pt idx="19">
                  <c:v>2.21435</c:v>
                </c:pt>
                <c:pt idx="20">
                  <c:v>2.1849099999999999</c:v>
                </c:pt>
                <c:pt idx="21">
                  <c:v>2.2108300000000001</c:v>
                </c:pt>
                <c:pt idx="22">
                  <c:v>2.26451</c:v>
                </c:pt>
                <c:pt idx="23">
                  <c:v>2.35012</c:v>
                </c:pt>
                <c:pt idx="24">
                  <c:v>2.4536500000000001</c:v>
                </c:pt>
                <c:pt idx="25">
                  <c:v>2.5833400000000002</c:v>
                </c:pt>
                <c:pt idx="26">
                  <c:v>2.6830099999999999</c:v>
                </c:pt>
                <c:pt idx="27">
                  <c:v>2.8001399999999999</c:v>
                </c:pt>
                <c:pt idx="28">
                  <c:v>2.9528499999999989</c:v>
                </c:pt>
                <c:pt idx="29">
                  <c:v>3.3620100000000002</c:v>
                </c:pt>
                <c:pt idx="30">
                  <c:v>3.893359999999999</c:v>
                </c:pt>
                <c:pt idx="31">
                  <c:v>4.7525499999999994</c:v>
                </c:pt>
                <c:pt idx="32">
                  <c:v>6.4470000000000001</c:v>
                </c:pt>
                <c:pt idx="33">
                  <c:v>8.8899299999999997</c:v>
                </c:pt>
                <c:pt idx="34">
                  <c:v>11.695</c:v>
                </c:pt>
                <c:pt idx="35">
                  <c:v>16.111699999999999</c:v>
                </c:pt>
                <c:pt idx="36">
                  <c:v>22.693200000000001</c:v>
                </c:pt>
                <c:pt idx="37">
                  <c:v>30.2773</c:v>
                </c:pt>
                <c:pt idx="38">
                  <c:v>40.3264</c:v>
                </c:pt>
                <c:pt idx="39">
                  <c:v>52.933</c:v>
                </c:pt>
                <c:pt idx="40">
                  <c:v>72.612699999999975</c:v>
                </c:pt>
                <c:pt idx="41">
                  <c:v>100.861</c:v>
                </c:pt>
              </c:numCache>
            </c:numRef>
          </c:yVal>
          <c:smooth val="1"/>
          <c:extLst>
            <c:ext xmlns:c16="http://schemas.microsoft.com/office/drawing/2014/chart" uri="{C3380CC4-5D6E-409C-BE32-E72D297353CC}">
              <c16:uniqueId val="{00000000-2092-4CAB-BB2B-B18EFF245DC2}"/>
            </c:ext>
          </c:extLst>
        </c:ser>
        <c:ser>
          <c:idx val="2"/>
          <c:order val="1"/>
          <c:tx>
            <c:strRef>
              <c:f>Sheet8!$G$1</c:f>
              <c:strCache>
                <c:ptCount val="1"/>
                <c:pt idx="0">
                  <c:v>PC 4.8s</c:v>
                </c:pt>
              </c:strCache>
            </c:strRef>
          </c:tx>
          <c:spPr>
            <a:ln w="19050" cap="rnd">
              <a:solidFill>
                <a:schemeClr val="accent4"/>
              </a:solidFill>
              <a:round/>
            </a:ln>
            <a:effectLst/>
          </c:spPr>
          <c:marker>
            <c:symbol val="none"/>
          </c:marker>
          <c:xVal>
            <c:numRef>
              <c:f>Sheet8!$F$2:$F$44</c:f>
              <c:numCache>
                <c:formatCode>General</c:formatCode>
                <c:ptCount val="43"/>
                <c:pt idx="0">
                  <c:v>3.5404900000000001</c:v>
                </c:pt>
                <c:pt idx="1">
                  <c:v>3.5327700000000002</c:v>
                </c:pt>
                <c:pt idx="2">
                  <c:v>3.566419999999999</c:v>
                </c:pt>
                <c:pt idx="3">
                  <c:v>3.64045</c:v>
                </c:pt>
                <c:pt idx="4">
                  <c:v>3.7552400000000001</c:v>
                </c:pt>
                <c:pt idx="5">
                  <c:v>3.9243800000000002</c:v>
                </c:pt>
                <c:pt idx="6">
                  <c:v>4.1633099999999992</c:v>
                </c:pt>
                <c:pt idx="7">
                  <c:v>4.4963499999999996</c:v>
                </c:pt>
                <c:pt idx="8">
                  <c:v>4.9447799999999997</c:v>
                </c:pt>
                <c:pt idx="9">
                  <c:v>5.5068900000000003</c:v>
                </c:pt>
                <c:pt idx="10">
                  <c:v>6.1762100000000002</c:v>
                </c:pt>
                <c:pt idx="11">
                  <c:v>6.88889</c:v>
                </c:pt>
                <c:pt idx="12">
                  <c:v>7.5844099999999992</c:v>
                </c:pt>
                <c:pt idx="13">
                  <c:v>8.2250500000000013</c:v>
                </c:pt>
                <c:pt idx="14">
                  <c:v>8.7910499999999985</c:v>
                </c:pt>
                <c:pt idx="15">
                  <c:v>9.2804300000000008</c:v>
                </c:pt>
                <c:pt idx="16">
                  <c:v>9.7038400000000014</c:v>
                </c:pt>
                <c:pt idx="17">
                  <c:v>10.088900000000001</c:v>
                </c:pt>
                <c:pt idx="18">
                  <c:v>10.4251</c:v>
                </c:pt>
                <c:pt idx="19">
                  <c:v>10.7201</c:v>
                </c:pt>
                <c:pt idx="20">
                  <c:v>11.0098</c:v>
                </c:pt>
                <c:pt idx="21">
                  <c:v>11.2882</c:v>
                </c:pt>
                <c:pt idx="22">
                  <c:v>11.585599999999999</c:v>
                </c:pt>
                <c:pt idx="23">
                  <c:v>11.8927</c:v>
                </c:pt>
                <c:pt idx="24">
                  <c:v>12.205399999999999</c:v>
                </c:pt>
                <c:pt idx="25">
                  <c:v>12.5939</c:v>
                </c:pt>
                <c:pt idx="26">
                  <c:v>12.986599999999999</c:v>
                </c:pt>
                <c:pt idx="27">
                  <c:v>13.4374</c:v>
                </c:pt>
                <c:pt idx="28">
                  <c:v>13.744</c:v>
                </c:pt>
                <c:pt idx="29">
                  <c:v>14.351100000000001</c:v>
                </c:pt>
                <c:pt idx="30">
                  <c:v>14.8078</c:v>
                </c:pt>
                <c:pt idx="31">
                  <c:v>15.0923</c:v>
                </c:pt>
                <c:pt idx="32">
                  <c:v>15.9831</c:v>
                </c:pt>
                <c:pt idx="33">
                  <c:v>17.465299999999989</c:v>
                </c:pt>
                <c:pt idx="34">
                  <c:v>18.681699999999999</c:v>
                </c:pt>
                <c:pt idx="35">
                  <c:v>21.510200000000001</c:v>
                </c:pt>
                <c:pt idx="36">
                  <c:v>26.3264</c:v>
                </c:pt>
                <c:pt idx="37">
                  <c:v>33.757399999999997</c:v>
                </c:pt>
                <c:pt idx="38">
                  <c:v>42.696200000000012</c:v>
                </c:pt>
                <c:pt idx="39">
                  <c:v>51.697600000000001</c:v>
                </c:pt>
                <c:pt idx="40">
                  <c:v>61.190899999999999</c:v>
                </c:pt>
                <c:pt idx="41">
                  <c:v>70.301400000000001</c:v>
                </c:pt>
              </c:numCache>
            </c:numRef>
          </c:xVal>
          <c:yVal>
            <c:numRef>
              <c:f>Sheet8!$G$2:$G$44</c:f>
              <c:numCache>
                <c:formatCode>General</c:formatCode>
                <c:ptCount val="43"/>
                <c:pt idx="0">
                  <c:v>-0.74609499999999995</c:v>
                </c:pt>
                <c:pt idx="1">
                  <c:v>-0.35864400000000002</c:v>
                </c:pt>
                <c:pt idx="2">
                  <c:v>-2.8478799999999999E-2</c:v>
                </c:pt>
                <c:pt idx="3">
                  <c:v>0.26987299999999997</c:v>
                </c:pt>
                <c:pt idx="4">
                  <c:v>0.55165900000000001</c:v>
                </c:pt>
                <c:pt idx="5">
                  <c:v>0.84241200000000005</c:v>
                </c:pt>
                <c:pt idx="6">
                  <c:v>1.1524300000000001</c:v>
                </c:pt>
                <c:pt idx="7">
                  <c:v>1.47689</c:v>
                </c:pt>
                <c:pt idx="8">
                  <c:v>1.80114</c:v>
                </c:pt>
                <c:pt idx="9">
                  <c:v>2.0770300000000002</c:v>
                </c:pt>
                <c:pt idx="10">
                  <c:v>2.2650700000000001</c:v>
                </c:pt>
                <c:pt idx="11">
                  <c:v>2.341299999999999</c:v>
                </c:pt>
                <c:pt idx="12">
                  <c:v>2.3039900000000002</c:v>
                </c:pt>
                <c:pt idx="13">
                  <c:v>2.192019999999999</c:v>
                </c:pt>
                <c:pt idx="14">
                  <c:v>2.026149999999999</c:v>
                </c:pt>
                <c:pt idx="15">
                  <c:v>1.8567199999999999</c:v>
                </c:pt>
                <c:pt idx="16">
                  <c:v>1.7019200000000001</c:v>
                </c:pt>
                <c:pt idx="17">
                  <c:v>1.5643899999999999</c:v>
                </c:pt>
                <c:pt idx="18">
                  <c:v>1.4632700000000001</c:v>
                </c:pt>
                <c:pt idx="19">
                  <c:v>1.3950400000000001</c:v>
                </c:pt>
                <c:pt idx="20">
                  <c:v>1.3760300000000001</c:v>
                </c:pt>
                <c:pt idx="21">
                  <c:v>1.4049499999999999</c:v>
                </c:pt>
                <c:pt idx="22">
                  <c:v>1.4694</c:v>
                </c:pt>
                <c:pt idx="23">
                  <c:v>1.5996600000000001</c:v>
                </c:pt>
                <c:pt idx="24">
                  <c:v>1.7824899999999999</c:v>
                </c:pt>
                <c:pt idx="25">
                  <c:v>2.038219999999999</c:v>
                </c:pt>
                <c:pt idx="26">
                  <c:v>2.3423600000000002</c:v>
                </c:pt>
                <c:pt idx="27">
                  <c:v>2.901079999999999</c:v>
                </c:pt>
                <c:pt idx="28">
                  <c:v>3.5173199999999998</c:v>
                </c:pt>
                <c:pt idx="29">
                  <c:v>4.4210799999999999</c:v>
                </c:pt>
                <c:pt idx="30">
                  <c:v>6.1039299999999992</c:v>
                </c:pt>
                <c:pt idx="31">
                  <c:v>8.0496100000000013</c:v>
                </c:pt>
                <c:pt idx="32">
                  <c:v>10.9459</c:v>
                </c:pt>
                <c:pt idx="33">
                  <c:v>15.693099999999999</c:v>
                </c:pt>
                <c:pt idx="34">
                  <c:v>22.065899999999999</c:v>
                </c:pt>
                <c:pt idx="35">
                  <c:v>30.375399999999999</c:v>
                </c:pt>
                <c:pt idx="36">
                  <c:v>42.047400000000003</c:v>
                </c:pt>
                <c:pt idx="37">
                  <c:v>56.698600000000013</c:v>
                </c:pt>
                <c:pt idx="38">
                  <c:v>74.942899999999995</c:v>
                </c:pt>
                <c:pt idx="39">
                  <c:v>97.486400000000003</c:v>
                </c:pt>
                <c:pt idx="40">
                  <c:v>126.76900000000001</c:v>
                </c:pt>
                <c:pt idx="41">
                  <c:v>172.22300000000001</c:v>
                </c:pt>
              </c:numCache>
            </c:numRef>
          </c:yVal>
          <c:smooth val="1"/>
          <c:extLst>
            <c:ext xmlns:c16="http://schemas.microsoft.com/office/drawing/2014/chart" uri="{C3380CC4-5D6E-409C-BE32-E72D297353CC}">
              <c16:uniqueId val="{00000001-2092-4CAB-BB2B-B18EFF245DC2}"/>
            </c:ext>
          </c:extLst>
        </c:ser>
        <c:ser>
          <c:idx val="3"/>
          <c:order val="2"/>
          <c:tx>
            <c:strRef>
              <c:f>Sheet8!$K$1</c:f>
              <c:strCache>
                <c:ptCount val="1"/>
                <c:pt idx="0">
                  <c:v>PC 3.2s</c:v>
                </c:pt>
              </c:strCache>
            </c:strRef>
          </c:tx>
          <c:spPr>
            <a:ln w="19050" cap="rnd">
              <a:solidFill>
                <a:schemeClr val="accent3"/>
              </a:solidFill>
              <a:round/>
            </a:ln>
            <a:effectLst/>
          </c:spPr>
          <c:marker>
            <c:symbol val="none"/>
          </c:marker>
          <c:xVal>
            <c:numRef>
              <c:f>Sheet8!$J$2:$J$44</c:f>
              <c:numCache>
                <c:formatCode>General</c:formatCode>
                <c:ptCount val="43"/>
                <c:pt idx="0">
                  <c:v>2.4827300000000001</c:v>
                </c:pt>
                <c:pt idx="1">
                  <c:v>2.6244399999999999</c:v>
                </c:pt>
                <c:pt idx="2">
                  <c:v>2.7420200000000001</c:v>
                </c:pt>
                <c:pt idx="3">
                  <c:v>2.9100700000000002</c:v>
                </c:pt>
                <c:pt idx="4">
                  <c:v>3.16086</c:v>
                </c:pt>
                <c:pt idx="5">
                  <c:v>3.54772</c:v>
                </c:pt>
                <c:pt idx="6">
                  <c:v>4.0664499999999997</c:v>
                </c:pt>
                <c:pt idx="7">
                  <c:v>4.7093499999999997</c:v>
                </c:pt>
                <c:pt idx="8">
                  <c:v>5.4444600000000003</c:v>
                </c:pt>
                <c:pt idx="9">
                  <c:v>6.163079999999999</c:v>
                </c:pt>
                <c:pt idx="10">
                  <c:v>6.8018000000000001</c:v>
                </c:pt>
                <c:pt idx="11">
                  <c:v>7.3305999999999996</c:v>
                </c:pt>
                <c:pt idx="12">
                  <c:v>7.7649799999999987</c:v>
                </c:pt>
                <c:pt idx="13">
                  <c:v>8.1445199999999982</c:v>
                </c:pt>
                <c:pt idx="14">
                  <c:v>8.48001</c:v>
                </c:pt>
                <c:pt idx="15">
                  <c:v>8.7702599999999986</c:v>
                </c:pt>
                <c:pt idx="16">
                  <c:v>9.02773</c:v>
                </c:pt>
                <c:pt idx="17">
                  <c:v>9.2555200000000006</c:v>
                </c:pt>
                <c:pt idx="18">
                  <c:v>9.4713599999999971</c:v>
                </c:pt>
                <c:pt idx="19">
                  <c:v>9.6828600000000016</c:v>
                </c:pt>
                <c:pt idx="20">
                  <c:v>9.8985800000000008</c:v>
                </c:pt>
                <c:pt idx="21">
                  <c:v>10.134600000000001</c:v>
                </c:pt>
                <c:pt idx="22">
                  <c:v>10.3812</c:v>
                </c:pt>
                <c:pt idx="23">
                  <c:v>10.6698</c:v>
                </c:pt>
                <c:pt idx="24">
                  <c:v>10.9697</c:v>
                </c:pt>
                <c:pt idx="25">
                  <c:v>11.3384</c:v>
                </c:pt>
                <c:pt idx="26">
                  <c:v>11.7713</c:v>
                </c:pt>
                <c:pt idx="27">
                  <c:v>12.221</c:v>
                </c:pt>
                <c:pt idx="28">
                  <c:v>12.9983</c:v>
                </c:pt>
                <c:pt idx="29">
                  <c:v>13.482200000000001</c:v>
                </c:pt>
                <c:pt idx="30">
                  <c:v>14.0093</c:v>
                </c:pt>
                <c:pt idx="31">
                  <c:v>15.2658</c:v>
                </c:pt>
                <c:pt idx="32">
                  <c:v>16.181000000000001</c:v>
                </c:pt>
                <c:pt idx="33">
                  <c:v>17.120999999999999</c:v>
                </c:pt>
                <c:pt idx="34">
                  <c:v>19.311199999999999</c:v>
                </c:pt>
                <c:pt idx="35">
                  <c:v>22.8535</c:v>
                </c:pt>
                <c:pt idx="36">
                  <c:v>28.002600000000001</c:v>
                </c:pt>
                <c:pt idx="37">
                  <c:v>36.2074</c:v>
                </c:pt>
                <c:pt idx="38">
                  <c:v>48.701999999999998</c:v>
                </c:pt>
                <c:pt idx="39">
                  <c:v>67.80589999999998</c:v>
                </c:pt>
                <c:pt idx="40">
                  <c:v>93.587599999999995</c:v>
                </c:pt>
                <c:pt idx="41">
                  <c:v>123.167</c:v>
                </c:pt>
              </c:numCache>
            </c:numRef>
          </c:xVal>
          <c:yVal>
            <c:numRef>
              <c:f>Sheet8!$K$2:$K$44</c:f>
              <c:numCache>
                <c:formatCode>General</c:formatCode>
                <c:ptCount val="43"/>
                <c:pt idx="0">
                  <c:v>-0.428456</c:v>
                </c:pt>
                <c:pt idx="1">
                  <c:v>1.5320200000000001E-2</c:v>
                </c:pt>
                <c:pt idx="2">
                  <c:v>0.38764100000000001</c:v>
                </c:pt>
                <c:pt idx="3">
                  <c:v>0.75648700000000002</c:v>
                </c:pt>
                <c:pt idx="4">
                  <c:v>1.1400600000000001</c:v>
                </c:pt>
                <c:pt idx="5">
                  <c:v>1.5478499999999999</c:v>
                </c:pt>
                <c:pt idx="6">
                  <c:v>1.9150400000000001</c:v>
                </c:pt>
                <c:pt idx="7">
                  <c:v>2.1583800000000002</c:v>
                </c:pt>
                <c:pt idx="8">
                  <c:v>2.275879999999999</c:v>
                </c:pt>
                <c:pt idx="9">
                  <c:v>2.232089999999999</c:v>
                </c:pt>
                <c:pt idx="10">
                  <c:v>2.0722900000000002</c:v>
                </c:pt>
                <c:pt idx="11">
                  <c:v>1.87765</c:v>
                </c:pt>
                <c:pt idx="12">
                  <c:v>1.6846300000000001</c:v>
                </c:pt>
                <c:pt idx="13">
                  <c:v>1.51902</c:v>
                </c:pt>
                <c:pt idx="14">
                  <c:v>1.3715900000000001</c:v>
                </c:pt>
                <c:pt idx="15">
                  <c:v>1.25247</c:v>
                </c:pt>
                <c:pt idx="16">
                  <c:v>1.1581399999999999</c:v>
                </c:pt>
                <c:pt idx="17">
                  <c:v>1.1049199999999999</c:v>
                </c:pt>
                <c:pt idx="18">
                  <c:v>1.09009</c:v>
                </c:pt>
                <c:pt idx="19">
                  <c:v>1.1205799999999999</c:v>
                </c:pt>
                <c:pt idx="20">
                  <c:v>1.2057100000000001</c:v>
                </c:pt>
                <c:pt idx="21">
                  <c:v>1.3400700000000001</c:v>
                </c:pt>
                <c:pt idx="22">
                  <c:v>1.53895</c:v>
                </c:pt>
                <c:pt idx="23">
                  <c:v>1.81514</c:v>
                </c:pt>
                <c:pt idx="24">
                  <c:v>2.2065199999999998</c:v>
                </c:pt>
                <c:pt idx="25">
                  <c:v>2.7065700000000001</c:v>
                </c:pt>
                <c:pt idx="26">
                  <c:v>3.41445</c:v>
                </c:pt>
                <c:pt idx="27">
                  <c:v>4.4256399999999996</c:v>
                </c:pt>
                <c:pt idx="28">
                  <c:v>5.67387</c:v>
                </c:pt>
                <c:pt idx="29">
                  <c:v>7.8734900000000003</c:v>
                </c:pt>
                <c:pt idx="30">
                  <c:v>10.2791</c:v>
                </c:pt>
                <c:pt idx="31">
                  <c:v>14.1602</c:v>
                </c:pt>
                <c:pt idx="32">
                  <c:v>20.265699999999988</c:v>
                </c:pt>
                <c:pt idx="33">
                  <c:v>28.398099999999999</c:v>
                </c:pt>
                <c:pt idx="34">
                  <c:v>40.344000000000001</c:v>
                </c:pt>
                <c:pt idx="35">
                  <c:v>57.703899999999997</c:v>
                </c:pt>
                <c:pt idx="36">
                  <c:v>82.358199999999982</c:v>
                </c:pt>
                <c:pt idx="37">
                  <c:v>116.19199999999999</c:v>
                </c:pt>
                <c:pt idx="38">
                  <c:v>161.78800000000001</c:v>
                </c:pt>
                <c:pt idx="39">
                  <c:v>223.50800000000001</c:v>
                </c:pt>
                <c:pt idx="40">
                  <c:v>309.83100000000002</c:v>
                </c:pt>
                <c:pt idx="41">
                  <c:v>425.262</c:v>
                </c:pt>
              </c:numCache>
            </c:numRef>
          </c:yVal>
          <c:smooth val="1"/>
          <c:extLst>
            <c:ext xmlns:c16="http://schemas.microsoft.com/office/drawing/2014/chart" uri="{C3380CC4-5D6E-409C-BE32-E72D297353CC}">
              <c16:uniqueId val="{00000002-2092-4CAB-BB2B-B18EFF245DC2}"/>
            </c:ext>
          </c:extLst>
        </c:ser>
        <c:ser>
          <c:idx val="0"/>
          <c:order val="3"/>
          <c:tx>
            <c:strRef>
              <c:f>Sheet8!$O$1</c:f>
              <c:strCache>
                <c:ptCount val="1"/>
                <c:pt idx="0">
                  <c:v>PC 1.6s</c:v>
                </c:pt>
              </c:strCache>
            </c:strRef>
          </c:tx>
          <c:spPr>
            <a:ln w="19050" cap="rnd">
              <a:solidFill>
                <a:schemeClr val="accent2"/>
              </a:solidFill>
              <a:round/>
            </a:ln>
            <a:effectLst/>
          </c:spPr>
          <c:marker>
            <c:symbol val="none"/>
          </c:marker>
          <c:xVal>
            <c:numRef>
              <c:f>Sheet8!$N$2:$N$44</c:f>
              <c:numCache>
                <c:formatCode>General</c:formatCode>
                <c:ptCount val="43"/>
                <c:pt idx="0">
                  <c:v>4.1007499999999997</c:v>
                </c:pt>
                <c:pt idx="1">
                  <c:v>4.0426299999999999</c:v>
                </c:pt>
                <c:pt idx="2">
                  <c:v>4.0977299999999994</c:v>
                </c:pt>
                <c:pt idx="3">
                  <c:v>4.1884099999999993</c:v>
                </c:pt>
                <c:pt idx="4">
                  <c:v>4.3236699999999999</c:v>
                </c:pt>
                <c:pt idx="5">
                  <c:v>4.5203099999999994</c:v>
                </c:pt>
                <c:pt idx="6">
                  <c:v>4.8027799999999994</c:v>
                </c:pt>
                <c:pt idx="7">
                  <c:v>5.1968199999999989</c:v>
                </c:pt>
                <c:pt idx="8">
                  <c:v>5.7334199999999997</c:v>
                </c:pt>
                <c:pt idx="9">
                  <c:v>6.3938099999999993</c:v>
                </c:pt>
                <c:pt idx="10">
                  <c:v>7.1478400000000004</c:v>
                </c:pt>
                <c:pt idx="11">
                  <c:v>7.8982799999999997</c:v>
                </c:pt>
                <c:pt idx="12">
                  <c:v>8.5567900000000012</c:v>
                </c:pt>
                <c:pt idx="13">
                  <c:v>9.0932100000000009</c:v>
                </c:pt>
                <c:pt idx="14">
                  <c:v>9.5145</c:v>
                </c:pt>
                <c:pt idx="15">
                  <c:v>9.8417900000000014</c:v>
                </c:pt>
                <c:pt idx="16">
                  <c:v>10.128</c:v>
                </c:pt>
                <c:pt idx="17">
                  <c:v>10.375299999999999</c:v>
                </c:pt>
                <c:pt idx="18">
                  <c:v>10.620699999999999</c:v>
                </c:pt>
                <c:pt idx="19">
                  <c:v>10.863200000000001</c:v>
                </c:pt>
                <c:pt idx="20">
                  <c:v>11.1035</c:v>
                </c:pt>
                <c:pt idx="21">
                  <c:v>11.357100000000001</c:v>
                </c:pt>
                <c:pt idx="22">
                  <c:v>11.6157</c:v>
                </c:pt>
                <c:pt idx="23">
                  <c:v>11.910500000000001</c:v>
                </c:pt>
                <c:pt idx="24">
                  <c:v>12.2187</c:v>
                </c:pt>
                <c:pt idx="25">
                  <c:v>12.682700000000001</c:v>
                </c:pt>
                <c:pt idx="26">
                  <c:v>13.244</c:v>
                </c:pt>
                <c:pt idx="27">
                  <c:v>13.7506</c:v>
                </c:pt>
                <c:pt idx="28">
                  <c:v>14.680300000000001</c:v>
                </c:pt>
                <c:pt idx="29">
                  <c:v>15.2425</c:v>
                </c:pt>
                <c:pt idx="30">
                  <c:v>16.556799999999999</c:v>
                </c:pt>
                <c:pt idx="31">
                  <c:v>17.965</c:v>
                </c:pt>
                <c:pt idx="32">
                  <c:v>18.873799999999999</c:v>
                </c:pt>
                <c:pt idx="33">
                  <c:v>20.339099999999991</c:v>
                </c:pt>
                <c:pt idx="34">
                  <c:v>22.1999</c:v>
                </c:pt>
                <c:pt idx="35">
                  <c:v>25.214300000000001</c:v>
                </c:pt>
                <c:pt idx="36">
                  <c:v>29.0867</c:v>
                </c:pt>
                <c:pt idx="37">
                  <c:v>36.195300000000003</c:v>
                </c:pt>
                <c:pt idx="38">
                  <c:v>48.131300000000003</c:v>
                </c:pt>
                <c:pt idx="39">
                  <c:v>67.311700000000002</c:v>
                </c:pt>
                <c:pt idx="40">
                  <c:v>96.502499999999998</c:v>
                </c:pt>
                <c:pt idx="41">
                  <c:v>144.244</c:v>
                </c:pt>
              </c:numCache>
            </c:numRef>
          </c:xVal>
          <c:yVal>
            <c:numRef>
              <c:f>Sheet8!$O$2:$O$44</c:f>
              <c:numCache>
                <c:formatCode>General</c:formatCode>
                <c:ptCount val="43"/>
                <c:pt idx="0">
                  <c:v>-0.91316200000000003</c:v>
                </c:pt>
                <c:pt idx="1">
                  <c:v>-0.42478500000000002</c:v>
                </c:pt>
                <c:pt idx="2">
                  <c:v>-4.14227E-2</c:v>
                </c:pt>
                <c:pt idx="3">
                  <c:v>0.29676599999999997</c:v>
                </c:pt>
                <c:pt idx="4">
                  <c:v>0.62209800000000004</c:v>
                </c:pt>
                <c:pt idx="5">
                  <c:v>0.956932</c:v>
                </c:pt>
                <c:pt idx="6">
                  <c:v>1.3030200000000001</c:v>
                </c:pt>
                <c:pt idx="7">
                  <c:v>1.6640999999999999</c:v>
                </c:pt>
                <c:pt idx="8">
                  <c:v>1.99996</c:v>
                </c:pt>
                <c:pt idx="9">
                  <c:v>2.2423600000000001</c:v>
                </c:pt>
                <c:pt idx="10">
                  <c:v>2.3522199999999991</c:v>
                </c:pt>
                <c:pt idx="11">
                  <c:v>2.2956599999999989</c:v>
                </c:pt>
                <c:pt idx="12">
                  <c:v>2.1078999999999999</c:v>
                </c:pt>
                <c:pt idx="13">
                  <c:v>1.8733599999999999</c:v>
                </c:pt>
                <c:pt idx="14">
                  <c:v>1.6420600000000001</c:v>
                </c:pt>
                <c:pt idx="15">
                  <c:v>1.45655</c:v>
                </c:pt>
                <c:pt idx="16">
                  <c:v>1.3280099999999999</c:v>
                </c:pt>
                <c:pt idx="17">
                  <c:v>1.2538</c:v>
                </c:pt>
                <c:pt idx="18">
                  <c:v>1.23481</c:v>
                </c:pt>
                <c:pt idx="19">
                  <c:v>1.2664500000000001</c:v>
                </c:pt>
                <c:pt idx="20">
                  <c:v>1.34552</c:v>
                </c:pt>
                <c:pt idx="21">
                  <c:v>1.4898499999999999</c:v>
                </c:pt>
                <c:pt idx="22">
                  <c:v>1.70461</c:v>
                </c:pt>
                <c:pt idx="23">
                  <c:v>2.0224600000000001</c:v>
                </c:pt>
                <c:pt idx="24">
                  <c:v>2.5116499999999991</c:v>
                </c:pt>
                <c:pt idx="25">
                  <c:v>3.13015</c:v>
                </c:pt>
                <c:pt idx="26">
                  <c:v>4.1229899999999979</c:v>
                </c:pt>
                <c:pt idx="27">
                  <c:v>5.1631199999999993</c:v>
                </c:pt>
                <c:pt idx="28">
                  <c:v>6.9916200000000002</c:v>
                </c:pt>
                <c:pt idx="29">
                  <c:v>9.1553299999999993</c:v>
                </c:pt>
                <c:pt idx="30">
                  <c:v>11.930199999999999</c:v>
                </c:pt>
                <c:pt idx="31">
                  <c:v>16.6327</c:v>
                </c:pt>
                <c:pt idx="32">
                  <c:v>22.9755</c:v>
                </c:pt>
                <c:pt idx="33">
                  <c:v>31.168600000000001</c:v>
                </c:pt>
                <c:pt idx="34">
                  <c:v>44.442700000000002</c:v>
                </c:pt>
                <c:pt idx="35">
                  <c:v>63.649900000000002</c:v>
                </c:pt>
                <c:pt idx="36">
                  <c:v>91.108499999999992</c:v>
                </c:pt>
                <c:pt idx="37">
                  <c:v>131.505</c:v>
                </c:pt>
                <c:pt idx="38">
                  <c:v>191.39500000000001</c:v>
                </c:pt>
                <c:pt idx="39">
                  <c:v>280.37200000000001</c:v>
                </c:pt>
                <c:pt idx="40">
                  <c:v>405.97899999999993</c:v>
                </c:pt>
                <c:pt idx="41">
                  <c:v>550.20000000000005</c:v>
                </c:pt>
              </c:numCache>
            </c:numRef>
          </c:yVal>
          <c:smooth val="1"/>
          <c:extLst>
            <c:ext xmlns:c16="http://schemas.microsoft.com/office/drawing/2014/chart" uri="{C3380CC4-5D6E-409C-BE32-E72D297353CC}">
              <c16:uniqueId val="{00000003-2092-4CAB-BB2B-B18EFF245DC2}"/>
            </c:ext>
          </c:extLst>
        </c:ser>
        <c:dLbls>
          <c:showLegendKey val="0"/>
          <c:showVal val="0"/>
          <c:showCatName val="0"/>
          <c:showSerName val="0"/>
          <c:showPercent val="0"/>
          <c:showBubbleSize val="0"/>
        </c:dLbls>
        <c:axId val="-2141423768"/>
        <c:axId val="-2135146056"/>
      </c:scatterChart>
      <c:valAx>
        <c:axId val="-2141423768"/>
        <c:scaling>
          <c:orientation val="minMax"/>
          <c:max val="2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Z</a:t>
                </a:r>
                <a:r>
                  <a:rPr lang="en-GB" baseline="-25000"/>
                  <a:t>RE</a:t>
                </a:r>
                <a:r>
                  <a:rPr lang="en-GB"/>
                  <a:t> (</a:t>
                </a:r>
                <a:r>
                  <a:rPr lang="el-GR"/>
                  <a:t>Ω</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5146056"/>
        <c:crosses val="autoZero"/>
        <c:crossBetween val="midCat"/>
      </c:valAx>
      <c:valAx>
        <c:axId val="-213514605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Z</a:t>
                </a:r>
                <a:r>
                  <a:rPr lang="en-GB" baseline="-25000"/>
                  <a:t>im</a:t>
                </a:r>
                <a:r>
                  <a:rPr lang="en-GB"/>
                  <a:t> (</a:t>
                </a:r>
                <a:r>
                  <a:rPr lang="el-GR"/>
                  <a:t>Ω</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41423768"/>
        <c:crosses val="autoZero"/>
        <c:crossBetween val="midCat"/>
      </c:valAx>
      <c:spPr>
        <a:noFill/>
        <a:ln>
          <a:noFill/>
        </a:ln>
        <a:effectLst/>
      </c:spPr>
    </c:plotArea>
    <c:legend>
      <c:legendPos val="r"/>
      <c:layout>
        <c:manualLayout>
          <c:xMode val="edge"/>
          <c:yMode val="edge"/>
          <c:x val="0.62112489976438001"/>
          <c:y val="0.51448982210557004"/>
          <c:w val="0.27778354758145102"/>
          <c:h val="0.312502187226597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0851746854501"/>
          <c:y val="3.2407407407407399E-2"/>
          <c:w val="0.68036967210084665"/>
          <c:h val="0.76787314418627495"/>
        </c:manualLayout>
      </c:layout>
      <c:scatterChart>
        <c:scatterStyle val="smoothMarker"/>
        <c:varyColors val="0"/>
        <c:ser>
          <c:idx val="1"/>
          <c:order val="0"/>
          <c:tx>
            <c:strRef>
              <c:f>Sheet9!$C$1</c:f>
              <c:strCache>
                <c:ptCount val="1"/>
                <c:pt idx="0">
                  <c:v>S 1.6s</c:v>
                </c:pt>
              </c:strCache>
            </c:strRef>
          </c:tx>
          <c:spPr>
            <a:ln w="19050" cap="rnd">
              <a:solidFill>
                <a:schemeClr val="accent3"/>
              </a:solidFill>
              <a:round/>
            </a:ln>
            <a:effectLst/>
          </c:spPr>
          <c:marker>
            <c:symbol val="none"/>
          </c:marker>
          <c:xVal>
            <c:numRef>
              <c:f>Sheet9!$A$2:$A$327</c:f>
              <c:numCache>
                <c:formatCode>General</c:formatCode>
                <c:ptCount val="326"/>
                <c:pt idx="0">
                  <c:v>-0.15578500000000001</c:v>
                </c:pt>
                <c:pt idx="1">
                  <c:v>-0.150531</c:v>
                </c:pt>
                <c:pt idx="2">
                  <c:v>-0.14052700000000001</c:v>
                </c:pt>
                <c:pt idx="3">
                  <c:v>-0.13052900000000001</c:v>
                </c:pt>
                <c:pt idx="4">
                  <c:v>-0.12052499999999999</c:v>
                </c:pt>
                <c:pt idx="5">
                  <c:v>-0.110503</c:v>
                </c:pt>
                <c:pt idx="6">
                  <c:v>-0.100509</c:v>
                </c:pt>
                <c:pt idx="7">
                  <c:v>-9.0493699999999996E-2</c:v>
                </c:pt>
                <c:pt idx="8">
                  <c:v>-8.0480399999999994E-2</c:v>
                </c:pt>
                <c:pt idx="9">
                  <c:v>-7.0508899999999999E-2</c:v>
                </c:pt>
                <c:pt idx="10">
                  <c:v>-6.05155E-2</c:v>
                </c:pt>
                <c:pt idx="11">
                  <c:v>-5.0506799999999998E-2</c:v>
                </c:pt>
                <c:pt idx="12">
                  <c:v>-4.0501700000000002E-2</c:v>
                </c:pt>
                <c:pt idx="13">
                  <c:v>-3.04969E-2</c:v>
                </c:pt>
                <c:pt idx="14">
                  <c:v>-2.04925E-2</c:v>
                </c:pt>
                <c:pt idx="15">
                  <c:v>-1.0492700000000001E-2</c:v>
                </c:pt>
                <c:pt idx="16" formatCode="0.00E+00">
                  <c:v>-5.1410799999999999E-4</c:v>
                </c:pt>
                <c:pt idx="17" formatCode="0.00E+00">
                  <c:v>9.5364300000000003E-3</c:v>
                </c:pt>
                <c:pt idx="18">
                  <c:v>1.9551200000000001E-2</c:v>
                </c:pt>
                <c:pt idx="19">
                  <c:v>2.9539900000000001E-2</c:v>
                </c:pt>
                <c:pt idx="20">
                  <c:v>3.9553600000000001E-2</c:v>
                </c:pt>
                <c:pt idx="21">
                  <c:v>4.9553100000000003E-2</c:v>
                </c:pt>
                <c:pt idx="22">
                  <c:v>5.9566800000000003E-2</c:v>
                </c:pt>
                <c:pt idx="23">
                  <c:v>6.9545300000000004E-2</c:v>
                </c:pt>
                <c:pt idx="24">
                  <c:v>7.9577700000000001E-2</c:v>
                </c:pt>
                <c:pt idx="25">
                  <c:v>8.9533699999999994E-2</c:v>
                </c:pt>
                <c:pt idx="26">
                  <c:v>9.9530099999999996E-2</c:v>
                </c:pt>
                <c:pt idx="27">
                  <c:v>0.109557</c:v>
                </c:pt>
                <c:pt idx="28">
                  <c:v>0.119562</c:v>
                </c:pt>
                <c:pt idx="29">
                  <c:v>0.12956500000000001</c:v>
                </c:pt>
                <c:pt idx="30">
                  <c:v>0.13958200000000001</c:v>
                </c:pt>
                <c:pt idx="31">
                  <c:v>0.14957100000000001</c:v>
                </c:pt>
                <c:pt idx="32">
                  <c:v>0.159579</c:v>
                </c:pt>
                <c:pt idx="33">
                  <c:v>0.16955799999999999</c:v>
                </c:pt>
                <c:pt idx="34">
                  <c:v>0.179587</c:v>
                </c:pt>
                <c:pt idx="35">
                  <c:v>0.189578</c:v>
                </c:pt>
                <c:pt idx="36">
                  <c:v>0.19955200000000001</c:v>
                </c:pt>
                <c:pt idx="37">
                  <c:v>0.209595</c:v>
                </c:pt>
                <c:pt idx="38">
                  <c:v>0.219609</c:v>
                </c:pt>
                <c:pt idx="39">
                  <c:v>0.22960900000000001</c:v>
                </c:pt>
                <c:pt idx="40">
                  <c:v>0.239594</c:v>
                </c:pt>
                <c:pt idx="41">
                  <c:v>0.24958</c:v>
                </c:pt>
                <c:pt idx="42">
                  <c:v>0.25960100000000003</c:v>
                </c:pt>
                <c:pt idx="43">
                  <c:v>0.26958500000000002</c:v>
                </c:pt>
                <c:pt idx="44">
                  <c:v>0.27958699999999997</c:v>
                </c:pt>
                <c:pt idx="45">
                  <c:v>0.28961300000000001</c:v>
                </c:pt>
                <c:pt idx="46">
                  <c:v>0.29960700000000001</c:v>
                </c:pt>
                <c:pt idx="47">
                  <c:v>0.30963600000000002</c:v>
                </c:pt>
                <c:pt idx="48">
                  <c:v>0.31961899999999999</c:v>
                </c:pt>
                <c:pt idx="49">
                  <c:v>0.32961299999999999</c:v>
                </c:pt>
                <c:pt idx="50">
                  <c:v>0.33962399999999998</c:v>
                </c:pt>
                <c:pt idx="51">
                  <c:v>0.34964099999999998</c:v>
                </c:pt>
                <c:pt idx="52">
                  <c:v>0.35962300000000003</c:v>
                </c:pt>
                <c:pt idx="53">
                  <c:v>0.36963800000000002</c:v>
                </c:pt>
                <c:pt idx="54">
                  <c:v>0.379631</c:v>
                </c:pt>
                <c:pt idx="55">
                  <c:v>0.389652</c:v>
                </c:pt>
                <c:pt idx="56">
                  <c:v>0.39961400000000002</c:v>
                </c:pt>
                <c:pt idx="57">
                  <c:v>0.40964699999999998</c:v>
                </c:pt>
                <c:pt idx="58">
                  <c:v>0.41967300000000002</c:v>
                </c:pt>
                <c:pt idx="59">
                  <c:v>0.42966599999999999</c:v>
                </c:pt>
                <c:pt idx="60">
                  <c:v>0.43968000000000002</c:v>
                </c:pt>
                <c:pt idx="61">
                  <c:v>0.44966899999999999</c:v>
                </c:pt>
                <c:pt idx="62">
                  <c:v>0.45967999999999998</c:v>
                </c:pt>
                <c:pt idx="63">
                  <c:v>0.46967500000000001</c:v>
                </c:pt>
                <c:pt idx="64">
                  <c:v>0.47965999999999998</c:v>
                </c:pt>
                <c:pt idx="65">
                  <c:v>0.48966599999999999</c:v>
                </c:pt>
                <c:pt idx="66">
                  <c:v>0.49965700000000002</c:v>
                </c:pt>
                <c:pt idx="67">
                  <c:v>0.50967300000000004</c:v>
                </c:pt>
                <c:pt idx="68">
                  <c:v>0.51968099999999995</c:v>
                </c:pt>
                <c:pt idx="69">
                  <c:v>0.52969699999999997</c:v>
                </c:pt>
                <c:pt idx="70">
                  <c:v>0.53970399999999996</c:v>
                </c:pt>
                <c:pt idx="71">
                  <c:v>0.54969699999999999</c:v>
                </c:pt>
                <c:pt idx="72">
                  <c:v>0.55968799999999996</c:v>
                </c:pt>
                <c:pt idx="73">
                  <c:v>0.56968799999999997</c:v>
                </c:pt>
                <c:pt idx="74">
                  <c:v>0.57970299999999997</c:v>
                </c:pt>
                <c:pt idx="75">
                  <c:v>0.58970699999999998</c:v>
                </c:pt>
                <c:pt idx="76">
                  <c:v>0.59970299999999999</c:v>
                </c:pt>
                <c:pt idx="77">
                  <c:v>0.60971299999999995</c:v>
                </c:pt>
                <c:pt idx="78">
                  <c:v>0.61973599999999995</c:v>
                </c:pt>
                <c:pt idx="79">
                  <c:v>0.62975800000000004</c:v>
                </c:pt>
                <c:pt idx="80">
                  <c:v>0.639737</c:v>
                </c:pt>
                <c:pt idx="81">
                  <c:v>0.64974799999999999</c:v>
                </c:pt>
                <c:pt idx="82">
                  <c:v>0.65976100000000004</c:v>
                </c:pt>
                <c:pt idx="83">
                  <c:v>0.66974299999999998</c:v>
                </c:pt>
                <c:pt idx="84">
                  <c:v>0.67975699999999994</c:v>
                </c:pt>
                <c:pt idx="85">
                  <c:v>0.68975500000000001</c:v>
                </c:pt>
                <c:pt idx="86">
                  <c:v>0.69977400000000001</c:v>
                </c:pt>
                <c:pt idx="87">
                  <c:v>0.70975299999999997</c:v>
                </c:pt>
                <c:pt idx="88">
                  <c:v>0.71976499999999999</c:v>
                </c:pt>
                <c:pt idx="89">
                  <c:v>0.72973900000000003</c:v>
                </c:pt>
                <c:pt idx="90">
                  <c:v>0.73978200000000005</c:v>
                </c:pt>
                <c:pt idx="91">
                  <c:v>0.74975800000000004</c:v>
                </c:pt>
                <c:pt idx="92">
                  <c:v>0.75977099999999997</c:v>
                </c:pt>
                <c:pt idx="93">
                  <c:v>0.76977300000000004</c:v>
                </c:pt>
                <c:pt idx="94">
                  <c:v>0.77977700000000005</c:v>
                </c:pt>
                <c:pt idx="95">
                  <c:v>0.78974699999999998</c:v>
                </c:pt>
                <c:pt idx="96">
                  <c:v>0.79710499999999995</c:v>
                </c:pt>
                <c:pt idx="97">
                  <c:v>0.79957100000000003</c:v>
                </c:pt>
                <c:pt idx="98">
                  <c:v>0.794292</c:v>
                </c:pt>
                <c:pt idx="99">
                  <c:v>0.78417400000000004</c:v>
                </c:pt>
                <c:pt idx="100">
                  <c:v>0.77407599999999999</c:v>
                </c:pt>
                <c:pt idx="101">
                  <c:v>0.76398699999999997</c:v>
                </c:pt>
                <c:pt idx="102">
                  <c:v>0.75399400000000005</c:v>
                </c:pt>
                <c:pt idx="103">
                  <c:v>0.74399099999999996</c:v>
                </c:pt>
                <c:pt idx="104">
                  <c:v>0.73397299999999999</c:v>
                </c:pt>
                <c:pt idx="105">
                  <c:v>0.72397699999999998</c:v>
                </c:pt>
                <c:pt idx="106">
                  <c:v>0.71396199999999999</c:v>
                </c:pt>
                <c:pt idx="107">
                  <c:v>0.70396199999999998</c:v>
                </c:pt>
                <c:pt idx="108">
                  <c:v>0.69399200000000005</c:v>
                </c:pt>
                <c:pt idx="109">
                  <c:v>0.68396299999999999</c:v>
                </c:pt>
                <c:pt idx="110">
                  <c:v>0.67394500000000002</c:v>
                </c:pt>
                <c:pt idx="111">
                  <c:v>0.66397300000000004</c:v>
                </c:pt>
                <c:pt idx="112">
                  <c:v>0.65396299999999996</c:v>
                </c:pt>
                <c:pt idx="113">
                  <c:v>0.64396299999999995</c:v>
                </c:pt>
                <c:pt idx="114">
                  <c:v>0.63394700000000004</c:v>
                </c:pt>
                <c:pt idx="115">
                  <c:v>0.62394099999999997</c:v>
                </c:pt>
                <c:pt idx="116">
                  <c:v>0.613931</c:v>
                </c:pt>
                <c:pt idx="117">
                  <c:v>0.60392000000000001</c:v>
                </c:pt>
                <c:pt idx="118">
                  <c:v>0.59390200000000004</c:v>
                </c:pt>
                <c:pt idx="119">
                  <c:v>0.583901</c:v>
                </c:pt>
                <c:pt idx="120">
                  <c:v>0.57391199999999998</c:v>
                </c:pt>
                <c:pt idx="121">
                  <c:v>0.56391000000000002</c:v>
                </c:pt>
                <c:pt idx="122">
                  <c:v>0.55390799999999996</c:v>
                </c:pt>
                <c:pt idx="123">
                  <c:v>0.54392799999999997</c:v>
                </c:pt>
                <c:pt idx="124">
                  <c:v>0.533918</c:v>
                </c:pt>
                <c:pt idx="125">
                  <c:v>0.52391500000000002</c:v>
                </c:pt>
                <c:pt idx="126">
                  <c:v>0.513907</c:v>
                </c:pt>
                <c:pt idx="127">
                  <c:v>0.50389099999999998</c:v>
                </c:pt>
                <c:pt idx="128">
                  <c:v>0.49389100000000002</c:v>
                </c:pt>
                <c:pt idx="129">
                  <c:v>0.48387799999999997</c:v>
                </c:pt>
                <c:pt idx="130">
                  <c:v>0.47388999999999998</c:v>
                </c:pt>
                <c:pt idx="131">
                  <c:v>0.46390100000000001</c:v>
                </c:pt>
                <c:pt idx="132">
                  <c:v>0.45389299999999999</c:v>
                </c:pt>
                <c:pt idx="133">
                  <c:v>0.44390099999999999</c:v>
                </c:pt>
                <c:pt idx="134">
                  <c:v>0.43389499999999998</c:v>
                </c:pt>
                <c:pt idx="135">
                  <c:v>0.42386600000000002</c:v>
                </c:pt>
                <c:pt idx="136">
                  <c:v>0.413881</c:v>
                </c:pt>
                <c:pt idx="137">
                  <c:v>0.40384599999999998</c:v>
                </c:pt>
                <c:pt idx="138">
                  <c:v>0.39385300000000001</c:v>
                </c:pt>
                <c:pt idx="139">
                  <c:v>0.38385599999999998</c:v>
                </c:pt>
                <c:pt idx="140">
                  <c:v>0.373863</c:v>
                </c:pt>
                <c:pt idx="141">
                  <c:v>0.36386499999999999</c:v>
                </c:pt>
                <c:pt idx="142">
                  <c:v>0.35386099999999998</c:v>
                </c:pt>
                <c:pt idx="143">
                  <c:v>0.343866</c:v>
                </c:pt>
                <c:pt idx="144">
                  <c:v>0.33383699999999999</c:v>
                </c:pt>
                <c:pt idx="145">
                  <c:v>0.32384099999999999</c:v>
                </c:pt>
                <c:pt idx="146">
                  <c:v>0.313861</c:v>
                </c:pt>
                <c:pt idx="147">
                  <c:v>0.30386000000000002</c:v>
                </c:pt>
                <c:pt idx="148">
                  <c:v>0.29382399999999997</c:v>
                </c:pt>
                <c:pt idx="149">
                  <c:v>0.28384100000000001</c:v>
                </c:pt>
                <c:pt idx="150">
                  <c:v>0.273835</c:v>
                </c:pt>
                <c:pt idx="151">
                  <c:v>0.26382</c:v>
                </c:pt>
                <c:pt idx="152">
                  <c:v>0.25380999999999998</c:v>
                </c:pt>
                <c:pt idx="153">
                  <c:v>0.24382999999999999</c:v>
                </c:pt>
                <c:pt idx="154">
                  <c:v>0.23383899999999999</c:v>
                </c:pt>
                <c:pt idx="155">
                  <c:v>0.223825</c:v>
                </c:pt>
                <c:pt idx="156">
                  <c:v>0.21382999999999999</c:v>
                </c:pt>
                <c:pt idx="157">
                  <c:v>0.20380599999999999</c:v>
                </c:pt>
                <c:pt idx="158">
                  <c:v>0.19380500000000001</c:v>
                </c:pt>
                <c:pt idx="159">
                  <c:v>0.18379899999999999</c:v>
                </c:pt>
                <c:pt idx="160">
                  <c:v>0.173791</c:v>
                </c:pt>
                <c:pt idx="161">
                  <c:v>0.16379099999999999</c:v>
                </c:pt>
                <c:pt idx="162">
                  <c:v>0.153811</c:v>
                </c:pt>
                <c:pt idx="163">
                  <c:v>0.143792</c:v>
                </c:pt>
                <c:pt idx="164">
                  <c:v>0.13380400000000001</c:v>
                </c:pt>
                <c:pt idx="165">
                  <c:v>0.123794</c:v>
                </c:pt>
                <c:pt idx="166">
                  <c:v>0.113772</c:v>
                </c:pt>
                <c:pt idx="167">
                  <c:v>0.10378</c:v>
                </c:pt>
                <c:pt idx="168">
                  <c:v>9.3769400000000003E-2</c:v>
                </c:pt>
                <c:pt idx="169">
                  <c:v>8.3758299999999994E-2</c:v>
                </c:pt>
                <c:pt idx="170">
                  <c:v>7.3804099999999997E-2</c:v>
                </c:pt>
                <c:pt idx="171">
                  <c:v>6.3776399999999997E-2</c:v>
                </c:pt>
                <c:pt idx="172">
                  <c:v>5.3796400000000001E-2</c:v>
                </c:pt>
                <c:pt idx="173">
                  <c:v>4.3779800000000001E-2</c:v>
                </c:pt>
                <c:pt idx="174">
                  <c:v>3.3777300000000003E-2</c:v>
                </c:pt>
                <c:pt idx="175">
                  <c:v>2.3762999999999999E-2</c:v>
                </c:pt>
                <c:pt idx="176">
                  <c:v>1.3759800000000001E-2</c:v>
                </c:pt>
                <c:pt idx="177" formatCode="0.00E+00">
                  <c:v>3.7430200000000001E-3</c:v>
                </c:pt>
                <c:pt idx="178" formatCode="0.00E+00">
                  <c:v>-6.2592000000000004E-3</c:v>
                </c:pt>
                <c:pt idx="179">
                  <c:v>-1.6283800000000001E-2</c:v>
                </c:pt>
                <c:pt idx="180">
                  <c:v>-2.6274200000000001E-2</c:v>
                </c:pt>
                <c:pt idx="181">
                  <c:v>-3.6300399999999997E-2</c:v>
                </c:pt>
                <c:pt idx="182">
                  <c:v>-4.6290499999999998E-2</c:v>
                </c:pt>
                <c:pt idx="183">
                  <c:v>-5.6293599999999999E-2</c:v>
                </c:pt>
                <c:pt idx="184">
                  <c:v>-6.6283400000000006E-2</c:v>
                </c:pt>
                <c:pt idx="185">
                  <c:v>-7.62771E-2</c:v>
                </c:pt>
                <c:pt idx="186">
                  <c:v>-8.6255499999999999E-2</c:v>
                </c:pt>
                <c:pt idx="187">
                  <c:v>-9.6275299999999994E-2</c:v>
                </c:pt>
                <c:pt idx="188">
                  <c:v>-0.106298</c:v>
                </c:pt>
                <c:pt idx="189">
                  <c:v>-0.11629200000000001</c:v>
                </c:pt>
                <c:pt idx="190">
                  <c:v>-0.12628</c:v>
                </c:pt>
                <c:pt idx="191">
                  <c:v>-0.136296</c:v>
                </c:pt>
                <c:pt idx="192">
                  <c:v>-0.146314</c:v>
                </c:pt>
                <c:pt idx="193">
                  <c:v>-0.15629199999999999</c:v>
                </c:pt>
                <c:pt idx="194">
                  <c:v>-0.166299</c:v>
                </c:pt>
                <c:pt idx="195">
                  <c:v>-0.17630100000000001</c:v>
                </c:pt>
                <c:pt idx="196">
                  <c:v>-0.186306</c:v>
                </c:pt>
                <c:pt idx="197">
                  <c:v>-0.19630900000000001</c:v>
                </c:pt>
                <c:pt idx="198">
                  <c:v>-0.206341</c:v>
                </c:pt>
                <c:pt idx="199">
                  <c:v>-0.216338</c:v>
                </c:pt>
                <c:pt idx="200">
                  <c:v>-0.22634199999999999</c:v>
                </c:pt>
                <c:pt idx="201">
                  <c:v>-0.23631099999999999</c:v>
                </c:pt>
                <c:pt idx="202">
                  <c:v>-0.246309</c:v>
                </c:pt>
                <c:pt idx="203">
                  <c:v>-0.25633299999999998</c:v>
                </c:pt>
                <c:pt idx="204">
                  <c:v>-0.26634200000000002</c:v>
                </c:pt>
                <c:pt idx="205">
                  <c:v>-0.27632000000000001</c:v>
                </c:pt>
                <c:pt idx="206">
                  <c:v>-0.286325</c:v>
                </c:pt>
                <c:pt idx="207">
                  <c:v>-0.29633700000000002</c:v>
                </c:pt>
                <c:pt idx="208">
                  <c:v>-0.30632999999999999</c:v>
                </c:pt>
                <c:pt idx="209">
                  <c:v>-0.31634000000000001</c:v>
                </c:pt>
                <c:pt idx="210">
                  <c:v>-0.32635500000000001</c:v>
                </c:pt>
                <c:pt idx="211">
                  <c:v>-0.33635599999999999</c:v>
                </c:pt>
                <c:pt idx="212">
                  <c:v>-0.34636899999999998</c:v>
                </c:pt>
                <c:pt idx="213">
                  <c:v>-0.35636899999999999</c:v>
                </c:pt>
                <c:pt idx="214">
                  <c:v>-0.36637399999999998</c:v>
                </c:pt>
                <c:pt idx="215">
                  <c:v>-0.37636900000000001</c:v>
                </c:pt>
                <c:pt idx="216">
                  <c:v>-0.38636999999999999</c:v>
                </c:pt>
                <c:pt idx="217">
                  <c:v>-0.396374</c:v>
                </c:pt>
                <c:pt idx="218">
                  <c:v>-0.40637499999999999</c:v>
                </c:pt>
                <c:pt idx="219">
                  <c:v>-0.41641800000000001</c:v>
                </c:pt>
                <c:pt idx="220">
                  <c:v>-0.42641000000000001</c:v>
                </c:pt>
                <c:pt idx="221">
                  <c:v>-0.43639899999999998</c:v>
                </c:pt>
                <c:pt idx="222">
                  <c:v>-0.446405</c:v>
                </c:pt>
                <c:pt idx="223">
                  <c:v>-0.45641700000000002</c:v>
                </c:pt>
                <c:pt idx="224">
                  <c:v>-0.46640799999999999</c:v>
                </c:pt>
                <c:pt idx="225">
                  <c:v>-0.47638999999999998</c:v>
                </c:pt>
                <c:pt idx="226">
                  <c:v>-0.4864</c:v>
                </c:pt>
                <c:pt idx="227">
                  <c:v>-0.49642500000000001</c:v>
                </c:pt>
                <c:pt idx="228">
                  <c:v>-0.50641000000000003</c:v>
                </c:pt>
                <c:pt idx="229">
                  <c:v>-0.51642399999999999</c:v>
                </c:pt>
                <c:pt idx="230">
                  <c:v>-0.52641199999999999</c:v>
                </c:pt>
                <c:pt idx="231">
                  <c:v>-0.53645699999999996</c:v>
                </c:pt>
                <c:pt idx="232">
                  <c:v>-0.54641399999999996</c:v>
                </c:pt>
                <c:pt idx="233">
                  <c:v>-0.55643100000000001</c:v>
                </c:pt>
                <c:pt idx="234">
                  <c:v>-0.56641200000000003</c:v>
                </c:pt>
                <c:pt idx="235">
                  <c:v>-0.57643100000000003</c:v>
                </c:pt>
                <c:pt idx="236">
                  <c:v>-0.58643699999999999</c:v>
                </c:pt>
                <c:pt idx="237">
                  <c:v>-0.59642300000000004</c:v>
                </c:pt>
                <c:pt idx="238">
                  <c:v>-0.60643899999999995</c:v>
                </c:pt>
                <c:pt idx="239">
                  <c:v>-0.61646000000000001</c:v>
                </c:pt>
                <c:pt idx="240">
                  <c:v>-0.62646599999999997</c:v>
                </c:pt>
                <c:pt idx="241">
                  <c:v>-0.63649599999999995</c:v>
                </c:pt>
                <c:pt idx="242">
                  <c:v>-0.64646199999999998</c:v>
                </c:pt>
                <c:pt idx="243">
                  <c:v>-0.65647200000000006</c:v>
                </c:pt>
                <c:pt idx="244">
                  <c:v>-0.66647199999999995</c:v>
                </c:pt>
                <c:pt idx="245">
                  <c:v>-0.67649099999999995</c:v>
                </c:pt>
                <c:pt idx="246">
                  <c:v>-0.68649000000000004</c:v>
                </c:pt>
                <c:pt idx="247">
                  <c:v>-0.69650199999999995</c:v>
                </c:pt>
                <c:pt idx="248">
                  <c:v>-0.70647300000000002</c:v>
                </c:pt>
                <c:pt idx="249">
                  <c:v>-0.71647300000000003</c:v>
                </c:pt>
                <c:pt idx="250">
                  <c:v>-0.72650700000000001</c:v>
                </c:pt>
                <c:pt idx="251">
                  <c:v>-0.73649200000000004</c:v>
                </c:pt>
                <c:pt idx="252">
                  <c:v>-0.746502</c:v>
                </c:pt>
                <c:pt idx="253">
                  <c:v>-0.75651000000000002</c:v>
                </c:pt>
                <c:pt idx="254">
                  <c:v>-0.76652299999999995</c:v>
                </c:pt>
                <c:pt idx="255">
                  <c:v>-0.77649100000000004</c:v>
                </c:pt>
                <c:pt idx="256">
                  <c:v>-0.78649500000000006</c:v>
                </c:pt>
                <c:pt idx="257">
                  <c:v>-0.79596699999999998</c:v>
                </c:pt>
                <c:pt idx="258">
                  <c:v>-0.80040500000000003</c:v>
                </c:pt>
                <c:pt idx="259">
                  <c:v>-0.79523299999999997</c:v>
                </c:pt>
                <c:pt idx="260">
                  <c:v>-0.78511399999999998</c:v>
                </c:pt>
                <c:pt idx="261">
                  <c:v>-0.77505400000000002</c:v>
                </c:pt>
                <c:pt idx="262">
                  <c:v>-0.76492700000000002</c:v>
                </c:pt>
                <c:pt idx="263">
                  <c:v>-0.75492000000000004</c:v>
                </c:pt>
                <c:pt idx="264">
                  <c:v>-0.744919</c:v>
                </c:pt>
                <c:pt idx="265">
                  <c:v>-0.73492800000000003</c:v>
                </c:pt>
                <c:pt idx="266">
                  <c:v>-0.72491799999999995</c:v>
                </c:pt>
                <c:pt idx="267">
                  <c:v>-0.71491199999999999</c:v>
                </c:pt>
                <c:pt idx="268">
                  <c:v>-0.70488700000000004</c:v>
                </c:pt>
                <c:pt idx="269">
                  <c:v>-0.69491700000000001</c:v>
                </c:pt>
                <c:pt idx="270">
                  <c:v>-0.68491299999999999</c:v>
                </c:pt>
                <c:pt idx="271">
                  <c:v>-0.67490099999999997</c:v>
                </c:pt>
                <c:pt idx="272">
                  <c:v>-0.66492700000000005</c:v>
                </c:pt>
                <c:pt idx="273">
                  <c:v>-0.65492399999999995</c:v>
                </c:pt>
                <c:pt idx="274">
                  <c:v>-0.64491699999999996</c:v>
                </c:pt>
                <c:pt idx="275">
                  <c:v>-0.63491799999999998</c:v>
                </c:pt>
                <c:pt idx="276">
                  <c:v>-0.624919</c:v>
                </c:pt>
                <c:pt idx="277">
                  <c:v>-0.61488699999999996</c:v>
                </c:pt>
                <c:pt idx="278">
                  <c:v>-0.604854</c:v>
                </c:pt>
                <c:pt idx="279">
                  <c:v>-0.59485299999999997</c:v>
                </c:pt>
                <c:pt idx="280">
                  <c:v>-0.584843</c:v>
                </c:pt>
                <c:pt idx="281">
                  <c:v>-0.57485799999999998</c:v>
                </c:pt>
                <c:pt idx="282">
                  <c:v>-0.56486899999999995</c:v>
                </c:pt>
                <c:pt idx="283">
                  <c:v>-0.55485600000000002</c:v>
                </c:pt>
                <c:pt idx="284">
                  <c:v>-0.54484999999999995</c:v>
                </c:pt>
                <c:pt idx="285">
                  <c:v>-0.53487300000000004</c:v>
                </c:pt>
                <c:pt idx="286">
                  <c:v>-0.52485899999999996</c:v>
                </c:pt>
                <c:pt idx="287">
                  <c:v>-0.51483599999999996</c:v>
                </c:pt>
                <c:pt idx="288">
                  <c:v>-0.50483199999999995</c:v>
                </c:pt>
                <c:pt idx="289">
                  <c:v>-0.49483700000000003</c:v>
                </c:pt>
                <c:pt idx="290">
                  <c:v>-0.484823</c:v>
                </c:pt>
                <c:pt idx="291">
                  <c:v>-0.47482799999999997</c:v>
                </c:pt>
                <c:pt idx="292">
                  <c:v>-0.46483200000000002</c:v>
                </c:pt>
                <c:pt idx="293">
                  <c:v>-0.45482400000000001</c:v>
                </c:pt>
                <c:pt idx="294">
                  <c:v>-0.44481599999999999</c:v>
                </c:pt>
                <c:pt idx="295">
                  <c:v>-0.43482500000000002</c:v>
                </c:pt>
                <c:pt idx="296">
                  <c:v>-0.42483399999999999</c:v>
                </c:pt>
                <c:pt idx="297">
                  <c:v>-0.414829</c:v>
                </c:pt>
                <c:pt idx="298">
                  <c:v>-0.40477999999999997</c:v>
                </c:pt>
                <c:pt idx="299">
                  <c:v>-0.394783</c:v>
                </c:pt>
                <c:pt idx="300">
                  <c:v>-0.38479799999999997</c:v>
                </c:pt>
                <c:pt idx="301">
                  <c:v>-0.37479600000000002</c:v>
                </c:pt>
                <c:pt idx="302">
                  <c:v>-0.36479699999999998</c:v>
                </c:pt>
                <c:pt idx="303">
                  <c:v>-0.35477300000000001</c:v>
                </c:pt>
                <c:pt idx="304">
                  <c:v>-0.34480300000000003</c:v>
                </c:pt>
                <c:pt idx="305">
                  <c:v>-0.33477000000000001</c:v>
                </c:pt>
                <c:pt idx="306">
                  <c:v>-0.324795</c:v>
                </c:pt>
                <c:pt idx="307">
                  <c:v>-0.31480000000000002</c:v>
                </c:pt>
                <c:pt idx="308">
                  <c:v>-0.30477500000000002</c:v>
                </c:pt>
                <c:pt idx="309">
                  <c:v>-0.29477799999999998</c:v>
                </c:pt>
                <c:pt idx="310">
                  <c:v>-0.284771</c:v>
                </c:pt>
                <c:pt idx="311">
                  <c:v>-0.274754</c:v>
                </c:pt>
                <c:pt idx="312">
                  <c:v>-0.26475199999999999</c:v>
                </c:pt>
                <c:pt idx="313">
                  <c:v>-0.25475100000000001</c:v>
                </c:pt>
                <c:pt idx="314">
                  <c:v>-0.244755</c:v>
                </c:pt>
                <c:pt idx="315">
                  <c:v>-0.23474800000000001</c:v>
                </c:pt>
                <c:pt idx="316">
                  <c:v>-0.22476699999999999</c:v>
                </c:pt>
                <c:pt idx="317">
                  <c:v>-0.214758</c:v>
                </c:pt>
                <c:pt idx="318">
                  <c:v>-0.20474800000000001</c:v>
                </c:pt>
                <c:pt idx="319">
                  <c:v>-0.194718</c:v>
                </c:pt>
                <c:pt idx="320">
                  <c:v>-0.18474299999999999</c:v>
                </c:pt>
                <c:pt idx="321">
                  <c:v>-0.17471200000000001</c:v>
                </c:pt>
                <c:pt idx="322">
                  <c:v>-0.16472200000000001</c:v>
                </c:pt>
                <c:pt idx="323">
                  <c:v>-0.15774099999999999</c:v>
                </c:pt>
                <c:pt idx="324">
                  <c:v>-0.15565200000000001</c:v>
                </c:pt>
              </c:numCache>
            </c:numRef>
          </c:xVal>
          <c:yVal>
            <c:numRef>
              <c:f>Sheet9!$C$2:$C$327</c:f>
              <c:numCache>
                <c:formatCode>General</c:formatCode>
                <c:ptCount val="326"/>
                <c:pt idx="0">
                  <c:v>0.38226341579025302</c:v>
                </c:pt>
                <c:pt idx="1">
                  <c:v>0.38254521996741198</c:v>
                </c:pt>
                <c:pt idx="2">
                  <c:v>0.38233057472967003</c:v>
                </c:pt>
                <c:pt idx="3">
                  <c:v>0.38206984002369998</c:v>
                </c:pt>
                <c:pt idx="4">
                  <c:v>0.38189470004443798</c:v>
                </c:pt>
                <c:pt idx="5">
                  <c:v>0.3816695200711</c:v>
                </c:pt>
                <c:pt idx="6">
                  <c:v>0.38177486742704803</c:v>
                </c:pt>
                <c:pt idx="7">
                  <c:v>0.381306071693082</c:v>
                </c:pt>
                <c:pt idx="8">
                  <c:v>0.38113751592356698</c:v>
                </c:pt>
                <c:pt idx="9">
                  <c:v>0.38093208857946997</c:v>
                </c:pt>
                <c:pt idx="10">
                  <c:v>0.380746413864613</c:v>
                </c:pt>
                <c:pt idx="11">
                  <c:v>0.38060419493408398</c:v>
                </c:pt>
                <c:pt idx="12">
                  <c:v>0.38038164864464502</c:v>
                </c:pt>
                <c:pt idx="13">
                  <c:v>0.38024338023996401</c:v>
                </c:pt>
                <c:pt idx="14">
                  <c:v>0.38011564657087799</c:v>
                </c:pt>
                <c:pt idx="15">
                  <c:v>0.37996552658865401</c:v>
                </c:pt>
                <c:pt idx="16">
                  <c:v>0.37966528662420401</c:v>
                </c:pt>
                <c:pt idx="17">
                  <c:v>0.37978511924159403</c:v>
                </c:pt>
                <c:pt idx="18">
                  <c:v>0.37981013923863099</c:v>
                </c:pt>
                <c:pt idx="19">
                  <c:v>0.37981672344837802</c:v>
                </c:pt>
                <c:pt idx="20">
                  <c:v>0.37986281291660501</c:v>
                </c:pt>
                <c:pt idx="21">
                  <c:v>0.37999844763738699</c:v>
                </c:pt>
                <c:pt idx="22">
                  <c:v>0.38008140868019602</c:v>
                </c:pt>
                <c:pt idx="23">
                  <c:v>0.380213092875129</c:v>
                </c:pt>
                <c:pt idx="24">
                  <c:v>0.380369797067101</c:v>
                </c:pt>
                <c:pt idx="25">
                  <c:v>0.38065555177010801</c:v>
                </c:pt>
                <c:pt idx="26">
                  <c:v>0.38107430750999899</c:v>
                </c:pt>
                <c:pt idx="27">
                  <c:v>0.38138639905199201</c:v>
                </c:pt>
                <c:pt idx="28">
                  <c:v>0.38162343060287401</c:v>
                </c:pt>
                <c:pt idx="29">
                  <c:v>0.38205535476225699</c:v>
                </c:pt>
                <c:pt idx="30">
                  <c:v>0.38243855576951602</c:v>
                </c:pt>
                <c:pt idx="31">
                  <c:v>0.38292710413272102</c:v>
                </c:pt>
                <c:pt idx="32">
                  <c:v>0.38347227669974798</c:v>
                </c:pt>
                <c:pt idx="33">
                  <c:v>0.38397135979854802</c:v>
                </c:pt>
                <c:pt idx="34">
                  <c:v>0.38458500814694102</c:v>
                </c:pt>
                <c:pt idx="35">
                  <c:v>0.38517627018219502</c:v>
                </c:pt>
                <c:pt idx="36">
                  <c:v>0.385837324840764</c:v>
                </c:pt>
                <c:pt idx="37">
                  <c:v>0.38706593837949899</c:v>
                </c:pt>
                <c:pt idx="38">
                  <c:v>0.38732535624351899</c:v>
                </c:pt>
                <c:pt idx="39">
                  <c:v>0.38801669826692298</c:v>
                </c:pt>
                <c:pt idx="40">
                  <c:v>0.38869092134498601</c:v>
                </c:pt>
                <c:pt idx="41">
                  <c:v>0.38947049177899601</c:v>
                </c:pt>
                <c:pt idx="42">
                  <c:v>0.39027508221004298</c:v>
                </c:pt>
                <c:pt idx="43">
                  <c:v>0.39095984002369999</c:v>
                </c:pt>
                <c:pt idx="44">
                  <c:v>0.39170122204117902</c:v>
                </c:pt>
                <c:pt idx="45">
                  <c:v>0.39251503036587199</c:v>
                </c:pt>
                <c:pt idx="46">
                  <c:v>0.39329986816767898</c:v>
                </c:pt>
                <c:pt idx="47">
                  <c:v>0.39441523329877098</c:v>
                </c:pt>
                <c:pt idx="48">
                  <c:v>0.39499464375648002</c:v>
                </c:pt>
                <c:pt idx="49">
                  <c:v>0.395803184713376</c:v>
                </c:pt>
                <c:pt idx="50">
                  <c:v>0.39661699303806902</c:v>
                </c:pt>
                <c:pt idx="51">
                  <c:v>0.39746372241149502</c:v>
                </c:pt>
                <c:pt idx="52">
                  <c:v>0.39837892756628601</c:v>
                </c:pt>
                <c:pt idx="53">
                  <c:v>0.39920195378462398</c:v>
                </c:pt>
                <c:pt idx="54">
                  <c:v>0.40016456524959299</c:v>
                </c:pt>
                <c:pt idx="55">
                  <c:v>0.40112454303066197</c:v>
                </c:pt>
                <c:pt idx="56">
                  <c:v>0.40198839134942999</c:v>
                </c:pt>
                <c:pt idx="57">
                  <c:v>0.40354884905939897</c:v>
                </c:pt>
                <c:pt idx="58">
                  <c:v>0.40425731002814402</c:v>
                </c:pt>
                <c:pt idx="59">
                  <c:v>0.40518436676047997</c:v>
                </c:pt>
                <c:pt idx="60">
                  <c:v>0.406266810842838</c:v>
                </c:pt>
                <c:pt idx="61">
                  <c:v>0.40732555177010799</c:v>
                </c:pt>
                <c:pt idx="62">
                  <c:v>0.40853309583765401</c:v>
                </c:pt>
                <c:pt idx="63">
                  <c:v>0.40966689675603601</c:v>
                </c:pt>
                <c:pt idx="64">
                  <c:v>0.410837569249</c:v>
                </c:pt>
                <c:pt idx="65">
                  <c:v>0.41216757961783401</c:v>
                </c:pt>
                <c:pt idx="66">
                  <c:v>0.413369856317583</c:v>
                </c:pt>
                <c:pt idx="67">
                  <c:v>0.41494611613094401</c:v>
                </c:pt>
                <c:pt idx="68">
                  <c:v>0.41627612649977802</c:v>
                </c:pt>
                <c:pt idx="69">
                  <c:v>0.41765222633683902</c:v>
                </c:pt>
                <c:pt idx="70">
                  <c:v>0.41911128721670898</c:v>
                </c:pt>
                <c:pt idx="71">
                  <c:v>0.42062302177455202</c:v>
                </c:pt>
                <c:pt idx="72">
                  <c:v>0.422215083691305</c:v>
                </c:pt>
                <c:pt idx="73">
                  <c:v>0.423878255073322</c:v>
                </c:pt>
                <c:pt idx="74">
                  <c:v>0.42552167382610001</c:v>
                </c:pt>
                <c:pt idx="75">
                  <c:v>0.42730731150940598</c:v>
                </c:pt>
                <c:pt idx="76">
                  <c:v>0.42913640497703998</c:v>
                </c:pt>
                <c:pt idx="77">
                  <c:v>0.43109191527181201</c:v>
                </c:pt>
                <c:pt idx="78">
                  <c:v>0.43345301288698002</c:v>
                </c:pt>
                <c:pt idx="79">
                  <c:v>0.43515173900162901</c:v>
                </c:pt>
                <c:pt idx="80">
                  <c:v>0.43719811139090498</c:v>
                </c:pt>
                <c:pt idx="81">
                  <c:v>0.43940908902384801</c:v>
                </c:pt>
                <c:pt idx="82">
                  <c:v>0.44164903717967702</c:v>
                </c:pt>
                <c:pt idx="83">
                  <c:v>0.44407597689231199</c:v>
                </c:pt>
                <c:pt idx="84">
                  <c:v>0.44652661976003599</c:v>
                </c:pt>
                <c:pt idx="85">
                  <c:v>0.449102362612946</c:v>
                </c:pt>
                <c:pt idx="86">
                  <c:v>0.4517913538735</c:v>
                </c:pt>
                <c:pt idx="87">
                  <c:v>0.45458437564805199</c:v>
                </c:pt>
                <c:pt idx="88">
                  <c:v>0.45787779736335399</c:v>
                </c:pt>
                <c:pt idx="89">
                  <c:v>0.46068793808324698</c:v>
                </c:pt>
                <c:pt idx="90">
                  <c:v>0.46389181454599299</c:v>
                </c:pt>
                <c:pt idx="91">
                  <c:v>0.46728399940749499</c:v>
                </c:pt>
                <c:pt idx="92">
                  <c:v>0.47078679899274201</c:v>
                </c:pt>
                <c:pt idx="93">
                  <c:v>0.47462012590727298</c:v>
                </c:pt>
                <c:pt idx="94">
                  <c:v>0.47856406754554898</c:v>
                </c:pt>
                <c:pt idx="95">
                  <c:v>0.48278191230928702</c:v>
                </c:pt>
                <c:pt idx="96">
                  <c:v>0.48608718560213299</c:v>
                </c:pt>
                <c:pt idx="97">
                  <c:v>0.48681013183232102</c:v>
                </c:pt>
                <c:pt idx="98">
                  <c:v>0.13738480373278</c:v>
                </c:pt>
                <c:pt idx="99">
                  <c:v>-5.41501211672345E-2</c:v>
                </c:pt>
                <c:pt idx="100">
                  <c:v>-0.14287998518737999</c:v>
                </c:pt>
                <c:pt idx="101">
                  <c:v>-0.204919043104725</c:v>
                </c:pt>
                <c:pt idx="102">
                  <c:v>-0.249309785217005</c:v>
                </c:pt>
                <c:pt idx="103">
                  <c:v>-0.282195279217894</c:v>
                </c:pt>
                <c:pt idx="104">
                  <c:v>-0.30669512368537999</c:v>
                </c:pt>
                <c:pt idx="105">
                  <c:v>-0.32536794252703299</c:v>
                </c:pt>
                <c:pt idx="106">
                  <c:v>-0.34000990816175403</c:v>
                </c:pt>
                <c:pt idx="107">
                  <c:v>-0.350767190045919</c:v>
                </c:pt>
                <c:pt idx="108">
                  <c:v>-0.35925160272552198</c:v>
                </c:pt>
                <c:pt idx="109">
                  <c:v>-0.36591482298918698</c:v>
                </c:pt>
                <c:pt idx="110">
                  <c:v>-0.37100178343948997</c:v>
                </c:pt>
                <c:pt idx="111">
                  <c:v>-0.37518275662864797</c:v>
                </c:pt>
                <c:pt idx="112">
                  <c:v>-0.37833790993926802</c:v>
                </c:pt>
                <c:pt idx="113">
                  <c:v>-0.38079250333283998</c:v>
                </c:pt>
                <c:pt idx="114">
                  <c:v>-0.38270850836913001</c:v>
                </c:pt>
                <c:pt idx="115">
                  <c:v>-0.38416230188120298</c:v>
                </c:pt>
                <c:pt idx="116">
                  <c:v>-0.38574119537846202</c:v>
                </c:pt>
                <c:pt idx="117">
                  <c:v>-0.38623369426751603</c:v>
                </c:pt>
                <c:pt idx="118">
                  <c:v>-0.38676569841504999</c:v>
                </c:pt>
                <c:pt idx="119">
                  <c:v>-0.38716733520959901</c:v>
                </c:pt>
                <c:pt idx="120">
                  <c:v>-0.38734510887276002</c:v>
                </c:pt>
                <c:pt idx="121">
                  <c:v>-0.387476793067694</c:v>
                </c:pt>
                <c:pt idx="122">
                  <c:v>-0.387418852021923</c:v>
                </c:pt>
                <c:pt idx="123">
                  <c:v>-0.387360910976152</c:v>
                </c:pt>
                <c:pt idx="124">
                  <c:v>-0.38718313731299098</c:v>
                </c:pt>
                <c:pt idx="125">
                  <c:v>-0.38696454154940002</c:v>
                </c:pt>
                <c:pt idx="126">
                  <c:v>-0.386907917345578</c:v>
                </c:pt>
                <c:pt idx="127">
                  <c:v>-0.38656948896459797</c:v>
                </c:pt>
                <c:pt idx="128">
                  <c:v>-0.38615336690860602</c:v>
                </c:pt>
                <c:pt idx="129">
                  <c:v>-0.385818889053474</c:v>
                </c:pt>
                <c:pt idx="130">
                  <c:v>-0.385429103836469</c:v>
                </c:pt>
                <c:pt idx="131">
                  <c:v>-0.385115695452526</c:v>
                </c:pt>
                <c:pt idx="132">
                  <c:v>-0.38467982076729401</c:v>
                </c:pt>
                <c:pt idx="133">
                  <c:v>-0.38433217449266799</c:v>
                </c:pt>
                <c:pt idx="134">
                  <c:v>-0.38395160716930798</c:v>
                </c:pt>
                <c:pt idx="135">
                  <c:v>-0.38360001036883401</c:v>
                </c:pt>
                <c:pt idx="136">
                  <c:v>-0.38344198933491302</c:v>
                </c:pt>
                <c:pt idx="137">
                  <c:v>-0.383381414605244</c:v>
                </c:pt>
                <c:pt idx="138">
                  <c:v>-0.38270719152718102</c:v>
                </c:pt>
                <c:pt idx="139">
                  <c:v>-0.382323990519923</c:v>
                </c:pt>
                <c:pt idx="140">
                  <c:v>-0.38197766108724701</c:v>
                </c:pt>
                <c:pt idx="141">
                  <c:v>-0.38161948007702601</c:v>
                </c:pt>
                <c:pt idx="142">
                  <c:v>-0.38131397274477902</c:v>
                </c:pt>
                <c:pt idx="143">
                  <c:v>-0.38102953488372099</c:v>
                </c:pt>
                <c:pt idx="144">
                  <c:v>-0.38073456228706898</c:v>
                </c:pt>
                <c:pt idx="145">
                  <c:v>-0.380414569693379</c:v>
                </c:pt>
                <c:pt idx="146">
                  <c:v>-0.38017095393275102</c:v>
                </c:pt>
                <c:pt idx="147">
                  <c:v>-0.38022757813657199</c:v>
                </c:pt>
                <c:pt idx="148">
                  <c:v>-0.37971005925048101</c:v>
                </c:pt>
                <c:pt idx="149">
                  <c:v>-0.379478295067397</c:v>
                </c:pt>
                <c:pt idx="150">
                  <c:v>-0.37924784772626302</c:v>
                </c:pt>
                <c:pt idx="151">
                  <c:v>-0.37905295511775999</c:v>
                </c:pt>
                <c:pt idx="152">
                  <c:v>-0.37891336987113</c:v>
                </c:pt>
                <c:pt idx="153">
                  <c:v>-0.378657902532958</c:v>
                </c:pt>
                <c:pt idx="154">
                  <c:v>-0.378488029921493</c:v>
                </c:pt>
                <c:pt idx="155">
                  <c:v>-0.37835502888460998</c:v>
                </c:pt>
                <c:pt idx="156">
                  <c:v>-0.37819832469263798</c:v>
                </c:pt>
                <c:pt idx="157">
                  <c:v>-0.37851568360242899</c:v>
                </c:pt>
                <c:pt idx="158">
                  <c:v>-0.378089026810843</c:v>
                </c:pt>
                <c:pt idx="159">
                  <c:v>-0.37790598577988499</c:v>
                </c:pt>
                <c:pt idx="160">
                  <c:v>-0.37778615316249398</c:v>
                </c:pt>
                <c:pt idx="161">
                  <c:v>-0.37765973633535799</c:v>
                </c:pt>
                <c:pt idx="162">
                  <c:v>-0.37758467634424497</c:v>
                </c:pt>
                <c:pt idx="163">
                  <c:v>-0.37752541845652499</c:v>
                </c:pt>
                <c:pt idx="164">
                  <c:v>-0.37746747741075398</c:v>
                </c:pt>
                <c:pt idx="165">
                  <c:v>-0.37737266479040099</c:v>
                </c:pt>
                <c:pt idx="166">
                  <c:v>-0.37734896163531301</c:v>
                </c:pt>
                <c:pt idx="167">
                  <c:v>-0.37758072581839702</c:v>
                </c:pt>
                <c:pt idx="168">
                  <c:v>-0.37740163531328702</c:v>
                </c:pt>
                <c:pt idx="169">
                  <c:v>-0.37735159531921197</c:v>
                </c:pt>
                <c:pt idx="170">
                  <c:v>-0.37740953636498298</c:v>
                </c:pt>
                <c:pt idx="171">
                  <c:v>-0.377421387942527</c:v>
                </c:pt>
                <c:pt idx="172">
                  <c:v>-0.37752541845652499</c:v>
                </c:pt>
                <c:pt idx="173">
                  <c:v>-0.37761496370907999</c:v>
                </c:pt>
                <c:pt idx="174">
                  <c:v>-0.37770977632943298</c:v>
                </c:pt>
                <c:pt idx="175">
                  <c:v>-0.37794154051251699</c:v>
                </c:pt>
                <c:pt idx="176">
                  <c:v>-0.37808375944304501</c:v>
                </c:pt>
                <c:pt idx="177">
                  <c:v>-0.37822729521552401</c:v>
                </c:pt>
                <c:pt idx="178">
                  <c:v>-0.378370830988002</c:v>
                </c:pt>
                <c:pt idx="179">
                  <c:v>-0.37878563620204397</c:v>
                </c:pt>
                <c:pt idx="180">
                  <c:v>-0.37915303510590997</c:v>
                </c:pt>
                <c:pt idx="181">
                  <c:v>-0.37959154347504098</c:v>
                </c:pt>
                <c:pt idx="182">
                  <c:v>-0.380047170789513</c:v>
                </c:pt>
                <c:pt idx="183">
                  <c:v>-0.380580491778996</c:v>
                </c:pt>
                <c:pt idx="184">
                  <c:v>-0.38111117908457998</c:v>
                </c:pt>
                <c:pt idx="185">
                  <c:v>-0.381691906384239</c:v>
                </c:pt>
                <c:pt idx="186">
                  <c:v>-0.38231872315212601</c:v>
                </c:pt>
                <c:pt idx="187">
                  <c:v>-0.383036402014516</c:v>
                </c:pt>
                <c:pt idx="188">
                  <c:v>-0.38404641978966098</c:v>
                </c:pt>
                <c:pt idx="189">
                  <c:v>-0.38461134498592803</c:v>
                </c:pt>
                <c:pt idx="190">
                  <c:v>-0.385442272255962</c:v>
                </c:pt>
                <c:pt idx="191">
                  <c:v>-0.38627319952599598</c:v>
                </c:pt>
                <c:pt idx="192">
                  <c:v>-0.38718182047104099</c:v>
                </c:pt>
                <c:pt idx="193">
                  <c:v>-0.38813258035846498</c:v>
                </c:pt>
                <c:pt idx="194">
                  <c:v>-0.389076756036143</c:v>
                </c:pt>
                <c:pt idx="195">
                  <c:v>-0.390098625388831</c:v>
                </c:pt>
                <c:pt idx="196">
                  <c:v>-0.39110600948007701</c:v>
                </c:pt>
                <c:pt idx="197">
                  <c:v>-0.39209759146793099</c:v>
                </c:pt>
                <c:pt idx="198">
                  <c:v>-0.39364224707450701</c:v>
                </c:pt>
                <c:pt idx="199">
                  <c:v>-0.39440338172122602</c:v>
                </c:pt>
                <c:pt idx="200">
                  <c:v>-0.39537521107984003</c:v>
                </c:pt>
                <c:pt idx="201">
                  <c:v>-0.39640893201007299</c:v>
                </c:pt>
                <c:pt idx="202">
                  <c:v>-0.39743080136276099</c:v>
                </c:pt>
                <c:pt idx="203">
                  <c:v>-0.39843950229595598</c:v>
                </c:pt>
                <c:pt idx="204">
                  <c:v>-0.39938499481558298</c:v>
                </c:pt>
                <c:pt idx="205">
                  <c:v>-0.40034365575470299</c:v>
                </c:pt>
                <c:pt idx="206">
                  <c:v>-0.40119696933787602</c:v>
                </c:pt>
                <c:pt idx="207">
                  <c:v>-0.40209373870537701</c:v>
                </c:pt>
                <c:pt idx="208">
                  <c:v>-0.40318145015553197</c:v>
                </c:pt>
                <c:pt idx="209">
                  <c:v>-0.40386752481113902</c:v>
                </c:pt>
                <c:pt idx="210">
                  <c:v>-0.40468264997778097</c:v>
                </c:pt>
                <c:pt idx="211">
                  <c:v>-0.40550567619611899</c:v>
                </c:pt>
                <c:pt idx="212">
                  <c:v>-0.40640639608946799</c:v>
                </c:pt>
                <c:pt idx="213">
                  <c:v>-0.40729526440527303</c:v>
                </c:pt>
                <c:pt idx="214">
                  <c:v>-0.408211786402014</c:v>
                </c:pt>
                <c:pt idx="215">
                  <c:v>-0.40919678418012101</c:v>
                </c:pt>
                <c:pt idx="216">
                  <c:v>-0.41015939564509002</c:v>
                </c:pt>
                <c:pt idx="217">
                  <c:v>-0.41120628499481598</c:v>
                </c:pt>
                <c:pt idx="218">
                  <c:v>-0.41254551325729499</c:v>
                </c:pt>
                <c:pt idx="219">
                  <c:v>-0.41370433417271502</c:v>
                </c:pt>
                <c:pt idx="220">
                  <c:v>-0.41455633091393901</c:v>
                </c:pt>
                <c:pt idx="221">
                  <c:v>-0.41565721078358803</c:v>
                </c:pt>
                <c:pt idx="222">
                  <c:v>-0.41677784328247702</c:v>
                </c:pt>
                <c:pt idx="223">
                  <c:v>-0.41801830839875598</c:v>
                </c:pt>
                <c:pt idx="224">
                  <c:v>-0.41925482298918698</c:v>
                </c:pt>
                <c:pt idx="225">
                  <c:v>-0.42044788179529002</c:v>
                </c:pt>
                <c:pt idx="226">
                  <c:v>-0.42176077321878203</c:v>
                </c:pt>
                <c:pt idx="227">
                  <c:v>-0.42311316990075598</c:v>
                </c:pt>
                <c:pt idx="228">
                  <c:v>-0.42445503184713401</c:v>
                </c:pt>
                <c:pt idx="229">
                  <c:v>-0.42618141164272</c:v>
                </c:pt>
                <c:pt idx="230">
                  <c:v>-0.42737973781661998</c:v>
                </c:pt>
                <c:pt idx="231">
                  <c:v>-0.42888620500666602</c:v>
                </c:pt>
                <c:pt idx="232">
                  <c:v>-0.43036501851577502</c:v>
                </c:pt>
                <c:pt idx="233">
                  <c:v>-0.43192020885794702</c:v>
                </c:pt>
                <c:pt idx="234">
                  <c:v>-0.43353597392978799</c:v>
                </c:pt>
                <c:pt idx="235">
                  <c:v>-0.43519914531180598</c:v>
                </c:pt>
                <c:pt idx="236">
                  <c:v>-0.43685836616797502</c:v>
                </c:pt>
                <c:pt idx="237">
                  <c:v>-0.43866507332247101</c:v>
                </c:pt>
                <c:pt idx="238">
                  <c:v>-0.44039408680195502</c:v>
                </c:pt>
                <c:pt idx="239">
                  <c:v>-0.44283156125018502</c:v>
                </c:pt>
                <c:pt idx="240">
                  <c:v>-0.44433934528218</c:v>
                </c:pt>
                <c:pt idx="241">
                  <c:v>-0.44626456821211702</c:v>
                </c:pt>
                <c:pt idx="242">
                  <c:v>-0.44827538586875998</c:v>
                </c:pt>
                <c:pt idx="243">
                  <c:v>-0.45036258035846499</c:v>
                </c:pt>
                <c:pt idx="244">
                  <c:v>-0.45257224114945899</c:v>
                </c:pt>
                <c:pt idx="245">
                  <c:v>-0.45475556510146597</c:v>
                </c:pt>
                <c:pt idx="246">
                  <c:v>-0.45702185009628199</c:v>
                </c:pt>
                <c:pt idx="247">
                  <c:v>-0.45941718560213302</c:v>
                </c:pt>
                <c:pt idx="248">
                  <c:v>-0.46188889794104598</c:v>
                </c:pt>
                <c:pt idx="249">
                  <c:v>-0.46469113760924302</c:v>
                </c:pt>
                <c:pt idx="250">
                  <c:v>-0.46725897941045802</c:v>
                </c:pt>
                <c:pt idx="251">
                  <c:v>-0.469926901199822</c:v>
                </c:pt>
                <c:pt idx="252">
                  <c:v>-0.47280946822692899</c:v>
                </c:pt>
                <c:pt idx="253">
                  <c:v>-0.47589482891423501</c:v>
                </c:pt>
                <c:pt idx="254">
                  <c:v>-0.47911977484817098</c:v>
                </c:pt>
                <c:pt idx="255">
                  <c:v>-0.48248957339653398</c:v>
                </c:pt>
                <c:pt idx="256">
                  <c:v>-0.48610298770552501</c:v>
                </c:pt>
                <c:pt idx="257">
                  <c:v>-0.48970323359502299</c:v>
                </c:pt>
                <c:pt idx="258">
                  <c:v>-0.49195898385424403</c:v>
                </c:pt>
                <c:pt idx="259">
                  <c:v>-0.129378536364983</c:v>
                </c:pt>
                <c:pt idx="260">
                  <c:v>7.1678472670715407E-2</c:v>
                </c:pt>
                <c:pt idx="261">
                  <c:v>0.16143165456969299</c:v>
                </c:pt>
                <c:pt idx="262">
                  <c:v>0.22137825062953601</c:v>
                </c:pt>
                <c:pt idx="263">
                  <c:v>0.26316427936601999</c:v>
                </c:pt>
                <c:pt idx="264">
                  <c:v>0.2937703199526</c:v>
                </c:pt>
                <c:pt idx="265">
                  <c:v>0.31670312250037003</c:v>
                </c:pt>
                <c:pt idx="266">
                  <c:v>0.334142060435491</c:v>
                </c:pt>
                <c:pt idx="267">
                  <c:v>0.347880672492964</c:v>
                </c:pt>
                <c:pt idx="268">
                  <c:v>0.35807302918086198</c:v>
                </c:pt>
                <c:pt idx="269">
                  <c:v>0.36615448822396701</c:v>
                </c:pt>
                <c:pt idx="270">
                  <c:v>0.372563557991409</c:v>
                </c:pt>
                <c:pt idx="271">
                  <c:v>0.37746089320100701</c:v>
                </c:pt>
                <c:pt idx="272">
                  <c:v>0.38149964745963599</c:v>
                </c:pt>
                <c:pt idx="273">
                  <c:v>0.384582374463043</c:v>
                </c:pt>
                <c:pt idx="274">
                  <c:v>0.38706988890534699</c:v>
                </c:pt>
                <c:pt idx="275">
                  <c:v>0.38894375499925898</c:v>
                </c:pt>
                <c:pt idx="276">
                  <c:v>0.39042388535031802</c:v>
                </c:pt>
                <c:pt idx="277">
                  <c:v>0.392069937786995</c:v>
                </c:pt>
                <c:pt idx="278">
                  <c:v>0.39270992297437401</c:v>
                </c:pt>
                <c:pt idx="279">
                  <c:v>0.39322744186046499</c:v>
                </c:pt>
                <c:pt idx="280">
                  <c:v>0.39365673233595</c:v>
                </c:pt>
                <c:pt idx="281">
                  <c:v>0.39395828914234898</c:v>
                </c:pt>
                <c:pt idx="282">
                  <c:v>0.39410182491482698</c:v>
                </c:pt>
                <c:pt idx="283">
                  <c:v>0.39418741964153498</c:v>
                </c:pt>
                <c:pt idx="284">
                  <c:v>0.39416371648644599</c:v>
                </c:pt>
                <c:pt idx="285">
                  <c:v>0.39408470596948603</c:v>
                </c:pt>
                <c:pt idx="286">
                  <c:v>0.39393063546141299</c:v>
                </c:pt>
                <c:pt idx="287">
                  <c:v>0.39392010072581801</c:v>
                </c:pt>
                <c:pt idx="288">
                  <c:v>0.393688336542734</c:v>
                </c:pt>
                <c:pt idx="289">
                  <c:v>0.39331698711301999</c:v>
                </c:pt>
                <c:pt idx="290">
                  <c:v>0.39302991556806399</c:v>
                </c:pt>
                <c:pt idx="291">
                  <c:v>0.39265856613834998</c:v>
                </c:pt>
                <c:pt idx="292">
                  <c:v>0.39229248407643302</c:v>
                </c:pt>
                <c:pt idx="293">
                  <c:v>0.39198170937638899</c:v>
                </c:pt>
                <c:pt idx="294">
                  <c:v>0.391612993630573</c:v>
                </c:pt>
                <c:pt idx="295">
                  <c:v>0.39120740631017598</c:v>
                </c:pt>
                <c:pt idx="296">
                  <c:v>0.39083078951266498</c:v>
                </c:pt>
                <c:pt idx="297">
                  <c:v>0.39050026218338002</c:v>
                </c:pt>
                <c:pt idx="298">
                  <c:v>0.39079918530588098</c:v>
                </c:pt>
                <c:pt idx="299">
                  <c:v>0.38991426751592401</c:v>
                </c:pt>
                <c:pt idx="300">
                  <c:v>0.38952316545696902</c:v>
                </c:pt>
                <c:pt idx="301">
                  <c:v>0.38910572655902798</c:v>
                </c:pt>
                <c:pt idx="302">
                  <c:v>0.38877388238779398</c:v>
                </c:pt>
                <c:pt idx="303">
                  <c:v>0.38846047400385098</c:v>
                </c:pt>
                <c:pt idx="304">
                  <c:v>0.38809044141608601</c:v>
                </c:pt>
                <c:pt idx="305">
                  <c:v>0.38774016145756202</c:v>
                </c:pt>
                <c:pt idx="306">
                  <c:v>0.38742543623166897</c:v>
                </c:pt>
                <c:pt idx="307">
                  <c:v>0.38709754258628298</c:v>
                </c:pt>
                <c:pt idx="308">
                  <c:v>0.387105443637979</c:v>
                </c:pt>
                <c:pt idx="309">
                  <c:v>0.38660636053917902</c:v>
                </c:pt>
                <c:pt idx="310">
                  <c:v>0.38629163531328697</c:v>
                </c:pt>
                <c:pt idx="311">
                  <c:v>0.38596505850985002</c:v>
                </c:pt>
                <c:pt idx="312">
                  <c:v>0.38566876907124897</c:v>
                </c:pt>
                <c:pt idx="313">
                  <c:v>0.38540935120722902</c:v>
                </c:pt>
                <c:pt idx="314">
                  <c:v>0.38516705228855003</c:v>
                </c:pt>
                <c:pt idx="315">
                  <c:v>0.384936604947415</c:v>
                </c:pt>
                <c:pt idx="316">
                  <c:v>0.38466401866390199</c:v>
                </c:pt>
                <c:pt idx="317">
                  <c:v>0.38441250185157799</c:v>
                </c:pt>
                <c:pt idx="318">
                  <c:v>0.38468377129314202</c:v>
                </c:pt>
                <c:pt idx="319">
                  <c:v>0.38416493556510101</c:v>
                </c:pt>
                <c:pt idx="320">
                  <c:v>0.38389893349133503</c:v>
                </c:pt>
                <c:pt idx="321">
                  <c:v>0.383663218782403</c:v>
                </c:pt>
                <c:pt idx="322">
                  <c:v>0.38344725670271101</c:v>
                </c:pt>
                <c:pt idx="323">
                  <c:v>0.38333005776921902</c:v>
                </c:pt>
                <c:pt idx="324">
                  <c:v>0.38436114501555302</c:v>
                </c:pt>
              </c:numCache>
            </c:numRef>
          </c:yVal>
          <c:smooth val="1"/>
          <c:extLst>
            <c:ext xmlns:c16="http://schemas.microsoft.com/office/drawing/2014/chart" uri="{C3380CC4-5D6E-409C-BE32-E72D297353CC}">
              <c16:uniqueId val="{00000000-662C-4373-988C-89448F8206D7}"/>
            </c:ext>
          </c:extLst>
        </c:ser>
        <c:ser>
          <c:idx val="2"/>
          <c:order val="1"/>
          <c:tx>
            <c:strRef>
              <c:f>Sheet9!$H$1</c:f>
              <c:strCache>
                <c:ptCount val="1"/>
                <c:pt idx="0">
                  <c:v>PC 1.6s</c:v>
                </c:pt>
              </c:strCache>
            </c:strRef>
          </c:tx>
          <c:spPr>
            <a:ln w="19050" cap="rnd">
              <a:solidFill>
                <a:schemeClr val="accent2"/>
              </a:solidFill>
              <a:round/>
            </a:ln>
            <a:effectLst/>
          </c:spPr>
          <c:marker>
            <c:symbol val="none"/>
          </c:marker>
          <c:xVal>
            <c:numRef>
              <c:f>Sheet9!$F$2:$F$327</c:f>
              <c:numCache>
                <c:formatCode>General</c:formatCode>
                <c:ptCount val="326"/>
                <c:pt idx="0">
                  <c:v>-2.8640800000000001E-2</c:v>
                </c:pt>
                <c:pt idx="1">
                  <c:v>-2.35163E-2</c:v>
                </c:pt>
                <c:pt idx="2">
                  <c:v>-1.34679E-2</c:v>
                </c:pt>
                <c:pt idx="3" formatCode="0.00E+00">
                  <c:v>-3.4913000000000001E-3</c:v>
                </c:pt>
                <c:pt idx="4" formatCode="0.00E+00">
                  <c:v>6.5835399999999997E-3</c:v>
                </c:pt>
                <c:pt idx="5">
                  <c:v>1.65936E-2</c:v>
                </c:pt>
                <c:pt idx="6">
                  <c:v>2.6588199999999999E-2</c:v>
                </c:pt>
                <c:pt idx="7">
                  <c:v>3.6604299999999999E-2</c:v>
                </c:pt>
                <c:pt idx="8">
                  <c:v>4.6603600000000002E-2</c:v>
                </c:pt>
                <c:pt idx="9">
                  <c:v>5.6600699999999997E-2</c:v>
                </c:pt>
                <c:pt idx="10">
                  <c:v>6.6627900000000004E-2</c:v>
                </c:pt>
                <c:pt idx="11">
                  <c:v>7.66289E-2</c:v>
                </c:pt>
                <c:pt idx="12">
                  <c:v>8.6596800000000002E-2</c:v>
                </c:pt>
                <c:pt idx="13">
                  <c:v>9.6619099999999999E-2</c:v>
                </c:pt>
                <c:pt idx="14">
                  <c:v>0.106638</c:v>
                </c:pt>
                <c:pt idx="15">
                  <c:v>0.116644</c:v>
                </c:pt>
                <c:pt idx="16">
                  <c:v>0.12661600000000001</c:v>
                </c:pt>
                <c:pt idx="17">
                  <c:v>0.13664499999999999</c:v>
                </c:pt>
                <c:pt idx="18">
                  <c:v>0.146647</c:v>
                </c:pt>
                <c:pt idx="19">
                  <c:v>0.156643</c:v>
                </c:pt>
                <c:pt idx="20">
                  <c:v>0.166629</c:v>
                </c:pt>
                <c:pt idx="21">
                  <c:v>0.176647</c:v>
                </c:pt>
                <c:pt idx="22">
                  <c:v>0.18667</c:v>
                </c:pt>
                <c:pt idx="23">
                  <c:v>0.19664599999999999</c:v>
                </c:pt>
                <c:pt idx="24">
                  <c:v>0.20665</c:v>
                </c:pt>
                <c:pt idx="25">
                  <c:v>0.21667500000000001</c:v>
                </c:pt>
                <c:pt idx="26">
                  <c:v>0.22669</c:v>
                </c:pt>
                <c:pt idx="27">
                  <c:v>0.23665600000000001</c:v>
                </c:pt>
                <c:pt idx="28">
                  <c:v>0.246666</c:v>
                </c:pt>
                <c:pt idx="29">
                  <c:v>0.25666899999999998</c:v>
                </c:pt>
                <c:pt idx="30">
                  <c:v>0.26667600000000002</c:v>
                </c:pt>
                <c:pt idx="31">
                  <c:v>0.27667700000000001</c:v>
                </c:pt>
                <c:pt idx="32">
                  <c:v>0.286688</c:v>
                </c:pt>
                <c:pt idx="33">
                  <c:v>0.29669499999999999</c:v>
                </c:pt>
                <c:pt idx="34">
                  <c:v>0.30668899999999999</c:v>
                </c:pt>
                <c:pt idx="35">
                  <c:v>0.316691</c:v>
                </c:pt>
                <c:pt idx="36">
                  <c:v>0.32668999999999998</c:v>
                </c:pt>
                <c:pt idx="37">
                  <c:v>0.33671499999999999</c:v>
                </c:pt>
                <c:pt idx="38">
                  <c:v>0.34672399999999998</c:v>
                </c:pt>
                <c:pt idx="39">
                  <c:v>0.35671799999999998</c:v>
                </c:pt>
                <c:pt idx="40">
                  <c:v>0.36672700000000003</c:v>
                </c:pt>
                <c:pt idx="41">
                  <c:v>0.37673200000000001</c:v>
                </c:pt>
                <c:pt idx="42">
                  <c:v>0.38673299999999999</c:v>
                </c:pt>
                <c:pt idx="43">
                  <c:v>0.396704</c:v>
                </c:pt>
                <c:pt idx="44">
                  <c:v>0.40670299999999998</c:v>
                </c:pt>
                <c:pt idx="45">
                  <c:v>0.41673900000000003</c:v>
                </c:pt>
                <c:pt idx="46">
                  <c:v>0.42674099999999998</c:v>
                </c:pt>
                <c:pt idx="47">
                  <c:v>0.43673400000000001</c:v>
                </c:pt>
                <c:pt idx="48">
                  <c:v>0.446739</c:v>
                </c:pt>
                <c:pt idx="49">
                  <c:v>0.45674599999999999</c:v>
                </c:pt>
                <c:pt idx="50">
                  <c:v>0.46675299999999997</c:v>
                </c:pt>
                <c:pt idx="51">
                  <c:v>0.47672799999999999</c:v>
                </c:pt>
                <c:pt idx="52">
                  <c:v>0.486761</c:v>
                </c:pt>
                <c:pt idx="53">
                  <c:v>0.49676999999999999</c:v>
                </c:pt>
                <c:pt idx="54">
                  <c:v>0.50677000000000005</c:v>
                </c:pt>
                <c:pt idx="55">
                  <c:v>0.51676599999999995</c:v>
                </c:pt>
                <c:pt idx="56">
                  <c:v>0.52677200000000002</c:v>
                </c:pt>
                <c:pt idx="57">
                  <c:v>0.536798</c:v>
                </c:pt>
                <c:pt idx="58">
                  <c:v>0.54677200000000004</c:v>
                </c:pt>
                <c:pt idx="59">
                  <c:v>0.55677500000000002</c:v>
                </c:pt>
                <c:pt idx="60">
                  <c:v>0.56677299999999997</c:v>
                </c:pt>
                <c:pt idx="61">
                  <c:v>0.57678700000000005</c:v>
                </c:pt>
                <c:pt idx="62">
                  <c:v>0.58679300000000001</c:v>
                </c:pt>
                <c:pt idx="63">
                  <c:v>0.59678500000000001</c:v>
                </c:pt>
                <c:pt idx="64">
                  <c:v>0.60679899999999998</c:v>
                </c:pt>
                <c:pt idx="65">
                  <c:v>0.61680999999999997</c:v>
                </c:pt>
                <c:pt idx="66">
                  <c:v>0.62679399999999996</c:v>
                </c:pt>
                <c:pt idx="67">
                  <c:v>0.63680499999999995</c:v>
                </c:pt>
                <c:pt idx="68">
                  <c:v>0.64683000000000002</c:v>
                </c:pt>
                <c:pt idx="69">
                  <c:v>0.65681599999999996</c:v>
                </c:pt>
                <c:pt idx="70">
                  <c:v>0.66681800000000002</c:v>
                </c:pt>
                <c:pt idx="71">
                  <c:v>0.67682900000000001</c:v>
                </c:pt>
                <c:pt idx="72">
                  <c:v>0.68684599999999996</c:v>
                </c:pt>
                <c:pt idx="73">
                  <c:v>0.69686599999999999</c:v>
                </c:pt>
                <c:pt idx="74">
                  <c:v>0.70682100000000003</c:v>
                </c:pt>
                <c:pt idx="75">
                  <c:v>0.71683399999999997</c:v>
                </c:pt>
                <c:pt idx="76">
                  <c:v>0.72685200000000005</c:v>
                </c:pt>
                <c:pt idx="77">
                  <c:v>0.73686799999999997</c:v>
                </c:pt>
                <c:pt idx="78">
                  <c:v>0.74683999999999995</c:v>
                </c:pt>
                <c:pt idx="79">
                  <c:v>0.75687300000000002</c:v>
                </c:pt>
                <c:pt idx="80">
                  <c:v>0.76688299999999998</c:v>
                </c:pt>
                <c:pt idx="81">
                  <c:v>0.77688199999999996</c:v>
                </c:pt>
                <c:pt idx="82">
                  <c:v>0.78685400000000005</c:v>
                </c:pt>
                <c:pt idx="83">
                  <c:v>0.79600700000000002</c:v>
                </c:pt>
                <c:pt idx="84">
                  <c:v>0.80018699999999998</c:v>
                </c:pt>
                <c:pt idx="85">
                  <c:v>0.79485099999999997</c:v>
                </c:pt>
                <c:pt idx="86">
                  <c:v>0.78459400000000001</c:v>
                </c:pt>
                <c:pt idx="87">
                  <c:v>0.77462699999999995</c:v>
                </c:pt>
                <c:pt idx="88">
                  <c:v>0.76461900000000005</c:v>
                </c:pt>
                <c:pt idx="89">
                  <c:v>0.75458800000000004</c:v>
                </c:pt>
                <c:pt idx="90">
                  <c:v>0.74459399999999998</c:v>
                </c:pt>
                <c:pt idx="91">
                  <c:v>0.73460700000000001</c:v>
                </c:pt>
                <c:pt idx="92">
                  <c:v>0.72458199999999995</c:v>
                </c:pt>
                <c:pt idx="93">
                  <c:v>0.71457400000000004</c:v>
                </c:pt>
                <c:pt idx="94">
                  <c:v>0.70457099999999995</c:v>
                </c:pt>
                <c:pt idx="95">
                  <c:v>0.69458500000000001</c:v>
                </c:pt>
                <c:pt idx="96">
                  <c:v>0.68458200000000002</c:v>
                </c:pt>
                <c:pt idx="97">
                  <c:v>0.67456700000000003</c:v>
                </c:pt>
                <c:pt idx="98">
                  <c:v>0.66459400000000002</c:v>
                </c:pt>
                <c:pt idx="99">
                  <c:v>0.65456899999999996</c:v>
                </c:pt>
                <c:pt idx="100">
                  <c:v>0.64455799999999996</c:v>
                </c:pt>
                <c:pt idx="101">
                  <c:v>0.63456100000000004</c:v>
                </c:pt>
                <c:pt idx="102">
                  <c:v>0.62456199999999995</c:v>
                </c:pt>
                <c:pt idx="103">
                  <c:v>0.61455899999999997</c:v>
                </c:pt>
                <c:pt idx="104">
                  <c:v>0.60453299999999999</c:v>
                </c:pt>
                <c:pt idx="105">
                  <c:v>0.59453</c:v>
                </c:pt>
                <c:pt idx="106">
                  <c:v>0.58453500000000003</c:v>
                </c:pt>
                <c:pt idx="107">
                  <c:v>0.57452400000000003</c:v>
                </c:pt>
                <c:pt idx="108">
                  <c:v>0.56451600000000002</c:v>
                </c:pt>
                <c:pt idx="109">
                  <c:v>0.55451099999999998</c:v>
                </c:pt>
                <c:pt idx="110">
                  <c:v>0.54454400000000003</c:v>
                </c:pt>
                <c:pt idx="111">
                  <c:v>0.53453399999999995</c:v>
                </c:pt>
                <c:pt idx="112">
                  <c:v>0.52451599999999998</c:v>
                </c:pt>
                <c:pt idx="113">
                  <c:v>0.51450600000000002</c:v>
                </c:pt>
                <c:pt idx="114">
                  <c:v>0.50449600000000006</c:v>
                </c:pt>
                <c:pt idx="115">
                  <c:v>0.494506</c:v>
                </c:pt>
                <c:pt idx="116">
                  <c:v>0.48450300000000002</c:v>
                </c:pt>
                <c:pt idx="117">
                  <c:v>0.47447299999999998</c:v>
                </c:pt>
                <c:pt idx="118">
                  <c:v>0.46451199999999998</c:v>
                </c:pt>
                <c:pt idx="119">
                  <c:v>0.454482</c:v>
                </c:pt>
                <c:pt idx="120">
                  <c:v>0.44450299999999998</c:v>
                </c:pt>
                <c:pt idx="121">
                  <c:v>0.43448799999999999</c:v>
                </c:pt>
                <c:pt idx="122">
                  <c:v>0.42447499999999999</c:v>
                </c:pt>
                <c:pt idx="123">
                  <c:v>0.41448000000000002</c:v>
                </c:pt>
                <c:pt idx="124">
                  <c:v>0.404472</c:v>
                </c:pt>
                <c:pt idx="125">
                  <c:v>0.394451</c:v>
                </c:pt>
                <c:pt idx="126">
                  <c:v>0.38447700000000001</c:v>
                </c:pt>
                <c:pt idx="127">
                  <c:v>0.37448100000000001</c:v>
                </c:pt>
                <c:pt idx="128">
                  <c:v>0.36446000000000001</c:v>
                </c:pt>
                <c:pt idx="129">
                  <c:v>0.35445500000000002</c:v>
                </c:pt>
                <c:pt idx="130">
                  <c:v>0.34446700000000002</c:v>
                </c:pt>
                <c:pt idx="131">
                  <c:v>0.33447300000000002</c:v>
                </c:pt>
                <c:pt idx="132">
                  <c:v>0.32444000000000001</c:v>
                </c:pt>
                <c:pt idx="133">
                  <c:v>0.31443700000000002</c:v>
                </c:pt>
                <c:pt idx="134">
                  <c:v>0.30443900000000002</c:v>
                </c:pt>
                <c:pt idx="135">
                  <c:v>0.29443900000000001</c:v>
                </c:pt>
                <c:pt idx="136">
                  <c:v>0.28439599999999998</c:v>
                </c:pt>
                <c:pt idx="137">
                  <c:v>0.27441700000000002</c:v>
                </c:pt>
                <c:pt idx="138">
                  <c:v>0.26441900000000002</c:v>
                </c:pt>
                <c:pt idx="139">
                  <c:v>0.25441200000000003</c:v>
                </c:pt>
                <c:pt idx="140">
                  <c:v>0.244396</c:v>
                </c:pt>
                <c:pt idx="141">
                  <c:v>0.234402</c:v>
                </c:pt>
                <c:pt idx="142">
                  <c:v>0.22442400000000001</c:v>
                </c:pt>
                <c:pt idx="143">
                  <c:v>0.21441499999999999</c:v>
                </c:pt>
                <c:pt idx="144">
                  <c:v>0.204398</c:v>
                </c:pt>
                <c:pt idx="145">
                  <c:v>0.19440399999999999</c:v>
                </c:pt>
                <c:pt idx="146">
                  <c:v>0.18439700000000001</c:v>
                </c:pt>
                <c:pt idx="147">
                  <c:v>0.17438300000000001</c:v>
                </c:pt>
                <c:pt idx="148">
                  <c:v>0.16437299999999999</c:v>
                </c:pt>
                <c:pt idx="149">
                  <c:v>0.15440200000000001</c:v>
                </c:pt>
                <c:pt idx="150">
                  <c:v>0.14438599999999999</c:v>
                </c:pt>
                <c:pt idx="151">
                  <c:v>0.13435800000000001</c:v>
                </c:pt>
                <c:pt idx="152">
                  <c:v>0.124364</c:v>
                </c:pt>
                <c:pt idx="153">
                  <c:v>0.11437899999999999</c:v>
                </c:pt>
                <c:pt idx="154">
                  <c:v>0.104375</c:v>
                </c:pt>
                <c:pt idx="155">
                  <c:v>9.4349699999999995E-2</c:v>
                </c:pt>
                <c:pt idx="156">
                  <c:v>8.4344799999999998E-2</c:v>
                </c:pt>
                <c:pt idx="157">
                  <c:v>7.4357999999999994E-2</c:v>
                </c:pt>
                <c:pt idx="158">
                  <c:v>6.4366999999999994E-2</c:v>
                </c:pt>
                <c:pt idx="159">
                  <c:v>5.43475E-2</c:v>
                </c:pt>
                <c:pt idx="160">
                  <c:v>4.4344399999999999E-2</c:v>
                </c:pt>
                <c:pt idx="161">
                  <c:v>3.4348900000000002E-2</c:v>
                </c:pt>
                <c:pt idx="162">
                  <c:v>2.4346199999999998E-2</c:v>
                </c:pt>
                <c:pt idx="163">
                  <c:v>1.4331E-2</c:v>
                </c:pt>
                <c:pt idx="164" formatCode="0.00E+00">
                  <c:v>4.2904099999999997E-3</c:v>
                </c:pt>
                <c:pt idx="165" formatCode="0.00E+00">
                  <c:v>-5.7461700000000001E-3</c:v>
                </c:pt>
                <c:pt idx="166">
                  <c:v>-1.57594E-2</c:v>
                </c:pt>
                <c:pt idx="167">
                  <c:v>-2.5761800000000001E-2</c:v>
                </c:pt>
                <c:pt idx="168">
                  <c:v>-3.5765100000000001E-2</c:v>
                </c:pt>
                <c:pt idx="169">
                  <c:v>-4.5737300000000002E-2</c:v>
                </c:pt>
                <c:pt idx="170">
                  <c:v>-5.5772000000000002E-2</c:v>
                </c:pt>
                <c:pt idx="171">
                  <c:v>-6.5796099999999996E-2</c:v>
                </c:pt>
                <c:pt idx="172">
                  <c:v>-7.5778100000000001E-2</c:v>
                </c:pt>
                <c:pt idx="173">
                  <c:v>-8.5770799999999994E-2</c:v>
                </c:pt>
                <c:pt idx="174">
                  <c:v>-9.5765100000000006E-2</c:v>
                </c:pt>
                <c:pt idx="175">
                  <c:v>-0.105798</c:v>
                </c:pt>
                <c:pt idx="176">
                  <c:v>-0.11577900000000001</c:v>
                </c:pt>
                <c:pt idx="177">
                  <c:v>-0.125778</c:v>
                </c:pt>
                <c:pt idx="178">
                  <c:v>-0.135794</c:v>
                </c:pt>
                <c:pt idx="179">
                  <c:v>-0.14582400000000001</c:v>
                </c:pt>
                <c:pt idx="180">
                  <c:v>-0.15581400000000001</c:v>
                </c:pt>
                <c:pt idx="181">
                  <c:v>-0.16578799999999999</c:v>
                </c:pt>
                <c:pt idx="182">
                  <c:v>-0.17580899999999999</c:v>
                </c:pt>
                <c:pt idx="183">
                  <c:v>-0.185812</c:v>
                </c:pt>
                <c:pt idx="184">
                  <c:v>-0.19581000000000001</c:v>
                </c:pt>
                <c:pt idx="185">
                  <c:v>-0.20581099999999999</c:v>
                </c:pt>
                <c:pt idx="186">
                  <c:v>-0.21582200000000001</c:v>
                </c:pt>
                <c:pt idx="187">
                  <c:v>-0.225826</c:v>
                </c:pt>
                <c:pt idx="188">
                  <c:v>-0.235822</c:v>
                </c:pt>
                <c:pt idx="189">
                  <c:v>-0.245807</c:v>
                </c:pt>
                <c:pt idx="190">
                  <c:v>-0.25583</c:v>
                </c:pt>
                <c:pt idx="191">
                  <c:v>-0.26583899999999999</c:v>
                </c:pt>
                <c:pt idx="192">
                  <c:v>-0.27582899999999999</c:v>
                </c:pt>
                <c:pt idx="193">
                  <c:v>-0.28583700000000001</c:v>
                </c:pt>
                <c:pt idx="194">
                  <c:v>-0.29583700000000002</c:v>
                </c:pt>
                <c:pt idx="195">
                  <c:v>-0.30584800000000001</c:v>
                </c:pt>
                <c:pt idx="196">
                  <c:v>-0.31584499999999999</c:v>
                </c:pt>
                <c:pt idx="197">
                  <c:v>-0.32586199999999999</c:v>
                </c:pt>
                <c:pt idx="198">
                  <c:v>-0.33587800000000001</c:v>
                </c:pt>
                <c:pt idx="199">
                  <c:v>-0.34589399999999998</c:v>
                </c:pt>
                <c:pt idx="200">
                  <c:v>-0.35586200000000001</c:v>
                </c:pt>
                <c:pt idx="201">
                  <c:v>-0.36588300000000001</c:v>
                </c:pt>
                <c:pt idx="202">
                  <c:v>-0.37587999999999999</c:v>
                </c:pt>
                <c:pt idx="203">
                  <c:v>-0.38590600000000003</c:v>
                </c:pt>
                <c:pt idx="204">
                  <c:v>-0.39587499999999998</c:v>
                </c:pt>
                <c:pt idx="205">
                  <c:v>-0.40588000000000002</c:v>
                </c:pt>
                <c:pt idx="206">
                  <c:v>-0.41589900000000002</c:v>
                </c:pt>
                <c:pt idx="207">
                  <c:v>-0.42589199999999999</c:v>
                </c:pt>
                <c:pt idx="208">
                  <c:v>-0.43589699999999998</c:v>
                </c:pt>
                <c:pt idx="209">
                  <c:v>-0.44589600000000001</c:v>
                </c:pt>
                <c:pt idx="210">
                  <c:v>-0.45590700000000001</c:v>
                </c:pt>
                <c:pt idx="211">
                  <c:v>-0.46590900000000002</c:v>
                </c:pt>
                <c:pt idx="212">
                  <c:v>-0.47588900000000001</c:v>
                </c:pt>
                <c:pt idx="213">
                  <c:v>-0.48590100000000003</c:v>
                </c:pt>
                <c:pt idx="214">
                  <c:v>-0.49592399999999998</c:v>
                </c:pt>
                <c:pt idx="215">
                  <c:v>-0.50592199999999998</c:v>
                </c:pt>
                <c:pt idx="216">
                  <c:v>-0.51592000000000005</c:v>
                </c:pt>
                <c:pt idx="217">
                  <c:v>-0.525918</c:v>
                </c:pt>
                <c:pt idx="218">
                  <c:v>-0.53595499999999996</c:v>
                </c:pt>
                <c:pt idx="219">
                  <c:v>-0.54593199999999997</c:v>
                </c:pt>
                <c:pt idx="220">
                  <c:v>-0.55591999999999997</c:v>
                </c:pt>
                <c:pt idx="221">
                  <c:v>-0.56591800000000003</c:v>
                </c:pt>
                <c:pt idx="222">
                  <c:v>-0.57596700000000001</c:v>
                </c:pt>
                <c:pt idx="223">
                  <c:v>-0.58593600000000001</c:v>
                </c:pt>
                <c:pt idx="224">
                  <c:v>-0.595943</c:v>
                </c:pt>
                <c:pt idx="225">
                  <c:v>-0.60594599999999998</c:v>
                </c:pt>
                <c:pt idx="226">
                  <c:v>-0.61597199999999996</c:v>
                </c:pt>
                <c:pt idx="227">
                  <c:v>-0.62596799999999997</c:v>
                </c:pt>
                <c:pt idx="228">
                  <c:v>-0.63598200000000005</c:v>
                </c:pt>
                <c:pt idx="229">
                  <c:v>-0.64598500000000003</c:v>
                </c:pt>
                <c:pt idx="230">
                  <c:v>-0.65599399999999997</c:v>
                </c:pt>
                <c:pt idx="231">
                  <c:v>-0.665995</c:v>
                </c:pt>
                <c:pt idx="232">
                  <c:v>-0.67598800000000003</c:v>
                </c:pt>
                <c:pt idx="233">
                  <c:v>-0.68600300000000003</c:v>
                </c:pt>
                <c:pt idx="234">
                  <c:v>-0.69601900000000005</c:v>
                </c:pt>
                <c:pt idx="235">
                  <c:v>-0.70599000000000001</c:v>
                </c:pt>
                <c:pt idx="236">
                  <c:v>-0.71599999999999997</c:v>
                </c:pt>
                <c:pt idx="237">
                  <c:v>-0.72600900000000002</c:v>
                </c:pt>
                <c:pt idx="238">
                  <c:v>-0.73602299999999998</c:v>
                </c:pt>
                <c:pt idx="239">
                  <c:v>-0.74602199999999996</c:v>
                </c:pt>
                <c:pt idx="240">
                  <c:v>-0.75602899999999995</c:v>
                </c:pt>
                <c:pt idx="241">
                  <c:v>-0.76602899999999996</c:v>
                </c:pt>
                <c:pt idx="242">
                  <c:v>-0.77604300000000004</c:v>
                </c:pt>
                <c:pt idx="243">
                  <c:v>-0.78601900000000002</c:v>
                </c:pt>
                <c:pt idx="244">
                  <c:v>-0.79542000000000002</c:v>
                </c:pt>
                <c:pt idx="245">
                  <c:v>-0.79988499999999996</c:v>
                </c:pt>
                <c:pt idx="246">
                  <c:v>-0.794539</c:v>
                </c:pt>
                <c:pt idx="247">
                  <c:v>-0.78426399999999996</c:v>
                </c:pt>
                <c:pt idx="248">
                  <c:v>-0.77427699999999999</c:v>
                </c:pt>
                <c:pt idx="249">
                  <c:v>-0.76426899999999998</c:v>
                </c:pt>
                <c:pt idx="250">
                  <c:v>-0.75426700000000002</c:v>
                </c:pt>
                <c:pt idx="251">
                  <c:v>-0.74425399999999997</c:v>
                </c:pt>
                <c:pt idx="252">
                  <c:v>-0.73426599999999997</c:v>
                </c:pt>
                <c:pt idx="253">
                  <c:v>-0.72426400000000002</c:v>
                </c:pt>
                <c:pt idx="254">
                  <c:v>-0.71423400000000004</c:v>
                </c:pt>
                <c:pt idx="255">
                  <c:v>-0.70424500000000001</c:v>
                </c:pt>
                <c:pt idx="256">
                  <c:v>-0.69426200000000005</c:v>
                </c:pt>
                <c:pt idx="257">
                  <c:v>-0.68424600000000002</c:v>
                </c:pt>
                <c:pt idx="258">
                  <c:v>-0.67423500000000003</c:v>
                </c:pt>
                <c:pt idx="259">
                  <c:v>-0.66422800000000004</c:v>
                </c:pt>
                <c:pt idx="260">
                  <c:v>-0.65424800000000005</c:v>
                </c:pt>
                <c:pt idx="261">
                  <c:v>-0.644231</c:v>
                </c:pt>
                <c:pt idx="262">
                  <c:v>-0.63423099999999999</c:v>
                </c:pt>
                <c:pt idx="263">
                  <c:v>-0.62422800000000001</c:v>
                </c:pt>
                <c:pt idx="264">
                  <c:v>-0.61423099999999997</c:v>
                </c:pt>
                <c:pt idx="265">
                  <c:v>-0.60421899999999995</c:v>
                </c:pt>
                <c:pt idx="266">
                  <c:v>-0.59418599999999999</c:v>
                </c:pt>
                <c:pt idx="267">
                  <c:v>-0.58420499999999997</c:v>
                </c:pt>
                <c:pt idx="268">
                  <c:v>-0.57418800000000003</c:v>
                </c:pt>
                <c:pt idx="269">
                  <c:v>-0.564191</c:v>
                </c:pt>
                <c:pt idx="270">
                  <c:v>-0.55416299999999996</c:v>
                </c:pt>
                <c:pt idx="271">
                  <c:v>-0.54419899999999999</c:v>
                </c:pt>
                <c:pt idx="272">
                  <c:v>-0.53419300000000003</c:v>
                </c:pt>
                <c:pt idx="273">
                  <c:v>-0.52417100000000005</c:v>
                </c:pt>
                <c:pt idx="274">
                  <c:v>-0.51417599999999997</c:v>
                </c:pt>
                <c:pt idx="275">
                  <c:v>-0.50417199999999995</c:v>
                </c:pt>
                <c:pt idx="276">
                  <c:v>-0.49418600000000001</c:v>
                </c:pt>
                <c:pt idx="277">
                  <c:v>-0.48415799999999998</c:v>
                </c:pt>
                <c:pt idx="278">
                  <c:v>-0.47414000000000001</c:v>
                </c:pt>
                <c:pt idx="279">
                  <c:v>-0.46416400000000002</c:v>
                </c:pt>
                <c:pt idx="280">
                  <c:v>-0.45416600000000001</c:v>
                </c:pt>
                <c:pt idx="281">
                  <c:v>-0.44413999999999998</c:v>
                </c:pt>
                <c:pt idx="282">
                  <c:v>-0.43413400000000002</c:v>
                </c:pt>
                <c:pt idx="283">
                  <c:v>-0.42415799999999998</c:v>
                </c:pt>
                <c:pt idx="284">
                  <c:v>-0.41414299999999998</c:v>
                </c:pt>
                <c:pt idx="285">
                  <c:v>-0.404111</c:v>
                </c:pt>
                <c:pt idx="286">
                  <c:v>-0.394121</c:v>
                </c:pt>
                <c:pt idx="287">
                  <c:v>-0.38413700000000001</c:v>
                </c:pt>
                <c:pt idx="288">
                  <c:v>-0.37413299999999999</c:v>
                </c:pt>
                <c:pt idx="289">
                  <c:v>-0.36410900000000002</c:v>
                </c:pt>
                <c:pt idx="290">
                  <c:v>-0.35411100000000001</c:v>
                </c:pt>
                <c:pt idx="291">
                  <c:v>-0.34412500000000001</c:v>
                </c:pt>
                <c:pt idx="292">
                  <c:v>-0.33410400000000001</c:v>
                </c:pt>
                <c:pt idx="293">
                  <c:v>-0.32409399999999999</c:v>
                </c:pt>
                <c:pt idx="294">
                  <c:v>-0.31409100000000001</c:v>
                </c:pt>
                <c:pt idx="295">
                  <c:v>-0.30410300000000001</c:v>
                </c:pt>
                <c:pt idx="296">
                  <c:v>-0.29408600000000001</c:v>
                </c:pt>
                <c:pt idx="297">
                  <c:v>-0.28407100000000002</c:v>
                </c:pt>
                <c:pt idx="298">
                  <c:v>-0.27407500000000001</c:v>
                </c:pt>
                <c:pt idx="299">
                  <c:v>-0.26408100000000001</c:v>
                </c:pt>
                <c:pt idx="300">
                  <c:v>-0.25407600000000002</c:v>
                </c:pt>
                <c:pt idx="301">
                  <c:v>-0.24405099999999999</c:v>
                </c:pt>
                <c:pt idx="302">
                  <c:v>-0.234071</c:v>
                </c:pt>
                <c:pt idx="303">
                  <c:v>-0.22407199999999999</c:v>
                </c:pt>
                <c:pt idx="304">
                  <c:v>-0.214059</c:v>
                </c:pt>
                <c:pt idx="305">
                  <c:v>-0.204044</c:v>
                </c:pt>
                <c:pt idx="306">
                  <c:v>-0.194073</c:v>
                </c:pt>
                <c:pt idx="307">
                  <c:v>-0.18404400000000001</c:v>
                </c:pt>
                <c:pt idx="308">
                  <c:v>-0.17402200000000001</c:v>
                </c:pt>
                <c:pt idx="309">
                  <c:v>-0.16403699999999999</c:v>
                </c:pt>
                <c:pt idx="310">
                  <c:v>-0.15404999999999999</c:v>
                </c:pt>
                <c:pt idx="311">
                  <c:v>-0.144042</c:v>
                </c:pt>
                <c:pt idx="312">
                  <c:v>-0.13403999999999999</c:v>
                </c:pt>
                <c:pt idx="313">
                  <c:v>-0.124028</c:v>
                </c:pt>
                <c:pt idx="314">
                  <c:v>-0.114053</c:v>
                </c:pt>
                <c:pt idx="315">
                  <c:v>-0.104034</c:v>
                </c:pt>
                <c:pt idx="316">
                  <c:v>-9.4005599999999995E-2</c:v>
                </c:pt>
                <c:pt idx="317">
                  <c:v>-8.4008600000000003E-2</c:v>
                </c:pt>
                <c:pt idx="318">
                  <c:v>-7.4030499999999999E-2</c:v>
                </c:pt>
                <c:pt idx="319">
                  <c:v>-6.4032699999999998E-2</c:v>
                </c:pt>
                <c:pt idx="320">
                  <c:v>-5.4018200000000002E-2</c:v>
                </c:pt>
                <c:pt idx="321">
                  <c:v>-4.4000699999999997E-2</c:v>
                </c:pt>
                <c:pt idx="322">
                  <c:v>-3.4020000000000002E-2</c:v>
                </c:pt>
                <c:pt idx="323">
                  <c:v>-2.8841100000000001E-2</c:v>
                </c:pt>
                <c:pt idx="324">
                  <c:v>-2.8755200000000002E-2</c:v>
                </c:pt>
              </c:numCache>
            </c:numRef>
          </c:xVal>
          <c:yVal>
            <c:numRef>
              <c:f>Sheet9!$H$2:$H$327</c:f>
              <c:numCache>
                <c:formatCode>General</c:formatCode>
                <c:ptCount val="326"/>
                <c:pt idx="0">
                  <c:v>0.30046234544773298</c:v>
                </c:pt>
                <c:pt idx="1">
                  <c:v>0.301364136380667</c:v>
                </c:pt>
                <c:pt idx="2">
                  <c:v>0.30176950168602501</c:v>
                </c:pt>
                <c:pt idx="3">
                  <c:v>0.302165075558886</c:v>
                </c:pt>
                <c:pt idx="4">
                  <c:v>0.30350748095416502</c:v>
                </c:pt>
                <c:pt idx="5">
                  <c:v>0.30309819907580898</c:v>
                </c:pt>
                <c:pt idx="6">
                  <c:v>0.303553011115274</c:v>
                </c:pt>
                <c:pt idx="7">
                  <c:v>0.30388983639315598</c:v>
                </c:pt>
                <c:pt idx="8">
                  <c:v>0.304254077682028</c:v>
                </c:pt>
                <c:pt idx="9">
                  <c:v>0.30452774822030698</c:v>
                </c:pt>
                <c:pt idx="10">
                  <c:v>0.30501291370051198</c:v>
                </c:pt>
                <c:pt idx="11">
                  <c:v>0.30535169726489297</c:v>
                </c:pt>
                <c:pt idx="12">
                  <c:v>0.305639075808667</c:v>
                </c:pt>
                <c:pt idx="13">
                  <c:v>0.30598765080554502</c:v>
                </c:pt>
                <c:pt idx="14">
                  <c:v>0.30642581740976599</c:v>
                </c:pt>
                <c:pt idx="15">
                  <c:v>0.30664073935306602</c:v>
                </c:pt>
                <c:pt idx="16">
                  <c:v>0.30683460971649801</c:v>
                </c:pt>
                <c:pt idx="17">
                  <c:v>0.30708282253028601</c:v>
                </c:pt>
                <c:pt idx="18">
                  <c:v>0.30735257649556602</c:v>
                </c:pt>
                <c:pt idx="19">
                  <c:v>0.30749602098164103</c:v>
                </c:pt>
                <c:pt idx="20">
                  <c:v>0.30774815036842801</c:v>
                </c:pt>
                <c:pt idx="21">
                  <c:v>0.30799342575246702</c:v>
                </c:pt>
                <c:pt idx="22">
                  <c:v>0.30833563631822097</c:v>
                </c:pt>
                <c:pt idx="23">
                  <c:v>0.30834004246284502</c:v>
                </c:pt>
                <c:pt idx="24">
                  <c:v>0.30864210815536403</c:v>
                </c:pt>
                <c:pt idx="25">
                  <c:v>0.308854092668915</c:v>
                </c:pt>
                <c:pt idx="26">
                  <c:v>0.309109649057075</c:v>
                </c:pt>
                <c:pt idx="27">
                  <c:v>0.309373038591233</c:v>
                </c:pt>
                <c:pt idx="28">
                  <c:v>0.30946116148370201</c:v>
                </c:pt>
                <c:pt idx="29">
                  <c:v>0.30981022605220399</c:v>
                </c:pt>
                <c:pt idx="30">
                  <c:v>0.31014852004496102</c:v>
                </c:pt>
                <c:pt idx="31">
                  <c:v>0.310442263019858</c:v>
                </c:pt>
                <c:pt idx="32">
                  <c:v>0.31069586112151898</c:v>
                </c:pt>
                <c:pt idx="33">
                  <c:v>0.31109045585112999</c:v>
                </c:pt>
                <c:pt idx="34">
                  <c:v>0.31165248407643298</c:v>
                </c:pt>
                <c:pt idx="35">
                  <c:v>0.31197560134882002</c:v>
                </c:pt>
                <c:pt idx="36">
                  <c:v>0.31230655176720401</c:v>
                </c:pt>
                <c:pt idx="37">
                  <c:v>0.312794654677157</c:v>
                </c:pt>
                <c:pt idx="38">
                  <c:v>0.31331702760084901</c:v>
                </c:pt>
                <c:pt idx="39">
                  <c:v>0.31378799550393399</c:v>
                </c:pt>
                <c:pt idx="40">
                  <c:v>0.31416545522667699</c:v>
                </c:pt>
                <c:pt idx="41">
                  <c:v>0.31479063819158198</c:v>
                </c:pt>
                <c:pt idx="42">
                  <c:v>0.31540162357936802</c:v>
                </c:pt>
                <c:pt idx="43">
                  <c:v>0.31595483951542402</c:v>
                </c:pt>
                <c:pt idx="44">
                  <c:v>0.316473295866117</c:v>
                </c:pt>
                <c:pt idx="45">
                  <c:v>0.31727325590108602</c:v>
                </c:pt>
                <c:pt idx="46">
                  <c:v>0.31787004371175198</c:v>
                </c:pt>
                <c:pt idx="47">
                  <c:v>0.31856278756088402</c:v>
                </c:pt>
                <c:pt idx="48">
                  <c:v>0.31914782565255401</c:v>
                </c:pt>
                <c:pt idx="49">
                  <c:v>0.31984007993006103</c:v>
                </c:pt>
                <c:pt idx="50">
                  <c:v>0.320504918196578</c:v>
                </c:pt>
                <c:pt idx="51">
                  <c:v>0.32124025477707002</c:v>
                </c:pt>
                <c:pt idx="52">
                  <c:v>0.32207399525415298</c:v>
                </c:pt>
                <c:pt idx="53">
                  <c:v>0.322800029973773</c:v>
                </c:pt>
                <c:pt idx="54">
                  <c:v>0.32365922817534598</c:v>
                </c:pt>
                <c:pt idx="55">
                  <c:v>0.324581091544898</c:v>
                </c:pt>
                <c:pt idx="56">
                  <c:v>0.32522585737479698</c:v>
                </c:pt>
                <c:pt idx="57">
                  <c:v>0.32604344198826002</c:v>
                </c:pt>
                <c:pt idx="58">
                  <c:v>0.32694376420631899</c:v>
                </c:pt>
                <c:pt idx="59">
                  <c:v>0.32779219183214697</c:v>
                </c:pt>
                <c:pt idx="60">
                  <c:v>0.32864600474584699</c:v>
                </c:pt>
                <c:pt idx="61">
                  <c:v>0.32976124890720598</c:v>
                </c:pt>
                <c:pt idx="62">
                  <c:v>0.330801588609966</c:v>
                </c:pt>
                <c:pt idx="63">
                  <c:v>0.33178611714749601</c:v>
                </c:pt>
                <c:pt idx="64">
                  <c:v>0.33264188834769598</c:v>
                </c:pt>
                <c:pt idx="65">
                  <c:v>0.33381979767703301</c:v>
                </c:pt>
                <c:pt idx="66">
                  <c:v>0.33513772449106999</c:v>
                </c:pt>
                <c:pt idx="67">
                  <c:v>0.33626961408767297</c:v>
                </c:pt>
                <c:pt idx="68">
                  <c:v>0.33770210066192102</c:v>
                </c:pt>
                <c:pt idx="69">
                  <c:v>0.338881478706132</c:v>
                </c:pt>
                <c:pt idx="70">
                  <c:v>0.34034285000624398</c:v>
                </c:pt>
                <c:pt idx="71">
                  <c:v>0.34175526414387403</c:v>
                </c:pt>
                <c:pt idx="72">
                  <c:v>0.34336938179093301</c:v>
                </c:pt>
                <c:pt idx="73">
                  <c:v>0.34495363556887698</c:v>
                </c:pt>
                <c:pt idx="74">
                  <c:v>0.34667839640314702</c:v>
                </c:pt>
                <c:pt idx="75">
                  <c:v>0.34853338328962202</c:v>
                </c:pt>
                <c:pt idx="76">
                  <c:v>0.35021995753715501</c:v>
                </c:pt>
                <c:pt idx="77">
                  <c:v>0.35203039340577003</c:v>
                </c:pt>
                <c:pt idx="78">
                  <c:v>0.354144853253403</c:v>
                </c:pt>
                <c:pt idx="79">
                  <c:v>0.35617314849506698</c:v>
                </c:pt>
                <c:pt idx="80">
                  <c:v>0.358444271262645</c:v>
                </c:pt>
                <c:pt idx="81">
                  <c:v>0.36069727988010503</c:v>
                </c:pt>
                <c:pt idx="82">
                  <c:v>0.36315492943674299</c:v>
                </c:pt>
                <c:pt idx="83">
                  <c:v>0.36541283377045097</c:v>
                </c:pt>
                <c:pt idx="84">
                  <c:v>0.36559201698513799</c:v>
                </c:pt>
                <c:pt idx="85">
                  <c:v>-0.15473155988510101</c:v>
                </c:pt>
                <c:pt idx="86">
                  <c:v>-0.209104853253403</c:v>
                </c:pt>
                <c:pt idx="87">
                  <c:v>-0.224819612838766</c:v>
                </c:pt>
                <c:pt idx="88">
                  <c:v>-0.23548493068564999</c:v>
                </c:pt>
                <c:pt idx="89">
                  <c:v>-0.24332346197077501</c:v>
                </c:pt>
                <c:pt idx="90">
                  <c:v>-0.24959438491320099</c:v>
                </c:pt>
                <c:pt idx="91">
                  <c:v>-0.25431140751842102</c:v>
                </c:pt>
                <c:pt idx="92">
                  <c:v>-0.25859222180592001</c:v>
                </c:pt>
                <c:pt idx="93">
                  <c:v>-0.261757791932059</c:v>
                </c:pt>
                <c:pt idx="94">
                  <c:v>-0.264542964905708</c:v>
                </c:pt>
                <c:pt idx="95">
                  <c:v>-0.26683611839640298</c:v>
                </c:pt>
                <c:pt idx="96">
                  <c:v>-0.26880223804171299</c:v>
                </c:pt>
                <c:pt idx="97">
                  <c:v>-0.270333618084176</c:v>
                </c:pt>
                <c:pt idx="98">
                  <c:v>-0.271792541526164</c:v>
                </c:pt>
                <c:pt idx="99">
                  <c:v>-0.272980242287998</c:v>
                </c:pt>
                <c:pt idx="100">
                  <c:v>-0.27394371924566002</c:v>
                </c:pt>
                <c:pt idx="101">
                  <c:v>-0.27486852004496098</c:v>
                </c:pt>
                <c:pt idx="102">
                  <c:v>-0.275596023479455</c:v>
                </c:pt>
                <c:pt idx="103">
                  <c:v>-0.27624862245535198</c:v>
                </c:pt>
                <c:pt idx="104">
                  <c:v>-0.27663783189709001</c:v>
                </c:pt>
                <c:pt idx="105">
                  <c:v>-0.27720083926564298</c:v>
                </c:pt>
                <c:pt idx="106">
                  <c:v>-0.277655651305108</c:v>
                </c:pt>
                <c:pt idx="107">
                  <c:v>-0.27797729986261999</c:v>
                </c:pt>
                <c:pt idx="108">
                  <c:v>-0.27826614712126901</c:v>
                </c:pt>
                <c:pt idx="109">
                  <c:v>-0.27851631822155598</c:v>
                </c:pt>
                <c:pt idx="110">
                  <c:v>-0.27897308854752101</c:v>
                </c:pt>
                <c:pt idx="111">
                  <c:v>-0.279122407893094</c:v>
                </c:pt>
                <c:pt idx="112">
                  <c:v>-0.279327048832272</c:v>
                </c:pt>
                <c:pt idx="113">
                  <c:v>-0.27962666666666702</c:v>
                </c:pt>
                <c:pt idx="114">
                  <c:v>-0.27962617709504201</c:v>
                </c:pt>
                <c:pt idx="115">
                  <c:v>-0.27988516048457601</c:v>
                </c:pt>
                <c:pt idx="116">
                  <c:v>-0.28007021855876102</c:v>
                </c:pt>
                <c:pt idx="117">
                  <c:v>-0.28028465093043597</c:v>
                </c:pt>
                <c:pt idx="118">
                  <c:v>-0.28033703509429198</c:v>
                </c:pt>
                <c:pt idx="119">
                  <c:v>-0.28057202947421001</c:v>
                </c:pt>
                <c:pt idx="120">
                  <c:v>-0.280701276383165</c:v>
                </c:pt>
                <c:pt idx="121">
                  <c:v>-0.28095487448482598</c:v>
                </c:pt>
                <c:pt idx="122">
                  <c:v>-0.28112867241164002</c:v>
                </c:pt>
                <c:pt idx="123">
                  <c:v>-0.281374437367304</c:v>
                </c:pt>
                <c:pt idx="124">
                  <c:v>-0.28146745597602102</c:v>
                </c:pt>
                <c:pt idx="125">
                  <c:v>-0.28164761833395802</c:v>
                </c:pt>
                <c:pt idx="126">
                  <c:v>-0.28191247658299001</c:v>
                </c:pt>
                <c:pt idx="127">
                  <c:v>-0.28194821531160202</c:v>
                </c:pt>
                <c:pt idx="128">
                  <c:v>-0.28220670912951201</c:v>
                </c:pt>
                <c:pt idx="129">
                  <c:v>-0.28238834020232301</c:v>
                </c:pt>
                <c:pt idx="130">
                  <c:v>-0.282551367553391</c:v>
                </c:pt>
                <c:pt idx="131">
                  <c:v>-0.28287252653927802</c:v>
                </c:pt>
                <c:pt idx="132">
                  <c:v>-0.28295428500062397</c:v>
                </c:pt>
                <c:pt idx="133">
                  <c:v>-0.28345609591607301</c:v>
                </c:pt>
                <c:pt idx="134">
                  <c:v>-0.28362206069689</c:v>
                </c:pt>
                <c:pt idx="135">
                  <c:v>-0.28375718246534298</c:v>
                </c:pt>
                <c:pt idx="136">
                  <c:v>-0.28397455226676699</c:v>
                </c:pt>
                <c:pt idx="137">
                  <c:v>-0.28426731609841399</c:v>
                </c:pt>
                <c:pt idx="138">
                  <c:v>-0.28454392406644202</c:v>
                </c:pt>
                <c:pt idx="139">
                  <c:v>-0.28484011489946298</c:v>
                </c:pt>
                <c:pt idx="140">
                  <c:v>-0.28520484575996002</c:v>
                </c:pt>
                <c:pt idx="141">
                  <c:v>-0.28555831647308599</c:v>
                </c:pt>
                <c:pt idx="142">
                  <c:v>-0.28605523167228702</c:v>
                </c:pt>
                <c:pt idx="143">
                  <c:v>-0.28630834020232299</c:v>
                </c:pt>
                <c:pt idx="144">
                  <c:v>-0.28668726863993998</c:v>
                </c:pt>
                <c:pt idx="145">
                  <c:v>-0.28711711252653899</c:v>
                </c:pt>
                <c:pt idx="146">
                  <c:v>-0.28778488822280501</c:v>
                </c:pt>
                <c:pt idx="147">
                  <c:v>-0.288202003247159</c:v>
                </c:pt>
                <c:pt idx="148">
                  <c:v>-0.28870626202073202</c:v>
                </c:pt>
                <c:pt idx="149">
                  <c:v>-0.28926045710003701</c:v>
                </c:pt>
                <c:pt idx="150">
                  <c:v>-0.28986801548644903</c:v>
                </c:pt>
                <c:pt idx="151">
                  <c:v>-0.29050690645685001</c:v>
                </c:pt>
                <c:pt idx="152">
                  <c:v>-0.291071872111902</c:v>
                </c:pt>
                <c:pt idx="153">
                  <c:v>-0.291743564381166</c:v>
                </c:pt>
                <c:pt idx="154">
                  <c:v>-0.29259297115024402</c:v>
                </c:pt>
                <c:pt idx="155">
                  <c:v>-0.29301987760709403</c:v>
                </c:pt>
                <c:pt idx="156">
                  <c:v>-0.293746401898339</c:v>
                </c:pt>
                <c:pt idx="157">
                  <c:v>-0.29438823029848898</c:v>
                </c:pt>
                <c:pt idx="158">
                  <c:v>-0.29510300487073798</c:v>
                </c:pt>
                <c:pt idx="159">
                  <c:v>-0.29570028225302802</c:v>
                </c:pt>
                <c:pt idx="160">
                  <c:v>-0.29637784938179101</c:v>
                </c:pt>
                <c:pt idx="161">
                  <c:v>-0.29703485450230999</c:v>
                </c:pt>
                <c:pt idx="162">
                  <c:v>-0.29778145123017302</c:v>
                </c:pt>
                <c:pt idx="163">
                  <c:v>-0.29841055076807799</c:v>
                </c:pt>
                <c:pt idx="164">
                  <c:v>-0.29986849506681701</c:v>
                </c:pt>
                <c:pt idx="165">
                  <c:v>-0.299808277756963</c:v>
                </c:pt>
                <c:pt idx="166">
                  <c:v>-0.30040800299737702</c:v>
                </c:pt>
                <c:pt idx="167">
                  <c:v>-0.30110662170600699</c:v>
                </c:pt>
                <c:pt idx="168">
                  <c:v>-0.30164025477707002</c:v>
                </c:pt>
                <c:pt idx="169">
                  <c:v>-0.30227425003122299</c:v>
                </c:pt>
                <c:pt idx="170">
                  <c:v>-0.30292538029224397</c:v>
                </c:pt>
                <c:pt idx="171">
                  <c:v>-0.30350748095416502</c:v>
                </c:pt>
                <c:pt idx="172">
                  <c:v>-0.30419483951542398</c:v>
                </c:pt>
                <c:pt idx="173">
                  <c:v>-0.30468441114025202</c:v>
                </c:pt>
                <c:pt idx="174">
                  <c:v>-0.30548730860497098</c:v>
                </c:pt>
                <c:pt idx="175">
                  <c:v>-0.305873091045335</c:v>
                </c:pt>
                <c:pt idx="176">
                  <c:v>-0.30644588984638399</c:v>
                </c:pt>
                <c:pt idx="177">
                  <c:v>-0.30692126389409302</c:v>
                </c:pt>
                <c:pt idx="178">
                  <c:v>-0.30749504183839099</c:v>
                </c:pt>
                <c:pt idx="179">
                  <c:v>-0.30804776820282198</c:v>
                </c:pt>
                <c:pt idx="180">
                  <c:v>-0.30853685025602601</c:v>
                </c:pt>
                <c:pt idx="181">
                  <c:v>-0.30925994754589697</c:v>
                </c:pt>
                <c:pt idx="182">
                  <c:v>-0.309772039465468</c:v>
                </c:pt>
                <c:pt idx="183">
                  <c:v>-0.31031693268390098</c:v>
                </c:pt>
                <c:pt idx="184">
                  <c:v>-0.31069732983639298</c:v>
                </c:pt>
                <c:pt idx="185">
                  <c:v>-0.31126768077931799</c:v>
                </c:pt>
                <c:pt idx="186">
                  <c:v>-0.311764106406894</c:v>
                </c:pt>
                <c:pt idx="187">
                  <c:v>-0.31231193705507698</c:v>
                </c:pt>
                <c:pt idx="188">
                  <c:v>-0.31291508929686501</c:v>
                </c:pt>
                <c:pt idx="189">
                  <c:v>-0.31343011864618397</c:v>
                </c:pt>
                <c:pt idx="190">
                  <c:v>-0.31405628075434</c:v>
                </c:pt>
                <c:pt idx="191">
                  <c:v>-0.314573757961783</c:v>
                </c:pt>
                <c:pt idx="192">
                  <c:v>-0.31532280254777101</c:v>
                </c:pt>
                <c:pt idx="193">
                  <c:v>-0.31584811290121101</c:v>
                </c:pt>
                <c:pt idx="194">
                  <c:v>-0.31654085675034299</c:v>
                </c:pt>
                <c:pt idx="195">
                  <c:v>-0.31738879480454602</c:v>
                </c:pt>
                <c:pt idx="196">
                  <c:v>-0.31787102285500202</c:v>
                </c:pt>
                <c:pt idx="197">
                  <c:v>-0.31871896090920399</c:v>
                </c:pt>
                <c:pt idx="198">
                  <c:v>-0.31937009117022602</c:v>
                </c:pt>
                <c:pt idx="199">
                  <c:v>-0.320085844885725</c:v>
                </c:pt>
                <c:pt idx="200">
                  <c:v>-0.320843701760959</c:v>
                </c:pt>
                <c:pt idx="201">
                  <c:v>-0.32180326214562299</c:v>
                </c:pt>
                <c:pt idx="202">
                  <c:v>-0.32263798176595498</c:v>
                </c:pt>
                <c:pt idx="203">
                  <c:v>-0.323458014237542</c:v>
                </c:pt>
                <c:pt idx="204">
                  <c:v>-0.32436910703134803</c:v>
                </c:pt>
                <c:pt idx="205">
                  <c:v>-0.32537223929062098</c:v>
                </c:pt>
                <c:pt idx="206">
                  <c:v>-0.326275498938429</c:v>
                </c:pt>
                <c:pt idx="207">
                  <c:v>-0.32716309229424301</c:v>
                </c:pt>
                <c:pt idx="208">
                  <c:v>-0.328207348570001</c:v>
                </c:pt>
                <c:pt idx="209">
                  <c:v>-0.32916054452354199</c:v>
                </c:pt>
                <c:pt idx="210">
                  <c:v>-0.330163676782815</c:v>
                </c:pt>
                <c:pt idx="211">
                  <c:v>-0.33124758836018497</c:v>
                </c:pt>
                <c:pt idx="212">
                  <c:v>-0.33227911577369801</c:v>
                </c:pt>
                <c:pt idx="213">
                  <c:v>-0.33354270013738002</c:v>
                </c:pt>
                <c:pt idx="214">
                  <c:v>-0.33461682028225298</c:v>
                </c:pt>
                <c:pt idx="215">
                  <c:v>-0.33606742100661902</c:v>
                </c:pt>
                <c:pt idx="216">
                  <c:v>-0.33706614712126898</c:v>
                </c:pt>
                <c:pt idx="217">
                  <c:v>-0.33832091919570401</c:v>
                </c:pt>
                <c:pt idx="218">
                  <c:v>-0.339734802048208</c:v>
                </c:pt>
                <c:pt idx="219">
                  <c:v>-0.34094502310478297</c:v>
                </c:pt>
                <c:pt idx="220">
                  <c:v>-0.34232071937055097</c:v>
                </c:pt>
                <c:pt idx="221">
                  <c:v>-0.34376250780567003</c:v>
                </c:pt>
                <c:pt idx="222">
                  <c:v>-0.34529535656300703</c:v>
                </c:pt>
                <c:pt idx="223">
                  <c:v>-0.34680372673910298</c:v>
                </c:pt>
                <c:pt idx="224">
                  <c:v>-0.34835371050330999</c:v>
                </c:pt>
                <c:pt idx="225">
                  <c:v>-0.35002804546022198</c:v>
                </c:pt>
                <c:pt idx="226">
                  <c:v>-0.35170091170226098</c:v>
                </c:pt>
                <c:pt idx="227">
                  <c:v>-0.353450151117772</c:v>
                </c:pt>
                <c:pt idx="228">
                  <c:v>-0.35537759460472101</c:v>
                </c:pt>
                <c:pt idx="229">
                  <c:v>-0.35736868240289699</c:v>
                </c:pt>
                <c:pt idx="230">
                  <c:v>-0.35930444860746802</c:v>
                </c:pt>
                <c:pt idx="231">
                  <c:v>-0.36145024103909101</c:v>
                </c:pt>
                <c:pt idx="232">
                  <c:v>-0.36354903459472898</c:v>
                </c:pt>
                <c:pt idx="233">
                  <c:v>-0.36604731859622802</c:v>
                </c:pt>
                <c:pt idx="234">
                  <c:v>-0.36841880354689599</c:v>
                </c:pt>
                <c:pt idx="235">
                  <c:v>-0.37087988010490802</c:v>
                </c:pt>
                <c:pt idx="236">
                  <c:v>-0.37368218808542503</c:v>
                </c:pt>
                <c:pt idx="237">
                  <c:v>-0.37615011864618397</c:v>
                </c:pt>
                <c:pt idx="238">
                  <c:v>-0.37917567128762297</c:v>
                </c:pt>
                <c:pt idx="239">
                  <c:v>-0.38199070813038599</c:v>
                </c:pt>
                <c:pt idx="240">
                  <c:v>-0.38507990508305201</c:v>
                </c:pt>
                <c:pt idx="241">
                  <c:v>-0.388228340202323</c:v>
                </c:pt>
                <c:pt idx="242">
                  <c:v>-0.391779203197202</c:v>
                </c:pt>
                <c:pt idx="243">
                  <c:v>-0.39541965779942501</c:v>
                </c:pt>
                <c:pt idx="244">
                  <c:v>-0.398805535156738</c:v>
                </c:pt>
                <c:pt idx="245">
                  <c:v>-0.40184969151992</c:v>
                </c:pt>
                <c:pt idx="246">
                  <c:v>0.12797598101661001</c:v>
                </c:pt>
                <c:pt idx="247">
                  <c:v>0.185770890470838</c:v>
                </c:pt>
                <c:pt idx="248">
                  <c:v>0.20408870238541299</c:v>
                </c:pt>
                <c:pt idx="249">
                  <c:v>0.21679847133758001</c:v>
                </c:pt>
                <c:pt idx="250">
                  <c:v>0.22666236043462001</c:v>
                </c:pt>
                <c:pt idx="251">
                  <c:v>0.234526349444236</c:v>
                </c:pt>
                <c:pt idx="252">
                  <c:v>0.241307406019733</c:v>
                </c:pt>
                <c:pt idx="253">
                  <c:v>0.24695559385537599</c:v>
                </c:pt>
                <c:pt idx="254">
                  <c:v>0.25198692144373702</c:v>
                </c:pt>
                <c:pt idx="255">
                  <c:v>0.25595734732109399</c:v>
                </c:pt>
                <c:pt idx="256">
                  <c:v>0.259659487948045</c:v>
                </c:pt>
                <c:pt idx="257">
                  <c:v>0.26305613588110399</c:v>
                </c:pt>
                <c:pt idx="258">
                  <c:v>0.26565380292244301</c:v>
                </c:pt>
                <c:pt idx="259">
                  <c:v>0.26816530535781202</c:v>
                </c:pt>
                <c:pt idx="260">
                  <c:v>0.270407543399525</c:v>
                </c:pt>
                <c:pt idx="261">
                  <c:v>0.27245101536155902</c:v>
                </c:pt>
                <c:pt idx="262">
                  <c:v>0.27416010990383399</c:v>
                </c:pt>
                <c:pt idx="263">
                  <c:v>0.27565134507306099</c:v>
                </c:pt>
                <c:pt idx="264">
                  <c:v>0.27705543649306802</c:v>
                </c:pt>
                <c:pt idx="265">
                  <c:v>0.27836455101785901</c:v>
                </c:pt>
                <c:pt idx="266">
                  <c:v>0.27959288622455403</c:v>
                </c:pt>
                <c:pt idx="267">
                  <c:v>0.28049908330211099</c:v>
                </c:pt>
                <c:pt idx="268">
                  <c:v>0.281395978518796</c:v>
                </c:pt>
                <c:pt idx="269">
                  <c:v>0.282267905582615</c:v>
                </c:pt>
                <c:pt idx="270">
                  <c:v>0.28296309728987101</c:v>
                </c:pt>
                <c:pt idx="271">
                  <c:v>0.28369157986761601</c:v>
                </c:pt>
                <c:pt idx="272">
                  <c:v>0.28419926564256298</c:v>
                </c:pt>
                <c:pt idx="273">
                  <c:v>0.284900821780942</c:v>
                </c:pt>
                <c:pt idx="274">
                  <c:v>0.28532919695266601</c:v>
                </c:pt>
                <c:pt idx="275">
                  <c:v>0.28596857749469201</c:v>
                </c:pt>
                <c:pt idx="276">
                  <c:v>0.28621825902335402</c:v>
                </c:pt>
                <c:pt idx="277">
                  <c:v>0.286707830648183</c:v>
                </c:pt>
                <c:pt idx="278">
                  <c:v>0.287065217934307</c:v>
                </c:pt>
                <c:pt idx="279">
                  <c:v>0.28725615086799</c:v>
                </c:pt>
                <c:pt idx="280">
                  <c:v>0.28760178843511902</c:v>
                </c:pt>
                <c:pt idx="281">
                  <c:v>0.28802869489196897</c:v>
                </c:pt>
                <c:pt idx="282">
                  <c:v>0.28827788684900701</c:v>
                </c:pt>
                <c:pt idx="283">
                  <c:v>0.28850455851130202</c:v>
                </c:pt>
                <c:pt idx="284">
                  <c:v>0.288798301486199</c:v>
                </c:pt>
                <c:pt idx="285">
                  <c:v>0.289220312226802</c:v>
                </c:pt>
                <c:pt idx="286">
                  <c:v>0.289274165105533</c:v>
                </c:pt>
                <c:pt idx="287">
                  <c:v>0.28951503434494802</c:v>
                </c:pt>
                <c:pt idx="288">
                  <c:v>0.28983227675783702</c:v>
                </c:pt>
                <c:pt idx="289">
                  <c:v>0.29005796927688299</c:v>
                </c:pt>
                <c:pt idx="290">
                  <c:v>0.29015245660047401</c:v>
                </c:pt>
                <c:pt idx="291">
                  <c:v>0.29041633570625702</c:v>
                </c:pt>
                <c:pt idx="292">
                  <c:v>0.29059502934931902</c:v>
                </c:pt>
                <c:pt idx="293">
                  <c:v>0.290987176220807</c:v>
                </c:pt>
                <c:pt idx="294">
                  <c:v>0.29103711252653902</c:v>
                </c:pt>
                <c:pt idx="295">
                  <c:v>0.29141163481953303</c:v>
                </c:pt>
                <c:pt idx="296">
                  <c:v>0.29152962158111601</c:v>
                </c:pt>
                <c:pt idx="297">
                  <c:v>0.29183168727363601</c:v>
                </c:pt>
                <c:pt idx="298">
                  <c:v>0.29204171350068697</c:v>
                </c:pt>
                <c:pt idx="299">
                  <c:v>0.29219788684900699</c:v>
                </c:pt>
                <c:pt idx="300">
                  <c:v>0.29242700636942698</c:v>
                </c:pt>
                <c:pt idx="301">
                  <c:v>0.29277460222305501</c:v>
                </c:pt>
                <c:pt idx="302">
                  <c:v>0.293011554889472</c:v>
                </c:pt>
                <c:pt idx="303">
                  <c:v>0.29333369301860901</c:v>
                </c:pt>
                <c:pt idx="304">
                  <c:v>0.29352119895091799</c:v>
                </c:pt>
                <c:pt idx="305">
                  <c:v>0.29400146871487498</c:v>
                </c:pt>
                <c:pt idx="306">
                  <c:v>0.29429129511677299</c:v>
                </c:pt>
                <c:pt idx="307">
                  <c:v>0.29467120269763902</c:v>
                </c:pt>
                <c:pt idx="308">
                  <c:v>0.29504033970276</c:v>
                </c:pt>
                <c:pt idx="309">
                  <c:v>0.295537744473585</c:v>
                </c:pt>
                <c:pt idx="310">
                  <c:v>0.29590541276383198</c:v>
                </c:pt>
                <c:pt idx="311">
                  <c:v>0.29633329836393102</c:v>
                </c:pt>
                <c:pt idx="312">
                  <c:v>0.29680524541026598</c:v>
                </c:pt>
                <c:pt idx="313">
                  <c:v>0.297360419632821</c:v>
                </c:pt>
                <c:pt idx="314">
                  <c:v>0.29777998251529902</c:v>
                </c:pt>
                <c:pt idx="315">
                  <c:v>0.29828571000374698</c:v>
                </c:pt>
                <c:pt idx="316">
                  <c:v>0.298990203571875</c:v>
                </c:pt>
                <c:pt idx="317">
                  <c:v>0.29933045585113</c:v>
                </c:pt>
                <c:pt idx="318">
                  <c:v>0.29974463344573499</c:v>
                </c:pt>
                <c:pt idx="319">
                  <c:v>0.30021609092044499</c:v>
                </c:pt>
                <c:pt idx="320">
                  <c:v>0.300701745972274</c:v>
                </c:pt>
                <c:pt idx="321">
                  <c:v>0.30132448107905602</c:v>
                </c:pt>
                <c:pt idx="322">
                  <c:v>0.301661306356938</c:v>
                </c:pt>
                <c:pt idx="323">
                  <c:v>0.30174355438990902</c:v>
                </c:pt>
                <c:pt idx="324">
                  <c:v>0.29678762083177201</c:v>
                </c:pt>
              </c:numCache>
            </c:numRef>
          </c:yVal>
          <c:smooth val="1"/>
          <c:extLst>
            <c:ext xmlns:c16="http://schemas.microsoft.com/office/drawing/2014/chart" uri="{C3380CC4-5D6E-409C-BE32-E72D297353CC}">
              <c16:uniqueId val="{00000001-662C-4373-988C-89448F8206D7}"/>
            </c:ext>
          </c:extLst>
        </c:ser>
        <c:ser>
          <c:idx val="0"/>
          <c:order val="2"/>
          <c:tx>
            <c:strRef>
              <c:f>Sheet9!$N$1</c:f>
              <c:strCache>
                <c:ptCount val="1"/>
                <c:pt idx="0">
                  <c:v>C 1.6s</c:v>
                </c:pt>
              </c:strCache>
            </c:strRef>
          </c:tx>
          <c:spPr>
            <a:ln w="19050" cap="rnd">
              <a:solidFill>
                <a:schemeClr val="accent1"/>
              </a:solidFill>
              <a:round/>
            </a:ln>
            <a:effectLst/>
          </c:spPr>
          <c:marker>
            <c:symbol val="none"/>
          </c:marker>
          <c:xVal>
            <c:numRef>
              <c:f>Sheet9!$L$2:$L$327</c:f>
              <c:numCache>
                <c:formatCode>0.00E+00</c:formatCode>
                <c:ptCount val="326"/>
                <c:pt idx="0">
                  <c:v>-4.6395200000000001E-4</c:v>
                </c:pt>
                <c:pt idx="1">
                  <c:v>9.6074100000000003E-3</c:v>
                </c:pt>
                <c:pt idx="2" formatCode="General">
                  <c:v>2.9626300000000001E-2</c:v>
                </c:pt>
                <c:pt idx="3" formatCode="General">
                  <c:v>4.9617599999999998E-2</c:v>
                </c:pt>
                <c:pt idx="4" formatCode="General">
                  <c:v>6.9637599999999994E-2</c:v>
                </c:pt>
                <c:pt idx="5" formatCode="General">
                  <c:v>8.9611800000000005E-2</c:v>
                </c:pt>
                <c:pt idx="6" formatCode="General">
                  <c:v>0.109611</c:v>
                </c:pt>
                <c:pt idx="7" formatCode="General">
                  <c:v>0.12971199999999999</c:v>
                </c:pt>
                <c:pt idx="8" formatCode="General">
                  <c:v>0.149816</c:v>
                </c:pt>
                <c:pt idx="9" formatCode="General">
                  <c:v>0.16980400000000001</c:v>
                </c:pt>
                <c:pt idx="10" formatCode="General">
                  <c:v>0.18981100000000001</c:v>
                </c:pt>
                <c:pt idx="11" formatCode="General">
                  <c:v>0.20977799999999999</c:v>
                </c:pt>
                <c:pt idx="12" formatCode="General">
                  <c:v>0.22978899999999999</c:v>
                </c:pt>
                <c:pt idx="13" formatCode="General">
                  <c:v>0.24976200000000001</c:v>
                </c:pt>
                <c:pt idx="14" formatCode="General">
                  <c:v>0.26975100000000002</c:v>
                </c:pt>
                <c:pt idx="15" formatCode="General">
                  <c:v>0.28977999999999998</c:v>
                </c:pt>
                <c:pt idx="16" formatCode="General">
                  <c:v>0.30975000000000003</c:v>
                </c:pt>
                <c:pt idx="17" formatCode="General">
                  <c:v>0.32976100000000003</c:v>
                </c:pt>
                <c:pt idx="18" formatCode="General">
                  <c:v>0.34975699999999998</c:v>
                </c:pt>
                <c:pt idx="19" formatCode="General">
                  <c:v>0.36977399999999999</c:v>
                </c:pt>
                <c:pt idx="20" formatCode="General">
                  <c:v>0.38975500000000002</c:v>
                </c:pt>
                <c:pt idx="21" formatCode="General">
                  <c:v>0.409719</c:v>
                </c:pt>
                <c:pt idx="22" formatCode="General">
                  <c:v>0.42973</c:v>
                </c:pt>
                <c:pt idx="23" formatCode="General">
                  <c:v>0.44973299999999999</c:v>
                </c:pt>
                <c:pt idx="24" formatCode="General">
                  <c:v>0.46972700000000001</c:v>
                </c:pt>
                <c:pt idx="25" formatCode="General">
                  <c:v>0.48972300000000002</c:v>
                </c:pt>
                <c:pt idx="26" formatCode="General">
                  <c:v>0.50971699999999998</c:v>
                </c:pt>
                <c:pt idx="27" formatCode="General">
                  <c:v>0.52971299999999999</c:v>
                </c:pt>
                <c:pt idx="28" formatCode="General">
                  <c:v>0.54970399999999997</c:v>
                </c:pt>
                <c:pt idx="29" formatCode="General">
                  <c:v>0.56969999999999998</c:v>
                </c:pt>
                <c:pt idx="30" formatCode="General">
                  <c:v>0.58971700000000005</c:v>
                </c:pt>
                <c:pt idx="31" formatCode="General">
                  <c:v>0.60969600000000002</c:v>
                </c:pt>
                <c:pt idx="32" formatCode="General">
                  <c:v>0.62968199999999996</c:v>
                </c:pt>
                <c:pt idx="33" formatCode="General">
                  <c:v>0.64969200000000005</c:v>
                </c:pt>
                <c:pt idx="34" formatCode="General">
                  <c:v>0.66968899999999998</c:v>
                </c:pt>
                <c:pt idx="35" formatCode="General">
                  <c:v>0.68970500000000001</c:v>
                </c:pt>
                <c:pt idx="36" formatCode="General">
                  <c:v>0.709677</c:v>
                </c:pt>
                <c:pt idx="37" formatCode="General">
                  <c:v>0.72969300000000004</c:v>
                </c:pt>
                <c:pt idx="38" formatCode="General">
                  <c:v>0.74966699999999997</c:v>
                </c:pt>
                <c:pt idx="39" formatCode="General">
                  <c:v>0.76968800000000004</c:v>
                </c:pt>
                <c:pt idx="40" formatCode="General">
                  <c:v>0.78966599999999998</c:v>
                </c:pt>
                <c:pt idx="41" formatCode="General">
                  <c:v>0.79988199999999998</c:v>
                </c:pt>
                <c:pt idx="42" formatCode="General">
                  <c:v>0.80001100000000003</c:v>
                </c:pt>
                <c:pt idx="43" formatCode="General">
                  <c:v>0.78995499999999996</c:v>
                </c:pt>
                <c:pt idx="44" formatCode="General">
                  <c:v>0.76997199999999999</c:v>
                </c:pt>
                <c:pt idx="45" formatCode="General">
                  <c:v>0.749977</c:v>
                </c:pt>
                <c:pt idx="46" formatCode="General">
                  <c:v>0.72997100000000004</c:v>
                </c:pt>
                <c:pt idx="47" formatCode="General">
                  <c:v>0.70996499999999996</c:v>
                </c:pt>
                <c:pt idx="48" formatCode="General">
                  <c:v>0.69000499999999998</c:v>
                </c:pt>
                <c:pt idx="49" formatCode="General">
                  <c:v>0.67000800000000005</c:v>
                </c:pt>
                <c:pt idx="50" formatCode="General">
                  <c:v>0.64984600000000003</c:v>
                </c:pt>
                <c:pt idx="51" formatCode="General">
                  <c:v>0.62967700000000004</c:v>
                </c:pt>
                <c:pt idx="52" formatCode="General">
                  <c:v>0.60967400000000005</c:v>
                </c:pt>
                <c:pt idx="53" formatCode="General">
                  <c:v>0.58967700000000001</c:v>
                </c:pt>
                <c:pt idx="54" formatCode="General">
                  <c:v>0.56968600000000003</c:v>
                </c:pt>
                <c:pt idx="55" formatCode="General">
                  <c:v>0.54969599999999996</c:v>
                </c:pt>
                <c:pt idx="56" formatCode="General">
                  <c:v>0.52971800000000002</c:v>
                </c:pt>
                <c:pt idx="57" formatCode="General">
                  <c:v>0.50961699999999999</c:v>
                </c:pt>
                <c:pt idx="58" formatCode="General">
                  <c:v>0.48950700000000003</c:v>
                </c:pt>
                <c:pt idx="59" formatCode="General">
                  <c:v>0.469524</c:v>
                </c:pt>
                <c:pt idx="60" formatCode="General">
                  <c:v>0.449542</c:v>
                </c:pt>
                <c:pt idx="61" formatCode="General">
                  <c:v>0.42942000000000002</c:v>
                </c:pt>
                <c:pt idx="62" formatCode="General">
                  <c:v>0.40934199999999998</c:v>
                </c:pt>
                <c:pt idx="63" formatCode="General">
                  <c:v>0.389372</c:v>
                </c:pt>
                <c:pt idx="64" formatCode="General">
                  <c:v>0.36939100000000002</c:v>
                </c:pt>
                <c:pt idx="65" formatCode="General">
                  <c:v>0.34936600000000001</c:v>
                </c:pt>
                <c:pt idx="66" formatCode="General">
                  <c:v>0.32935599999999998</c:v>
                </c:pt>
                <c:pt idx="67" formatCode="General">
                  <c:v>0.30937199999999998</c:v>
                </c:pt>
                <c:pt idx="68" formatCode="General">
                  <c:v>0.28937600000000002</c:v>
                </c:pt>
                <c:pt idx="69" formatCode="General">
                  <c:v>0.26937899999999998</c:v>
                </c:pt>
                <c:pt idx="70" formatCode="General">
                  <c:v>0.249358</c:v>
                </c:pt>
                <c:pt idx="71" formatCode="General">
                  <c:v>0.22939300000000001</c:v>
                </c:pt>
                <c:pt idx="72" formatCode="General">
                  <c:v>0.20938699999999999</c:v>
                </c:pt>
                <c:pt idx="73" formatCode="General">
                  <c:v>0.18940299999999999</c:v>
                </c:pt>
                <c:pt idx="74" formatCode="General">
                  <c:v>0.16938700000000001</c:v>
                </c:pt>
                <c:pt idx="75" formatCode="General">
                  <c:v>0.14941299999999999</c:v>
                </c:pt>
                <c:pt idx="76" formatCode="General">
                  <c:v>0.129416</c:v>
                </c:pt>
                <c:pt idx="77" formatCode="General">
                  <c:v>0.10940999999999999</c:v>
                </c:pt>
                <c:pt idx="78" formatCode="General">
                  <c:v>8.9390499999999998E-2</c:v>
                </c:pt>
                <c:pt idx="79" formatCode="General">
                  <c:v>6.9437200000000004E-2</c:v>
                </c:pt>
                <c:pt idx="80" formatCode="General">
                  <c:v>4.9417900000000001E-2</c:v>
                </c:pt>
                <c:pt idx="81" formatCode="General">
                  <c:v>2.9422400000000001E-2</c:v>
                </c:pt>
                <c:pt idx="82">
                  <c:v>9.4051900000000008E-3</c:v>
                </c:pt>
                <c:pt idx="83" formatCode="General">
                  <c:v>-1.06759E-2</c:v>
                </c:pt>
                <c:pt idx="84" formatCode="General">
                  <c:v>-3.06904E-2</c:v>
                </c:pt>
                <c:pt idx="85" formatCode="General">
                  <c:v>-5.0683899999999997E-2</c:v>
                </c:pt>
                <c:pt idx="86" formatCode="General">
                  <c:v>-7.0713399999999996E-2</c:v>
                </c:pt>
                <c:pt idx="87" formatCode="General">
                  <c:v>-9.0660299999999999E-2</c:v>
                </c:pt>
                <c:pt idx="88" formatCode="General">
                  <c:v>-0.110678</c:v>
                </c:pt>
                <c:pt idx="89" formatCode="General">
                  <c:v>-0.13076399999999999</c:v>
                </c:pt>
                <c:pt idx="90" formatCode="General">
                  <c:v>-0.15085499999999999</c:v>
                </c:pt>
                <c:pt idx="91" formatCode="General">
                  <c:v>-0.170851</c:v>
                </c:pt>
                <c:pt idx="92" formatCode="General">
                  <c:v>-0.19084400000000001</c:v>
                </c:pt>
                <c:pt idx="93" formatCode="General">
                  <c:v>-0.21084700000000001</c:v>
                </c:pt>
                <c:pt idx="94" formatCode="General">
                  <c:v>-0.23083699999999999</c:v>
                </c:pt>
                <c:pt idx="95" formatCode="General">
                  <c:v>-0.250809</c:v>
                </c:pt>
                <c:pt idx="96" formatCode="General">
                  <c:v>-0.27082299999999998</c:v>
                </c:pt>
                <c:pt idx="97" formatCode="General">
                  <c:v>-0.290825</c:v>
                </c:pt>
                <c:pt idx="98" formatCode="General">
                  <c:v>-0.31082399999999999</c:v>
                </c:pt>
                <c:pt idx="99" formatCode="General">
                  <c:v>-0.330814</c:v>
                </c:pt>
                <c:pt idx="100" formatCode="General">
                  <c:v>-0.35081200000000001</c:v>
                </c:pt>
                <c:pt idx="101" formatCode="General">
                  <c:v>-0.37081700000000001</c:v>
                </c:pt>
                <c:pt idx="102" formatCode="General">
                  <c:v>-0.39080300000000001</c:v>
                </c:pt>
                <c:pt idx="103" formatCode="General">
                  <c:v>-0.41079700000000002</c:v>
                </c:pt>
                <c:pt idx="104" formatCode="General">
                  <c:v>-0.43079400000000001</c:v>
                </c:pt>
                <c:pt idx="105" formatCode="General">
                  <c:v>-0.45077400000000001</c:v>
                </c:pt>
                <c:pt idx="106" formatCode="General">
                  <c:v>-0.47077400000000003</c:v>
                </c:pt>
                <c:pt idx="107" formatCode="General">
                  <c:v>-0.49077700000000002</c:v>
                </c:pt>
                <c:pt idx="108" formatCode="General">
                  <c:v>-0.51077099999999998</c:v>
                </c:pt>
                <c:pt idx="109" formatCode="General">
                  <c:v>-0.53077799999999997</c:v>
                </c:pt>
                <c:pt idx="110" formatCode="General">
                  <c:v>-0.55074400000000001</c:v>
                </c:pt>
                <c:pt idx="111" formatCode="General">
                  <c:v>-0.570743</c:v>
                </c:pt>
                <c:pt idx="112" formatCode="General">
                  <c:v>-0.59075599999999995</c:v>
                </c:pt>
                <c:pt idx="113" formatCode="General">
                  <c:v>-0.61075299999999999</c:v>
                </c:pt>
                <c:pt idx="114" formatCode="General">
                  <c:v>-0.63075700000000001</c:v>
                </c:pt>
                <c:pt idx="115" formatCode="General">
                  <c:v>-0.65076500000000004</c:v>
                </c:pt>
                <c:pt idx="116" formatCode="General">
                  <c:v>-0.67076999999999998</c:v>
                </c:pt>
                <c:pt idx="117" formatCode="General">
                  <c:v>-0.69078399999999995</c:v>
                </c:pt>
                <c:pt idx="118" formatCode="General">
                  <c:v>-0.71074099999999996</c:v>
                </c:pt>
                <c:pt idx="119" formatCode="General">
                  <c:v>-0.73075100000000004</c:v>
                </c:pt>
                <c:pt idx="120" formatCode="General">
                  <c:v>-0.75074799999999997</c:v>
                </c:pt>
                <c:pt idx="121" formatCode="General">
                  <c:v>-0.77077499999999999</c:v>
                </c:pt>
                <c:pt idx="122" formatCode="General">
                  <c:v>-0.79043699999999995</c:v>
                </c:pt>
                <c:pt idx="123" formatCode="General">
                  <c:v>-0.80021500000000001</c:v>
                </c:pt>
                <c:pt idx="124" formatCode="General">
                  <c:v>-0.79013599999999995</c:v>
                </c:pt>
                <c:pt idx="125" formatCode="General">
                  <c:v>-0.77015</c:v>
                </c:pt>
                <c:pt idx="126" formatCode="General">
                  <c:v>-0.75013799999999997</c:v>
                </c:pt>
                <c:pt idx="127" formatCode="General">
                  <c:v>-0.73013899999999998</c:v>
                </c:pt>
                <c:pt idx="128" formatCode="General">
                  <c:v>-0.71013899999999996</c:v>
                </c:pt>
                <c:pt idx="129" formatCode="General">
                  <c:v>-0.69016</c:v>
                </c:pt>
                <c:pt idx="130" formatCode="General">
                  <c:v>-0.67015499999999995</c:v>
                </c:pt>
                <c:pt idx="131" formatCode="General">
                  <c:v>-0.65001100000000001</c:v>
                </c:pt>
                <c:pt idx="132" formatCode="General">
                  <c:v>-0.62985899999999995</c:v>
                </c:pt>
                <c:pt idx="133" formatCode="General">
                  <c:v>-0.60985500000000004</c:v>
                </c:pt>
                <c:pt idx="134" formatCode="General">
                  <c:v>-0.58985600000000005</c:v>
                </c:pt>
                <c:pt idx="135" formatCode="General">
                  <c:v>-0.569851</c:v>
                </c:pt>
                <c:pt idx="136" formatCode="General">
                  <c:v>-0.54984100000000002</c:v>
                </c:pt>
                <c:pt idx="137" formatCode="General">
                  <c:v>-0.52987600000000001</c:v>
                </c:pt>
                <c:pt idx="138" formatCode="General">
                  <c:v>-0.50986699999999996</c:v>
                </c:pt>
                <c:pt idx="139" formatCode="General">
                  <c:v>-0.48970900000000001</c:v>
                </c:pt>
                <c:pt idx="140" formatCode="General">
                  <c:v>-0.46957500000000002</c:v>
                </c:pt>
                <c:pt idx="141" formatCode="General">
                  <c:v>-0.4496</c:v>
                </c:pt>
                <c:pt idx="142" formatCode="General">
                  <c:v>-0.42958099999999999</c:v>
                </c:pt>
                <c:pt idx="143" formatCode="General">
                  <c:v>-0.409493</c:v>
                </c:pt>
                <c:pt idx="144" formatCode="General">
                  <c:v>-0.38943299999999997</c:v>
                </c:pt>
                <c:pt idx="145" formatCode="General">
                  <c:v>-0.36944199999999999</c:v>
                </c:pt>
                <c:pt idx="146" formatCode="General">
                  <c:v>-0.34942800000000002</c:v>
                </c:pt>
                <c:pt idx="147" formatCode="General">
                  <c:v>-0.32943299999999998</c:v>
                </c:pt>
                <c:pt idx="148" formatCode="General">
                  <c:v>-0.30943300000000001</c:v>
                </c:pt>
                <c:pt idx="149" formatCode="General">
                  <c:v>-0.28942200000000001</c:v>
                </c:pt>
                <c:pt idx="150" formatCode="General">
                  <c:v>-0.26944800000000002</c:v>
                </c:pt>
                <c:pt idx="151" formatCode="General">
                  <c:v>-0.24942800000000001</c:v>
                </c:pt>
                <c:pt idx="152" formatCode="General">
                  <c:v>-0.22944400000000001</c:v>
                </c:pt>
                <c:pt idx="153" formatCode="General">
                  <c:v>-0.209457</c:v>
                </c:pt>
                <c:pt idx="154" formatCode="General">
                  <c:v>-0.189469</c:v>
                </c:pt>
                <c:pt idx="155" formatCode="General">
                  <c:v>-0.16946</c:v>
                </c:pt>
                <c:pt idx="156" formatCode="General">
                  <c:v>-0.149475</c:v>
                </c:pt>
                <c:pt idx="157" formatCode="General">
                  <c:v>-0.12948399999999999</c:v>
                </c:pt>
                <c:pt idx="158" formatCode="General">
                  <c:v>-0.109475</c:v>
                </c:pt>
                <c:pt idx="159" formatCode="General">
                  <c:v>-8.9468000000000006E-2</c:v>
                </c:pt>
                <c:pt idx="160" formatCode="General">
                  <c:v>-6.9504499999999997E-2</c:v>
                </c:pt>
                <c:pt idx="161" formatCode="General">
                  <c:v>-4.9506399999999999E-2</c:v>
                </c:pt>
                <c:pt idx="162" formatCode="General">
                  <c:v>-2.9498699999999999E-2</c:v>
                </c:pt>
                <c:pt idx="163" formatCode="General">
                  <c:v>-1.00874E-2</c:v>
                </c:pt>
                <c:pt idx="164">
                  <c:v>-4.8299200000000001E-4</c:v>
                </c:pt>
              </c:numCache>
            </c:numRef>
          </c:xVal>
          <c:yVal>
            <c:numRef>
              <c:f>Sheet9!$N$2:$N$327</c:f>
              <c:numCache>
                <c:formatCode>General</c:formatCode>
                <c:ptCount val="326"/>
                <c:pt idx="0">
                  <c:v>0.17135211900311501</c:v>
                </c:pt>
                <c:pt idx="1">
                  <c:v>0.174950768847352</c:v>
                </c:pt>
                <c:pt idx="2">
                  <c:v>0.18212111235721701</c:v>
                </c:pt>
                <c:pt idx="3">
                  <c:v>0.189383771547248</c:v>
                </c:pt>
                <c:pt idx="4">
                  <c:v>0.196562238836968</c:v>
                </c:pt>
                <c:pt idx="5">
                  <c:v>0.204013960539979</c:v>
                </c:pt>
                <c:pt idx="6">
                  <c:v>0.211316130841122</c:v>
                </c:pt>
                <c:pt idx="7">
                  <c:v>0.21913896157840099</c:v>
                </c:pt>
                <c:pt idx="8">
                  <c:v>0.22648913603322901</c:v>
                </c:pt>
                <c:pt idx="9">
                  <c:v>0.23422149740394599</c:v>
                </c:pt>
                <c:pt idx="10">
                  <c:v>0.242053559709242</c:v>
                </c:pt>
                <c:pt idx="11">
                  <c:v>0.249769304257529</c:v>
                </c:pt>
                <c:pt idx="12">
                  <c:v>0.25747212461059199</c:v>
                </c:pt>
                <c:pt idx="13">
                  <c:v>0.265706683281412</c:v>
                </c:pt>
                <c:pt idx="14">
                  <c:v>0.27397262928348898</c:v>
                </c:pt>
                <c:pt idx="15">
                  <c:v>0.28211671858774701</c:v>
                </c:pt>
                <c:pt idx="16">
                  <c:v>0.29059683696780902</c:v>
                </c:pt>
                <c:pt idx="17">
                  <c:v>0.29896433021806901</c:v>
                </c:pt>
                <c:pt idx="18">
                  <c:v>0.307531225337487</c:v>
                </c:pt>
                <c:pt idx="19">
                  <c:v>0.316075964693666</c:v>
                </c:pt>
                <c:pt idx="20">
                  <c:v>0.32475548494288697</c:v>
                </c:pt>
                <c:pt idx="21">
                  <c:v>0.33312851713395603</c:v>
                </c:pt>
                <c:pt idx="22">
                  <c:v>0.34203513395638602</c:v>
                </c:pt>
                <c:pt idx="23">
                  <c:v>0.35089928556594002</c:v>
                </c:pt>
                <c:pt idx="24">
                  <c:v>0.35994991484942901</c:v>
                </c:pt>
                <c:pt idx="25">
                  <c:v>0.36849465420560801</c:v>
                </c:pt>
                <c:pt idx="26">
                  <c:v>0.37761728971962599</c:v>
                </c:pt>
                <c:pt idx="27">
                  <c:v>0.38685439667705102</c:v>
                </c:pt>
                <c:pt idx="28">
                  <c:v>0.39609334994807899</c:v>
                </c:pt>
                <c:pt idx="29">
                  <c:v>0.40540061682243</c:v>
                </c:pt>
                <c:pt idx="30">
                  <c:v>0.414770658359294</c:v>
                </c:pt>
                <c:pt idx="31">
                  <c:v>0.42420901349948098</c:v>
                </c:pt>
                <c:pt idx="32">
                  <c:v>0.433614134994808</c:v>
                </c:pt>
                <c:pt idx="33">
                  <c:v>0.443523300103842</c:v>
                </c:pt>
                <c:pt idx="34">
                  <c:v>0.453188751817238</c:v>
                </c:pt>
                <c:pt idx="35">
                  <c:v>0.46391029491173402</c:v>
                </c:pt>
                <c:pt idx="36">
                  <c:v>0.47489401453790198</c:v>
                </c:pt>
                <c:pt idx="37">
                  <c:v>0.485543551401869</c:v>
                </c:pt>
                <c:pt idx="38">
                  <c:v>0.496401721703011</c:v>
                </c:pt>
                <c:pt idx="39">
                  <c:v>0.50704571962616796</c:v>
                </c:pt>
                <c:pt idx="40">
                  <c:v>0.51870519003115301</c:v>
                </c:pt>
                <c:pt idx="41">
                  <c:v>0.524299520249221</c:v>
                </c:pt>
                <c:pt idx="42">
                  <c:v>0.52448784423675998</c:v>
                </c:pt>
                <c:pt idx="43">
                  <c:v>0.42586700311526499</c:v>
                </c:pt>
                <c:pt idx="44">
                  <c:v>0.30085126272066398</c:v>
                </c:pt>
                <c:pt idx="45">
                  <c:v>0.22889857528556601</c:v>
                </c:pt>
                <c:pt idx="46">
                  <c:v>0.181945712564901</c:v>
                </c:pt>
                <c:pt idx="47">
                  <c:v>0.14815946604361399</c:v>
                </c:pt>
                <c:pt idx="48">
                  <c:v>0.12277099231568001</c:v>
                </c:pt>
                <c:pt idx="49">
                  <c:v>0.102697316926272</c:v>
                </c:pt>
                <c:pt idx="50">
                  <c:v>8.6267341433021796E-2</c:v>
                </c:pt>
                <c:pt idx="51">
                  <c:v>7.2175168224298994E-2</c:v>
                </c:pt>
                <c:pt idx="52">
                  <c:v>5.98848124610592E-2</c:v>
                </c:pt>
                <c:pt idx="53">
                  <c:v>4.87508029075805E-2</c:v>
                </c:pt>
                <c:pt idx="54">
                  <c:v>3.8502839252336399E-2</c:v>
                </c:pt>
                <c:pt idx="55">
                  <c:v>2.9084055036344699E-2</c:v>
                </c:pt>
                <c:pt idx="56">
                  <c:v>2.0253506334371799E-2</c:v>
                </c:pt>
                <c:pt idx="57">
                  <c:v>1.16242981308411E-2</c:v>
                </c:pt>
                <c:pt idx="58">
                  <c:v>3.4420455244029099E-3</c:v>
                </c:pt>
                <c:pt idx="59">
                  <c:v>-4.1602615160955302E-3</c:v>
                </c:pt>
                <c:pt idx="60">
                  <c:v>-1.1705092814122501E-2</c:v>
                </c:pt>
                <c:pt idx="61">
                  <c:v>-1.9488947871235701E-2</c:v>
                </c:pt>
                <c:pt idx="62">
                  <c:v>-2.7459114434060201E-2</c:v>
                </c:pt>
                <c:pt idx="63">
                  <c:v>-3.46532753894081E-2</c:v>
                </c:pt>
                <c:pt idx="64">
                  <c:v>-4.1906887642782997E-2</c:v>
                </c:pt>
                <c:pt idx="65">
                  <c:v>-4.92062884735203E-2</c:v>
                </c:pt>
                <c:pt idx="66">
                  <c:v>-5.6437560332294898E-2</c:v>
                </c:pt>
                <c:pt idx="67">
                  <c:v>-6.3397977985462095E-2</c:v>
                </c:pt>
                <c:pt idx="68">
                  <c:v>-7.0409169262720603E-2</c:v>
                </c:pt>
                <c:pt idx="69">
                  <c:v>-7.7486827829698901E-2</c:v>
                </c:pt>
                <c:pt idx="70">
                  <c:v>-8.4436721495327105E-2</c:v>
                </c:pt>
                <c:pt idx="71">
                  <c:v>-9.1412094288681203E-2</c:v>
                </c:pt>
                <c:pt idx="72">
                  <c:v>-9.8470551194184797E-2</c:v>
                </c:pt>
                <c:pt idx="73">
                  <c:v>-0.10539791983385299</c:v>
                </c:pt>
                <c:pt idx="74">
                  <c:v>-0.11244659127725901</c:v>
                </c:pt>
                <c:pt idx="75">
                  <c:v>-0.119265212045691</c:v>
                </c:pt>
                <c:pt idx="76">
                  <c:v>-0.12611780498442399</c:v>
                </c:pt>
                <c:pt idx="77">
                  <c:v>-0.13312770384215999</c:v>
                </c:pt>
                <c:pt idx="78">
                  <c:v>-0.139990082242991</c:v>
                </c:pt>
                <c:pt idx="79">
                  <c:v>-0.146882001661475</c:v>
                </c:pt>
                <c:pt idx="80">
                  <c:v>-0.15400286396676999</c:v>
                </c:pt>
                <c:pt idx="81">
                  <c:v>-0.16102513312564901</c:v>
                </c:pt>
                <c:pt idx="82">
                  <c:v>-0.16796634911734201</c:v>
                </c:pt>
                <c:pt idx="83">
                  <c:v>-0.17516327954309399</c:v>
                </c:pt>
                <c:pt idx="84">
                  <c:v>-0.18219016448598099</c:v>
                </c:pt>
                <c:pt idx="85">
                  <c:v>-0.18944100726895099</c:v>
                </c:pt>
                <c:pt idx="86">
                  <c:v>-0.196514234683281</c:v>
                </c:pt>
                <c:pt idx="87">
                  <c:v>-0.20404165524402901</c:v>
                </c:pt>
                <c:pt idx="88">
                  <c:v>-0.211329055036345</c:v>
                </c:pt>
                <c:pt idx="89">
                  <c:v>-0.220008575285566</c:v>
                </c:pt>
                <c:pt idx="90">
                  <c:v>-0.22755815160955301</c:v>
                </c:pt>
                <c:pt idx="91">
                  <c:v>-0.23526651090342701</c:v>
                </c:pt>
                <c:pt idx="92">
                  <c:v>-0.243307206645898</c:v>
                </c:pt>
                <c:pt idx="93">
                  <c:v>-0.25099525649013499</c:v>
                </c:pt>
                <c:pt idx="94">
                  <c:v>-0.258986101765317</c:v>
                </c:pt>
                <c:pt idx="95">
                  <c:v>-0.26713757632398799</c:v>
                </c:pt>
                <c:pt idx="96">
                  <c:v>-0.27538505919003098</c:v>
                </c:pt>
                <c:pt idx="97">
                  <c:v>-0.28366577570093499</c:v>
                </c:pt>
                <c:pt idx="98">
                  <c:v>-0.29177478504672899</c:v>
                </c:pt>
                <c:pt idx="99">
                  <c:v>-0.30029736863966799</c:v>
                </c:pt>
                <c:pt idx="100">
                  <c:v>-0.30854485150571098</c:v>
                </c:pt>
                <c:pt idx="101">
                  <c:v>-0.31710436137071701</c:v>
                </c:pt>
                <c:pt idx="102">
                  <c:v>-0.32584480996884702</c:v>
                </c:pt>
                <c:pt idx="103">
                  <c:v>-0.33470342263759101</c:v>
                </c:pt>
                <c:pt idx="104">
                  <c:v>-0.34360634683281399</c:v>
                </c:pt>
                <c:pt idx="105">
                  <c:v>-0.352372643821391</c:v>
                </c:pt>
                <c:pt idx="106">
                  <c:v>-0.36159867289719599</c:v>
                </c:pt>
                <c:pt idx="107">
                  <c:v>-0.37044620768432002</c:v>
                </c:pt>
                <c:pt idx="108">
                  <c:v>-0.37918850259605402</c:v>
                </c:pt>
                <c:pt idx="109">
                  <c:v>-0.38854746625129799</c:v>
                </c:pt>
                <c:pt idx="110">
                  <c:v>-0.39778457320872301</c:v>
                </c:pt>
                <c:pt idx="111">
                  <c:v>-0.40709553271027998</c:v>
                </c:pt>
                <c:pt idx="112">
                  <c:v>-0.41651911734164099</c:v>
                </c:pt>
                <c:pt idx="113">
                  <c:v>-0.425874388369678</c:v>
                </c:pt>
                <c:pt idx="114">
                  <c:v>-0.43576139771547201</c:v>
                </c:pt>
                <c:pt idx="115">
                  <c:v>-0.44531237798546203</c:v>
                </c:pt>
                <c:pt idx="116">
                  <c:v>-0.45558526687435102</c:v>
                </c:pt>
                <c:pt idx="117">
                  <c:v>-0.46569568016614699</c:v>
                </c:pt>
                <c:pt idx="118">
                  <c:v>-0.47638029698857698</c:v>
                </c:pt>
                <c:pt idx="119">
                  <c:v>-0.48781451713395602</c:v>
                </c:pt>
                <c:pt idx="120">
                  <c:v>-0.49855821599169298</c:v>
                </c:pt>
                <c:pt idx="121">
                  <c:v>-0.51024168847352003</c:v>
                </c:pt>
                <c:pt idx="122">
                  <c:v>-0.52175714641744497</c:v>
                </c:pt>
                <c:pt idx="123">
                  <c:v>-0.52753610799584605</c:v>
                </c:pt>
                <c:pt idx="124">
                  <c:v>-0.43091482450675</c:v>
                </c:pt>
                <c:pt idx="125">
                  <c:v>-0.30834544963655203</c:v>
                </c:pt>
                <c:pt idx="126">
                  <c:v>-0.23703158670820301</c:v>
                </c:pt>
                <c:pt idx="127">
                  <c:v>-0.189993055036345</c:v>
                </c:pt>
                <c:pt idx="128">
                  <c:v>-0.15599540560747699</c:v>
                </c:pt>
                <c:pt idx="129">
                  <c:v>-0.13041436137071599</c:v>
                </c:pt>
                <c:pt idx="130">
                  <c:v>-0.10986913748702</c:v>
                </c:pt>
                <c:pt idx="131">
                  <c:v>-9.2394333125649E-2</c:v>
                </c:pt>
                <c:pt idx="132">
                  <c:v>-7.7461164070612695E-2</c:v>
                </c:pt>
                <c:pt idx="133">
                  <c:v>-6.4923033021806797E-2</c:v>
                </c:pt>
                <c:pt idx="134">
                  <c:v>-5.33765570093458E-2</c:v>
                </c:pt>
                <c:pt idx="135">
                  <c:v>-4.2932330218068498E-2</c:v>
                </c:pt>
                <c:pt idx="136">
                  <c:v>-3.3163669574247101E-2</c:v>
                </c:pt>
                <c:pt idx="137">
                  <c:v>-2.4042326479750801E-2</c:v>
                </c:pt>
                <c:pt idx="138">
                  <c:v>-1.52428143094496E-2</c:v>
                </c:pt>
                <c:pt idx="139">
                  <c:v>-6.5324975493250203E-3</c:v>
                </c:pt>
                <c:pt idx="140">
                  <c:v>1.4610802699896201E-3</c:v>
                </c:pt>
                <c:pt idx="141">
                  <c:v>9.2613305919003099E-3</c:v>
                </c:pt>
                <c:pt idx="142">
                  <c:v>1.6930197237798501E-2</c:v>
                </c:pt>
                <c:pt idx="143">
                  <c:v>2.5117065628245099E-2</c:v>
                </c:pt>
                <c:pt idx="144">
                  <c:v>3.2607929179646902E-2</c:v>
                </c:pt>
                <c:pt idx="145">
                  <c:v>4.0091407476635497E-2</c:v>
                </c:pt>
                <c:pt idx="146">
                  <c:v>4.74960481827622E-2</c:v>
                </c:pt>
                <c:pt idx="147">
                  <c:v>5.4823143717549302E-2</c:v>
                </c:pt>
                <c:pt idx="148">
                  <c:v>6.2220953063343701E-2</c:v>
                </c:pt>
                <c:pt idx="149">
                  <c:v>6.9349754517134002E-2</c:v>
                </c:pt>
                <c:pt idx="150">
                  <c:v>7.6500527102803695E-2</c:v>
                </c:pt>
                <c:pt idx="151">
                  <c:v>8.3708720041536802E-2</c:v>
                </c:pt>
                <c:pt idx="152">
                  <c:v>9.0817581308411194E-2</c:v>
                </c:pt>
                <c:pt idx="153">
                  <c:v>9.7820464174454794E-2</c:v>
                </c:pt>
                <c:pt idx="154">
                  <c:v>0.10491880145379</c:v>
                </c:pt>
                <c:pt idx="155">
                  <c:v>0.111976889096573</c:v>
                </c:pt>
                <c:pt idx="156">
                  <c:v>0.118993065420561</c:v>
                </c:pt>
                <c:pt idx="157">
                  <c:v>0.12608512523364501</c:v>
                </c:pt>
                <c:pt idx="158">
                  <c:v>0.133140628037383</c:v>
                </c:pt>
                <c:pt idx="159">
                  <c:v>0.14019354600207701</c:v>
                </c:pt>
                <c:pt idx="160">
                  <c:v>0.14725994205607501</c:v>
                </c:pt>
                <c:pt idx="161">
                  <c:v>0.15429088888888901</c:v>
                </c:pt>
                <c:pt idx="162">
                  <c:v>0.16159619792315699</c:v>
                </c:pt>
                <c:pt idx="163">
                  <c:v>0.16843420498442399</c:v>
                </c:pt>
                <c:pt idx="164">
                  <c:v>0.17213070944963699</c:v>
                </c:pt>
              </c:numCache>
            </c:numRef>
          </c:yVal>
          <c:smooth val="1"/>
          <c:extLst>
            <c:ext xmlns:c16="http://schemas.microsoft.com/office/drawing/2014/chart" uri="{C3380CC4-5D6E-409C-BE32-E72D297353CC}">
              <c16:uniqueId val="{00000002-662C-4373-988C-89448F8206D7}"/>
            </c:ext>
          </c:extLst>
        </c:ser>
        <c:dLbls>
          <c:showLegendKey val="0"/>
          <c:showVal val="0"/>
          <c:showCatName val="0"/>
          <c:showSerName val="0"/>
          <c:showPercent val="0"/>
          <c:showBubbleSize val="0"/>
        </c:dLbls>
        <c:axId val="-2135772824"/>
        <c:axId val="-2135178328"/>
      </c:scatterChart>
      <c:valAx>
        <c:axId val="-21357728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Voltage (V)</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5178328"/>
        <c:crossesAt val="-0.6"/>
        <c:crossBetween val="midCat"/>
      </c:valAx>
      <c:valAx>
        <c:axId val="-2135178328"/>
        <c:scaling>
          <c:orientation val="minMax"/>
          <c:max val="0.6"/>
          <c:min val="-0.6"/>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rrent (mA.mg</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5772824"/>
        <c:crossesAt val="-1"/>
        <c:crossBetween val="midCat"/>
      </c:valAx>
      <c:spPr>
        <a:noFill/>
        <a:ln>
          <a:noFill/>
        </a:ln>
        <a:effectLst/>
      </c:spPr>
    </c:plotArea>
    <c:legend>
      <c:legendPos val="r"/>
      <c:layout>
        <c:manualLayout>
          <c:xMode val="edge"/>
          <c:yMode val="edge"/>
          <c:x val="0.72959520904957309"/>
          <c:y val="0.60830052493438336"/>
          <c:w val="0.2651572954789102"/>
          <c:h val="0.207921405657626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7244863622818"/>
          <c:y val="2.7777777777777776E-2"/>
          <c:w val="0.77841692865314904"/>
          <c:h val="0.78616822897137861"/>
        </c:manualLayout>
      </c:layout>
      <c:scatterChart>
        <c:scatterStyle val="smoothMarker"/>
        <c:varyColors val="0"/>
        <c:ser>
          <c:idx val="0"/>
          <c:order val="0"/>
          <c:tx>
            <c:strRef>
              <c:f>Sheet11!$J$2</c:f>
              <c:strCache>
                <c:ptCount val="1"/>
                <c:pt idx="0">
                  <c:v>S 1.6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1!$K$1:$P$1</c:f>
              <c:numCache>
                <c:formatCode>General</c:formatCode>
                <c:ptCount val="6"/>
                <c:pt idx="0">
                  <c:v>25</c:v>
                </c:pt>
                <c:pt idx="1">
                  <c:v>50</c:v>
                </c:pt>
                <c:pt idx="2">
                  <c:v>75</c:v>
                </c:pt>
                <c:pt idx="3">
                  <c:v>100</c:v>
                </c:pt>
                <c:pt idx="4">
                  <c:v>150</c:v>
                </c:pt>
                <c:pt idx="5">
                  <c:v>200</c:v>
                </c:pt>
              </c:numCache>
            </c:numRef>
          </c:xVal>
          <c:yVal>
            <c:numRef>
              <c:f>Sheet11!$K$2:$P$2</c:f>
              <c:numCache>
                <c:formatCode>General</c:formatCode>
                <c:ptCount val="6"/>
                <c:pt idx="0">
                  <c:v>100</c:v>
                </c:pt>
                <c:pt idx="1">
                  <c:v>97.329376854599388</c:v>
                </c:pt>
                <c:pt idx="2">
                  <c:v>92.284866468842736</c:v>
                </c:pt>
                <c:pt idx="3">
                  <c:v>90.801186943620166</c:v>
                </c:pt>
                <c:pt idx="4">
                  <c:v>90.504451038575667</c:v>
                </c:pt>
                <c:pt idx="5">
                  <c:v>89.910979228486639</c:v>
                </c:pt>
              </c:numCache>
            </c:numRef>
          </c:yVal>
          <c:smooth val="1"/>
          <c:extLst>
            <c:ext xmlns:c16="http://schemas.microsoft.com/office/drawing/2014/chart" uri="{C3380CC4-5D6E-409C-BE32-E72D297353CC}">
              <c16:uniqueId val="{00000000-4925-4888-961A-7A28553E8E56}"/>
            </c:ext>
          </c:extLst>
        </c:ser>
        <c:ser>
          <c:idx val="1"/>
          <c:order val="1"/>
          <c:tx>
            <c:strRef>
              <c:f>Sheet11!$J$3</c:f>
              <c:strCache>
                <c:ptCount val="1"/>
                <c:pt idx="0">
                  <c:v>PC 1.6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1!$K$1:$P$1</c:f>
              <c:numCache>
                <c:formatCode>General</c:formatCode>
                <c:ptCount val="6"/>
                <c:pt idx="0">
                  <c:v>25</c:v>
                </c:pt>
                <c:pt idx="1">
                  <c:v>50</c:v>
                </c:pt>
                <c:pt idx="2">
                  <c:v>75</c:v>
                </c:pt>
                <c:pt idx="3">
                  <c:v>100</c:v>
                </c:pt>
                <c:pt idx="4">
                  <c:v>150</c:v>
                </c:pt>
                <c:pt idx="5">
                  <c:v>200</c:v>
                </c:pt>
              </c:numCache>
            </c:numRef>
          </c:xVal>
          <c:yVal>
            <c:numRef>
              <c:f>Sheet11!$K$3:$P$3</c:f>
              <c:numCache>
                <c:formatCode>General</c:formatCode>
                <c:ptCount val="6"/>
                <c:pt idx="0">
                  <c:v>100</c:v>
                </c:pt>
                <c:pt idx="1">
                  <c:v>87.301587301587318</c:v>
                </c:pt>
                <c:pt idx="2">
                  <c:v>82.539682539682545</c:v>
                </c:pt>
                <c:pt idx="3">
                  <c:v>80.423280423280431</c:v>
                </c:pt>
                <c:pt idx="4">
                  <c:v>68.783068783068785</c:v>
                </c:pt>
                <c:pt idx="5">
                  <c:v>65.07936507936509</c:v>
                </c:pt>
              </c:numCache>
            </c:numRef>
          </c:yVal>
          <c:smooth val="1"/>
          <c:extLst>
            <c:ext xmlns:c16="http://schemas.microsoft.com/office/drawing/2014/chart" uri="{C3380CC4-5D6E-409C-BE32-E72D297353CC}">
              <c16:uniqueId val="{00000001-4925-4888-961A-7A28553E8E56}"/>
            </c:ext>
          </c:extLst>
        </c:ser>
        <c:ser>
          <c:idx val="2"/>
          <c:order val="2"/>
          <c:tx>
            <c:strRef>
              <c:f>Sheet11!$J$4</c:f>
              <c:strCache>
                <c:ptCount val="1"/>
                <c:pt idx="0">
                  <c:v>C 1.6s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1!$K$1:$P$1</c:f>
              <c:numCache>
                <c:formatCode>General</c:formatCode>
                <c:ptCount val="6"/>
                <c:pt idx="0">
                  <c:v>25</c:v>
                </c:pt>
                <c:pt idx="1">
                  <c:v>50</c:v>
                </c:pt>
                <c:pt idx="2">
                  <c:v>75</c:v>
                </c:pt>
                <c:pt idx="3">
                  <c:v>100</c:v>
                </c:pt>
                <c:pt idx="4">
                  <c:v>150</c:v>
                </c:pt>
                <c:pt idx="5">
                  <c:v>200</c:v>
                </c:pt>
              </c:numCache>
            </c:numRef>
          </c:xVal>
          <c:yVal>
            <c:numRef>
              <c:f>Sheet11!$K$4:$P$4</c:f>
              <c:numCache>
                <c:formatCode>General</c:formatCode>
                <c:ptCount val="6"/>
                <c:pt idx="0">
                  <c:v>100</c:v>
                </c:pt>
                <c:pt idx="1">
                  <c:v>87.884615384615387</c:v>
                </c:pt>
                <c:pt idx="2">
                  <c:v>82.788461538461533</c:v>
                </c:pt>
                <c:pt idx="3">
                  <c:v>77.5</c:v>
                </c:pt>
                <c:pt idx="4">
                  <c:v>62.980769230769226</c:v>
                </c:pt>
                <c:pt idx="5">
                  <c:v>42.596153846153847</c:v>
                </c:pt>
              </c:numCache>
            </c:numRef>
          </c:yVal>
          <c:smooth val="1"/>
          <c:extLst>
            <c:ext xmlns:c16="http://schemas.microsoft.com/office/drawing/2014/chart" uri="{C3380CC4-5D6E-409C-BE32-E72D297353CC}">
              <c16:uniqueId val="{00000002-4925-4888-961A-7A28553E8E56}"/>
            </c:ext>
          </c:extLst>
        </c:ser>
        <c:dLbls>
          <c:showLegendKey val="0"/>
          <c:showVal val="0"/>
          <c:showCatName val="0"/>
          <c:showSerName val="0"/>
          <c:showPercent val="0"/>
          <c:showBubbleSize val="0"/>
        </c:dLbls>
        <c:axId val="524867456"/>
        <c:axId val="592419936"/>
      </c:scatterChart>
      <c:valAx>
        <c:axId val="524867456"/>
        <c:scaling>
          <c:orientation val="minMax"/>
          <c:max val="2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can rate (mV.s-1)</a:t>
                </a:r>
              </a:p>
            </c:rich>
          </c:tx>
          <c:layout>
            <c:manualLayout>
              <c:xMode val="edge"/>
              <c:yMode val="edge"/>
              <c:x val="0.40559601924759398"/>
              <c:y val="0.9079855643044619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2419936"/>
        <c:crossesAt val="0"/>
        <c:crossBetween val="midCat"/>
      </c:valAx>
      <c:valAx>
        <c:axId val="59241993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C0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24867456"/>
        <c:crosses val="autoZero"/>
        <c:crossBetween val="midCat"/>
      </c:valAx>
      <c:spPr>
        <a:noFill/>
        <a:ln>
          <a:noFill/>
        </a:ln>
        <a:effectLst/>
      </c:spPr>
    </c:plotArea>
    <c:legend>
      <c:legendPos val="b"/>
      <c:layout>
        <c:manualLayout>
          <c:xMode val="edge"/>
          <c:yMode val="edge"/>
          <c:x val="0.21317719900397067"/>
          <c:y val="0.52994325709286338"/>
          <c:w val="0.31134377433590033"/>
          <c:h val="0.2494218431029454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55337628251"/>
          <c:y val="5.0925925925925902E-2"/>
          <c:w val="0.75719207826294399"/>
          <c:h val="0.762322094353591"/>
        </c:manualLayout>
      </c:layout>
      <c:scatterChart>
        <c:scatterStyle val="smoothMarker"/>
        <c:varyColors val="0"/>
        <c:ser>
          <c:idx val="1"/>
          <c:order val="0"/>
          <c:tx>
            <c:strRef>
              <c:f>Sheet10!$C$1</c:f>
              <c:strCache>
                <c:ptCount val="1"/>
                <c:pt idx="0">
                  <c:v>1 mA/cm^2</c:v>
                </c:pt>
              </c:strCache>
            </c:strRef>
          </c:tx>
          <c:spPr>
            <a:ln w="19050" cap="rnd">
              <a:solidFill>
                <a:schemeClr val="accent2"/>
              </a:solidFill>
              <a:round/>
            </a:ln>
            <a:effectLst/>
          </c:spPr>
          <c:marker>
            <c:symbol val="none"/>
          </c:marker>
          <c:xVal>
            <c:numRef>
              <c:f>Sheet10!$B$2:$B$474</c:f>
              <c:numCache>
                <c:formatCode>General</c:formatCode>
                <c:ptCount val="473"/>
                <c:pt idx="0">
                  <c:v>0</c:v>
                </c:pt>
                <c:pt idx="1">
                  <c:v>0</c:v>
                </c:pt>
                <c:pt idx="2">
                  <c:v>0.11842105263177041</c:v>
                </c:pt>
                <c:pt idx="3">
                  <c:v>0.67105263157893535</c:v>
                </c:pt>
                <c:pt idx="4">
                  <c:v>1.5131578947369617</c:v>
                </c:pt>
                <c:pt idx="5">
                  <c:v>2.5000000000001195</c:v>
                </c:pt>
                <c:pt idx="6">
                  <c:v>3.5921052631579187</c:v>
                </c:pt>
                <c:pt idx="7">
                  <c:v>4.7631578947369979</c:v>
                </c:pt>
                <c:pt idx="8">
                  <c:v>5.9868421052633973</c:v>
                </c:pt>
                <c:pt idx="9">
                  <c:v>7.2499999999999876</c:v>
                </c:pt>
                <c:pt idx="10">
                  <c:v>8.5394736842105381</c:v>
                </c:pt>
                <c:pt idx="11">
                  <c:v>9.8815789473684088</c:v>
                </c:pt>
                <c:pt idx="12">
                  <c:v>11.22368421052628</c:v>
                </c:pt>
                <c:pt idx="13">
                  <c:v>12.592105263158111</c:v>
                </c:pt>
                <c:pt idx="14">
                  <c:v>13.986842105263301</c:v>
                </c:pt>
                <c:pt idx="15">
                  <c:v>15.381578947368492</c:v>
                </c:pt>
                <c:pt idx="16">
                  <c:v>16.802631578947345</c:v>
                </c:pt>
                <c:pt idx="17">
                  <c:v>18.223684210526496</c:v>
                </c:pt>
                <c:pt idx="18">
                  <c:v>19.671052631579006</c:v>
                </c:pt>
                <c:pt idx="19">
                  <c:v>21.118421052631817</c:v>
                </c:pt>
                <c:pt idx="20">
                  <c:v>22.59210526315799</c:v>
                </c:pt>
                <c:pt idx="21">
                  <c:v>24.078947368421293</c:v>
                </c:pt>
                <c:pt idx="22">
                  <c:v>25.552631578947462</c:v>
                </c:pt>
                <c:pt idx="23">
                  <c:v>27.052631578947594</c:v>
                </c:pt>
                <c:pt idx="24">
                  <c:v>28.565789473684259</c:v>
                </c:pt>
                <c:pt idx="25">
                  <c:v>30.06578947368439</c:v>
                </c:pt>
                <c:pt idx="26">
                  <c:v>31.592105263157883</c:v>
                </c:pt>
                <c:pt idx="27">
                  <c:v>33.131578947368503</c:v>
                </c:pt>
                <c:pt idx="28">
                  <c:v>34.657894736842294</c:v>
                </c:pt>
                <c:pt idx="29">
                  <c:v>36.210526315789451</c:v>
                </c:pt>
                <c:pt idx="30">
                  <c:v>37.776315789473735</c:v>
                </c:pt>
                <c:pt idx="31">
                  <c:v>39.328947368421183</c:v>
                </c:pt>
                <c:pt idx="32">
                  <c:v>40.907894736842294</c:v>
                </c:pt>
                <c:pt idx="33">
                  <c:v>42.486842105263108</c:v>
                </c:pt>
                <c:pt idx="34">
                  <c:v>44.052631578947391</c:v>
                </c:pt>
                <c:pt idx="35">
                  <c:v>45.671052631578995</c:v>
                </c:pt>
                <c:pt idx="36">
                  <c:v>47.250000000000107</c:v>
                </c:pt>
                <c:pt idx="37">
                  <c:v>48.881578947368538</c:v>
                </c:pt>
                <c:pt idx="38">
                  <c:v>50.486842105263314</c:v>
                </c:pt>
                <c:pt idx="39">
                  <c:v>52.118421052631746</c:v>
                </c:pt>
                <c:pt idx="40">
                  <c:v>53.750000000000178</c:v>
                </c:pt>
                <c:pt idx="41">
                  <c:v>55.38157894736861</c:v>
                </c:pt>
                <c:pt idx="42">
                  <c:v>57.039473684210705</c:v>
                </c:pt>
                <c:pt idx="43">
                  <c:v>58.697368421052801</c:v>
                </c:pt>
                <c:pt idx="44">
                  <c:v>60.342105263158061</c:v>
                </c:pt>
                <c:pt idx="45">
                  <c:v>62.026315789473813</c:v>
                </c:pt>
                <c:pt idx="46">
                  <c:v>63.7236842105264</c:v>
                </c:pt>
                <c:pt idx="47">
                  <c:v>65.421052631578988</c:v>
                </c:pt>
                <c:pt idx="48">
                  <c:v>67.131578947368396</c:v>
                </c:pt>
                <c:pt idx="49">
                  <c:v>68.828947368421282</c:v>
                </c:pt>
                <c:pt idx="50">
                  <c:v>70.539473684210691</c:v>
                </c:pt>
                <c:pt idx="51">
                  <c:v>72.289473684210591</c:v>
                </c:pt>
                <c:pt idx="52">
                  <c:v>74.026315789473671</c:v>
                </c:pt>
                <c:pt idx="53">
                  <c:v>75.77631578947387</c:v>
                </c:pt>
                <c:pt idx="54">
                  <c:v>77.526315789473784</c:v>
                </c:pt>
                <c:pt idx="55">
                  <c:v>79.328947368420998</c:v>
                </c:pt>
                <c:pt idx="56">
                  <c:v>81.078947368421211</c:v>
                </c:pt>
                <c:pt idx="57">
                  <c:v>82.89473684210526</c:v>
                </c:pt>
                <c:pt idx="58">
                  <c:v>84.697368421052786</c:v>
                </c:pt>
                <c:pt idx="59">
                  <c:v>86.486842105263179</c:v>
                </c:pt>
                <c:pt idx="60">
                  <c:v>88.30263157894754</c:v>
                </c:pt>
                <c:pt idx="61">
                  <c:v>90.118421052631589</c:v>
                </c:pt>
                <c:pt idx="62">
                  <c:v>91.947368421052772</c:v>
                </c:pt>
                <c:pt idx="63">
                  <c:v>93.802631578947313</c:v>
                </c:pt>
                <c:pt idx="64">
                  <c:v>95.657894736842167</c:v>
                </c:pt>
                <c:pt idx="65">
                  <c:v>97.513157894737006</c:v>
                </c:pt>
                <c:pt idx="66">
                  <c:v>99.407894736842337</c:v>
                </c:pt>
                <c:pt idx="67">
                  <c:v>101.30263157894738</c:v>
                </c:pt>
                <c:pt idx="68">
                  <c:v>103.22368421052637</c:v>
                </c:pt>
                <c:pt idx="69">
                  <c:v>105.1184210526317</c:v>
                </c:pt>
                <c:pt idx="70">
                  <c:v>107.0789473684212</c:v>
                </c:pt>
                <c:pt idx="71">
                  <c:v>109.01315789473702</c:v>
                </c:pt>
                <c:pt idx="72">
                  <c:v>110.9736842105265</c:v>
                </c:pt>
                <c:pt idx="73">
                  <c:v>112.97368421052649</c:v>
                </c:pt>
                <c:pt idx="74">
                  <c:v>114.98684210526329</c:v>
                </c:pt>
                <c:pt idx="75">
                  <c:v>117.01315789473692</c:v>
                </c:pt>
                <c:pt idx="76">
                  <c:v>119.05263157894738</c:v>
                </c:pt>
                <c:pt idx="77">
                  <c:v>121.10526315789468</c:v>
                </c:pt>
                <c:pt idx="78">
                  <c:v>123.19736842105277</c:v>
                </c:pt>
                <c:pt idx="79">
                  <c:v>125.31578947368422</c:v>
                </c:pt>
                <c:pt idx="80">
                  <c:v>126.38157894736865</c:v>
                </c:pt>
                <c:pt idx="81">
                  <c:v>126.38157894736865</c:v>
                </c:pt>
                <c:pt idx="82">
                  <c:v>126.38157894736865</c:v>
                </c:pt>
                <c:pt idx="83">
                  <c:v>126.38157894736865</c:v>
                </c:pt>
                <c:pt idx="84">
                  <c:v>126.38157894736865</c:v>
                </c:pt>
                <c:pt idx="85">
                  <c:v>126.40789473684232</c:v>
                </c:pt>
                <c:pt idx="86">
                  <c:v>126.46052631578964</c:v>
                </c:pt>
                <c:pt idx="87">
                  <c:v>126.53947368421062</c:v>
                </c:pt>
                <c:pt idx="88">
                  <c:v>126.63157894736842</c:v>
                </c:pt>
                <c:pt idx="89">
                  <c:v>126.73684210526338</c:v>
                </c:pt>
                <c:pt idx="90">
                  <c:v>126.88157894736851</c:v>
                </c:pt>
                <c:pt idx="91">
                  <c:v>127.03947368421076</c:v>
                </c:pt>
                <c:pt idx="92">
                  <c:v>127.18421052631589</c:v>
                </c:pt>
                <c:pt idx="93">
                  <c:v>127.38157894736865</c:v>
                </c:pt>
                <c:pt idx="94">
                  <c:v>127.53947368421061</c:v>
                </c:pt>
                <c:pt idx="95">
                  <c:v>127.75000000000018</c:v>
                </c:pt>
                <c:pt idx="96">
                  <c:v>127.96052631578947</c:v>
                </c:pt>
                <c:pt idx="97">
                  <c:v>128.15789473684222</c:v>
                </c:pt>
                <c:pt idx="98">
                  <c:v>128.38157894736864</c:v>
                </c:pt>
                <c:pt idx="99">
                  <c:v>128.60526315789474</c:v>
                </c:pt>
                <c:pt idx="100">
                  <c:v>128.84210526315798</c:v>
                </c:pt>
                <c:pt idx="101">
                  <c:v>129.07894736842124</c:v>
                </c:pt>
                <c:pt idx="102">
                  <c:v>129.31578947368416</c:v>
                </c:pt>
                <c:pt idx="103">
                  <c:v>129.56578947368425</c:v>
                </c:pt>
                <c:pt idx="104">
                  <c:v>129.80263157894748</c:v>
                </c:pt>
                <c:pt idx="105">
                  <c:v>130.05263157894757</c:v>
                </c:pt>
                <c:pt idx="106">
                  <c:v>130.30263157894734</c:v>
                </c:pt>
                <c:pt idx="107">
                  <c:v>130.56578947368422</c:v>
                </c:pt>
                <c:pt idx="108">
                  <c:v>130.82894736842113</c:v>
                </c:pt>
                <c:pt idx="109">
                  <c:v>131.09210526315803</c:v>
                </c:pt>
                <c:pt idx="110">
                  <c:v>131.36842105263176</c:v>
                </c:pt>
                <c:pt idx="111">
                  <c:v>131.61842105263153</c:v>
                </c:pt>
                <c:pt idx="112">
                  <c:v>131.92105263157893</c:v>
                </c:pt>
                <c:pt idx="113">
                  <c:v>132.19736842105266</c:v>
                </c:pt>
                <c:pt idx="114">
                  <c:v>132.48684210526324</c:v>
                </c:pt>
                <c:pt idx="115">
                  <c:v>132.77631578947378</c:v>
                </c:pt>
                <c:pt idx="116">
                  <c:v>133.05263157894751</c:v>
                </c:pt>
                <c:pt idx="117">
                  <c:v>133.35526315789491</c:v>
                </c:pt>
                <c:pt idx="118">
                  <c:v>133.64473684210549</c:v>
                </c:pt>
                <c:pt idx="119">
                  <c:v>133.9210526315789</c:v>
                </c:pt>
                <c:pt idx="120">
                  <c:v>134.21052631578948</c:v>
                </c:pt>
                <c:pt idx="121">
                  <c:v>134.51315789473688</c:v>
                </c:pt>
                <c:pt idx="122">
                  <c:v>134.81578947368425</c:v>
                </c:pt>
                <c:pt idx="123">
                  <c:v>135.10526315789483</c:v>
                </c:pt>
                <c:pt idx="124">
                  <c:v>135.40789473684222</c:v>
                </c:pt>
                <c:pt idx="125">
                  <c:v>135.69736842105277</c:v>
                </c:pt>
                <c:pt idx="126">
                  <c:v>135.98684210526335</c:v>
                </c:pt>
                <c:pt idx="127">
                  <c:v>136.30263157894757</c:v>
                </c:pt>
                <c:pt idx="128">
                  <c:v>136.59210526315812</c:v>
                </c:pt>
                <c:pt idx="129">
                  <c:v>136.8947368421052</c:v>
                </c:pt>
                <c:pt idx="130">
                  <c:v>137.1973684210526</c:v>
                </c:pt>
                <c:pt idx="131">
                  <c:v>137.48684210526318</c:v>
                </c:pt>
                <c:pt idx="132">
                  <c:v>137.78947368421055</c:v>
                </c:pt>
                <c:pt idx="133">
                  <c:v>138.1052631578948</c:v>
                </c:pt>
                <c:pt idx="134">
                  <c:v>138.42105263157902</c:v>
                </c:pt>
                <c:pt idx="135">
                  <c:v>138.72368421052639</c:v>
                </c:pt>
                <c:pt idx="136">
                  <c:v>139.03947368421063</c:v>
                </c:pt>
                <c:pt idx="137">
                  <c:v>139.35526315789485</c:v>
                </c:pt>
                <c:pt idx="138">
                  <c:v>139.65789473684222</c:v>
                </c:pt>
                <c:pt idx="139">
                  <c:v>139.96052631578962</c:v>
                </c:pt>
                <c:pt idx="140">
                  <c:v>140.27631578947384</c:v>
                </c:pt>
                <c:pt idx="141">
                  <c:v>140.59210526315806</c:v>
                </c:pt>
                <c:pt idx="142">
                  <c:v>140.89473684210546</c:v>
                </c:pt>
                <c:pt idx="143">
                  <c:v>141.21052631578968</c:v>
                </c:pt>
                <c:pt idx="144">
                  <c:v>141.53947368421075</c:v>
                </c:pt>
                <c:pt idx="145">
                  <c:v>141.85526315789497</c:v>
                </c:pt>
                <c:pt idx="146">
                  <c:v>142.17105263157919</c:v>
                </c:pt>
                <c:pt idx="147">
                  <c:v>142.48684210526312</c:v>
                </c:pt>
                <c:pt idx="148">
                  <c:v>142.80263157894734</c:v>
                </c:pt>
                <c:pt idx="149">
                  <c:v>143.13157894736838</c:v>
                </c:pt>
                <c:pt idx="150">
                  <c:v>143.4473684210526</c:v>
                </c:pt>
                <c:pt idx="151">
                  <c:v>143.76315789473682</c:v>
                </c:pt>
                <c:pt idx="152">
                  <c:v>144.09210526315789</c:v>
                </c:pt>
                <c:pt idx="153">
                  <c:v>144.40789473684211</c:v>
                </c:pt>
                <c:pt idx="154">
                  <c:v>144.72368421052633</c:v>
                </c:pt>
                <c:pt idx="155">
                  <c:v>145.03947368421055</c:v>
                </c:pt>
                <c:pt idx="156">
                  <c:v>145.38157894736844</c:v>
                </c:pt>
                <c:pt idx="157">
                  <c:v>145.69736842105266</c:v>
                </c:pt>
                <c:pt idx="158">
                  <c:v>146.01315789473688</c:v>
                </c:pt>
                <c:pt idx="159">
                  <c:v>146.34210526315792</c:v>
                </c:pt>
                <c:pt idx="160">
                  <c:v>146.65789473684214</c:v>
                </c:pt>
                <c:pt idx="161">
                  <c:v>146.97368421052639</c:v>
                </c:pt>
                <c:pt idx="162">
                  <c:v>147.28947368421061</c:v>
                </c:pt>
                <c:pt idx="163">
                  <c:v>147.61842105263165</c:v>
                </c:pt>
                <c:pt idx="164">
                  <c:v>147.94736842105272</c:v>
                </c:pt>
                <c:pt idx="165">
                  <c:v>148.28947368421058</c:v>
                </c:pt>
                <c:pt idx="166">
                  <c:v>148.6052631578948</c:v>
                </c:pt>
                <c:pt idx="167">
                  <c:v>148.93421052631587</c:v>
                </c:pt>
                <c:pt idx="168">
                  <c:v>149.26315789473691</c:v>
                </c:pt>
                <c:pt idx="169">
                  <c:v>149.57894736842113</c:v>
                </c:pt>
                <c:pt idx="170">
                  <c:v>149.89473684210535</c:v>
                </c:pt>
                <c:pt idx="171">
                  <c:v>150.22368421052641</c:v>
                </c:pt>
                <c:pt idx="172">
                  <c:v>150.53947368421063</c:v>
                </c:pt>
                <c:pt idx="173">
                  <c:v>150.86842105263167</c:v>
                </c:pt>
                <c:pt idx="174">
                  <c:v>151.19736842105274</c:v>
                </c:pt>
                <c:pt idx="175">
                  <c:v>151.52631578947378</c:v>
                </c:pt>
                <c:pt idx="176">
                  <c:v>151.86842105263167</c:v>
                </c:pt>
                <c:pt idx="177">
                  <c:v>152.19736842105272</c:v>
                </c:pt>
                <c:pt idx="178">
                  <c:v>152.51315789473693</c:v>
                </c:pt>
                <c:pt idx="179">
                  <c:v>152.842105263158</c:v>
                </c:pt>
                <c:pt idx="180">
                  <c:v>153.15789473684222</c:v>
                </c:pt>
                <c:pt idx="181">
                  <c:v>153.48684210526326</c:v>
                </c:pt>
                <c:pt idx="182">
                  <c:v>153.81578947368433</c:v>
                </c:pt>
                <c:pt idx="183">
                  <c:v>154.11842105263173</c:v>
                </c:pt>
                <c:pt idx="184">
                  <c:v>154.47368421052644</c:v>
                </c:pt>
                <c:pt idx="185">
                  <c:v>154.80263157894748</c:v>
                </c:pt>
                <c:pt idx="186">
                  <c:v>155.13157894736855</c:v>
                </c:pt>
                <c:pt idx="187">
                  <c:v>155.46052631578959</c:v>
                </c:pt>
                <c:pt idx="188">
                  <c:v>155.78947368421063</c:v>
                </c:pt>
                <c:pt idx="189">
                  <c:v>156.10526315789485</c:v>
                </c:pt>
                <c:pt idx="190">
                  <c:v>156.44736842105274</c:v>
                </c:pt>
                <c:pt idx="191">
                  <c:v>156.77631578947381</c:v>
                </c:pt>
                <c:pt idx="192">
                  <c:v>157.09210526315803</c:v>
                </c:pt>
                <c:pt idx="193">
                  <c:v>157.43421052631589</c:v>
                </c:pt>
                <c:pt idx="194">
                  <c:v>157.77631578947378</c:v>
                </c:pt>
                <c:pt idx="195">
                  <c:v>158.10526315789485</c:v>
                </c:pt>
                <c:pt idx="196">
                  <c:v>158.42105263157907</c:v>
                </c:pt>
                <c:pt idx="197">
                  <c:v>158.75000000000011</c:v>
                </c:pt>
                <c:pt idx="198">
                  <c:v>159.07894736842118</c:v>
                </c:pt>
                <c:pt idx="199">
                  <c:v>159.42105263157904</c:v>
                </c:pt>
                <c:pt idx="200">
                  <c:v>159.75000000000011</c:v>
                </c:pt>
                <c:pt idx="201">
                  <c:v>160.11842105263165</c:v>
                </c:pt>
                <c:pt idx="202">
                  <c:v>160.44736842105272</c:v>
                </c:pt>
                <c:pt idx="203">
                  <c:v>160.76315789473693</c:v>
                </c:pt>
                <c:pt idx="204">
                  <c:v>161.1052631578948</c:v>
                </c:pt>
                <c:pt idx="205">
                  <c:v>161.43421052631587</c:v>
                </c:pt>
                <c:pt idx="206">
                  <c:v>161.75000000000009</c:v>
                </c:pt>
                <c:pt idx="207">
                  <c:v>162.09210526315798</c:v>
                </c:pt>
                <c:pt idx="208">
                  <c:v>162.43421052631584</c:v>
                </c:pt>
                <c:pt idx="209">
                  <c:v>162.76315789473691</c:v>
                </c:pt>
                <c:pt idx="210">
                  <c:v>163.07894736842113</c:v>
                </c:pt>
                <c:pt idx="211">
                  <c:v>163.43421052631584</c:v>
                </c:pt>
                <c:pt idx="212">
                  <c:v>163.76315789473688</c:v>
                </c:pt>
                <c:pt idx="213">
                  <c:v>164.0789473684211</c:v>
                </c:pt>
                <c:pt idx="214">
                  <c:v>164.42105263157899</c:v>
                </c:pt>
                <c:pt idx="215">
                  <c:v>164.75000000000006</c:v>
                </c:pt>
                <c:pt idx="216">
                  <c:v>165.06578947368428</c:v>
                </c:pt>
                <c:pt idx="217">
                  <c:v>165.40789473684214</c:v>
                </c:pt>
                <c:pt idx="218">
                  <c:v>165.73684210526321</c:v>
                </c:pt>
                <c:pt idx="219">
                  <c:v>166.06578947368425</c:v>
                </c:pt>
                <c:pt idx="220">
                  <c:v>166.39473684210532</c:v>
                </c:pt>
                <c:pt idx="221">
                  <c:v>166.72368421052636</c:v>
                </c:pt>
                <c:pt idx="222">
                  <c:v>167.05263157894743</c:v>
                </c:pt>
                <c:pt idx="223">
                  <c:v>167.39473684210529</c:v>
                </c:pt>
                <c:pt idx="224">
                  <c:v>167.72368421052636</c:v>
                </c:pt>
                <c:pt idx="225">
                  <c:v>168.0526315789474</c:v>
                </c:pt>
                <c:pt idx="226">
                  <c:v>168.40789473684211</c:v>
                </c:pt>
                <c:pt idx="227">
                  <c:v>168.72368421052633</c:v>
                </c:pt>
                <c:pt idx="228">
                  <c:v>169.06578947368422</c:v>
                </c:pt>
                <c:pt idx="229">
                  <c:v>169.39473684210526</c:v>
                </c:pt>
                <c:pt idx="230">
                  <c:v>169.73684210526315</c:v>
                </c:pt>
                <c:pt idx="231">
                  <c:v>170.05263157894737</c:v>
                </c:pt>
                <c:pt idx="232">
                  <c:v>170.40789473684208</c:v>
                </c:pt>
                <c:pt idx="233">
                  <c:v>170.73684210526315</c:v>
                </c:pt>
                <c:pt idx="234">
                  <c:v>171.05263157894737</c:v>
                </c:pt>
                <c:pt idx="235">
                  <c:v>171.38157894736841</c:v>
                </c:pt>
                <c:pt idx="236">
                  <c:v>171.7236842105263</c:v>
                </c:pt>
                <c:pt idx="237">
                  <c:v>172.05263157894734</c:v>
                </c:pt>
                <c:pt idx="238">
                  <c:v>172.38157894736841</c:v>
                </c:pt>
                <c:pt idx="239">
                  <c:v>172.71052631578945</c:v>
                </c:pt>
                <c:pt idx="240">
                  <c:v>173.06578947368416</c:v>
                </c:pt>
                <c:pt idx="241">
                  <c:v>173.39473684210523</c:v>
                </c:pt>
                <c:pt idx="242">
                  <c:v>173.71052631578945</c:v>
                </c:pt>
                <c:pt idx="243">
                  <c:v>174.05263157894734</c:v>
                </c:pt>
                <c:pt idx="244">
                  <c:v>174.3947368421052</c:v>
                </c:pt>
                <c:pt idx="245">
                  <c:v>174.72368421052627</c:v>
                </c:pt>
                <c:pt idx="246">
                  <c:v>175.05263157894731</c:v>
                </c:pt>
                <c:pt idx="247">
                  <c:v>175.39473684210549</c:v>
                </c:pt>
                <c:pt idx="248">
                  <c:v>175.72368421052656</c:v>
                </c:pt>
                <c:pt idx="249">
                  <c:v>176.03947368421046</c:v>
                </c:pt>
                <c:pt idx="250">
                  <c:v>176.38157894736867</c:v>
                </c:pt>
                <c:pt idx="251">
                  <c:v>176.71052631578971</c:v>
                </c:pt>
                <c:pt idx="252">
                  <c:v>177.0526315789476</c:v>
                </c:pt>
                <c:pt idx="253">
                  <c:v>177.36842105263182</c:v>
                </c:pt>
                <c:pt idx="254">
                  <c:v>177.71052631578971</c:v>
                </c:pt>
                <c:pt idx="255">
                  <c:v>178.03947368421075</c:v>
                </c:pt>
                <c:pt idx="256">
                  <c:v>178.36842105263182</c:v>
                </c:pt>
                <c:pt idx="257">
                  <c:v>178.68421052631604</c:v>
                </c:pt>
                <c:pt idx="258">
                  <c:v>179.0263157894739</c:v>
                </c:pt>
                <c:pt idx="259">
                  <c:v>179.35526315789497</c:v>
                </c:pt>
                <c:pt idx="260">
                  <c:v>179.69736842105286</c:v>
                </c:pt>
                <c:pt idx="261">
                  <c:v>180.01315789473708</c:v>
                </c:pt>
                <c:pt idx="262">
                  <c:v>180.34210526315812</c:v>
                </c:pt>
                <c:pt idx="263">
                  <c:v>180.68421052631601</c:v>
                </c:pt>
                <c:pt idx="264">
                  <c:v>181.0263157894739</c:v>
                </c:pt>
                <c:pt idx="265">
                  <c:v>181.35526315789494</c:v>
                </c:pt>
                <c:pt idx="266">
                  <c:v>181.68421052631598</c:v>
                </c:pt>
                <c:pt idx="267">
                  <c:v>182.02631578947387</c:v>
                </c:pt>
                <c:pt idx="268">
                  <c:v>182.34210526315809</c:v>
                </c:pt>
                <c:pt idx="269">
                  <c:v>182.68421052631598</c:v>
                </c:pt>
                <c:pt idx="270">
                  <c:v>183.01315789473702</c:v>
                </c:pt>
                <c:pt idx="271">
                  <c:v>183.34210526315809</c:v>
                </c:pt>
                <c:pt idx="272">
                  <c:v>183.67105263157913</c:v>
                </c:pt>
                <c:pt idx="273">
                  <c:v>183.98684210526335</c:v>
                </c:pt>
                <c:pt idx="274">
                  <c:v>184.32894736842124</c:v>
                </c:pt>
                <c:pt idx="275">
                  <c:v>184.67105263157913</c:v>
                </c:pt>
                <c:pt idx="276">
                  <c:v>184.97368421052653</c:v>
                </c:pt>
                <c:pt idx="277">
                  <c:v>185.31578947368439</c:v>
                </c:pt>
                <c:pt idx="278">
                  <c:v>185.64473684210546</c:v>
                </c:pt>
                <c:pt idx="279">
                  <c:v>185.9736842105265</c:v>
                </c:pt>
                <c:pt idx="280">
                  <c:v>186.30263157894757</c:v>
                </c:pt>
                <c:pt idx="281">
                  <c:v>186.63157894736861</c:v>
                </c:pt>
                <c:pt idx="282">
                  <c:v>186.9736842105265</c:v>
                </c:pt>
                <c:pt idx="283">
                  <c:v>187.28947368421072</c:v>
                </c:pt>
                <c:pt idx="284">
                  <c:v>187.63157894736861</c:v>
                </c:pt>
                <c:pt idx="285">
                  <c:v>187.97368421052647</c:v>
                </c:pt>
                <c:pt idx="286">
                  <c:v>188.30263157894754</c:v>
                </c:pt>
                <c:pt idx="287">
                  <c:v>188.60526315789494</c:v>
                </c:pt>
                <c:pt idx="288">
                  <c:v>188.96052631578965</c:v>
                </c:pt>
                <c:pt idx="289">
                  <c:v>189.27631578947387</c:v>
                </c:pt>
                <c:pt idx="290">
                  <c:v>189.60526315789491</c:v>
                </c:pt>
                <c:pt idx="291">
                  <c:v>189.9473684210528</c:v>
                </c:pt>
                <c:pt idx="292">
                  <c:v>190.27631578947384</c:v>
                </c:pt>
                <c:pt idx="293">
                  <c:v>190.59210526315806</c:v>
                </c:pt>
                <c:pt idx="294">
                  <c:v>190.90789473684231</c:v>
                </c:pt>
                <c:pt idx="295">
                  <c:v>191.25000000000017</c:v>
                </c:pt>
                <c:pt idx="296">
                  <c:v>191.56578947368439</c:v>
                </c:pt>
                <c:pt idx="297">
                  <c:v>191.89473684210546</c:v>
                </c:pt>
                <c:pt idx="298">
                  <c:v>192.23684210526335</c:v>
                </c:pt>
                <c:pt idx="299">
                  <c:v>192.57894736842121</c:v>
                </c:pt>
                <c:pt idx="300">
                  <c:v>192.90789473684228</c:v>
                </c:pt>
                <c:pt idx="301">
                  <c:v>193.23684210526332</c:v>
                </c:pt>
                <c:pt idx="302">
                  <c:v>193.55263157894754</c:v>
                </c:pt>
                <c:pt idx="303">
                  <c:v>193.88157894736861</c:v>
                </c:pt>
                <c:pt idx="304">
                  <c:v>194.22368421052647</c:v>
                </c:pt>
                <c:pt idx="305">
                  <c:v>194.55263157894754</c:v>
                </c:pt>
                <c:pt idx="306">
                  <c:v>194.86842105263176</c:v>
                </c:pt>
                <c:pt idx="307">
                  <c:v>195.1973684210528</c:v>
                </c:pt>
                <c:pt idx="308">
                  <c:v>195.53947368421069</c:v>
                </c:pt>
                <c:pt idx="309">
                  <c:v>195.85526315789491</c:v>
                </c:pt>
                <c:pt idx="310">
                  <c:v>196.1973684210528</c:v>
                </c:pt>
                <c:pt idx="311">
                  <c:v>196.51315789473702</c:v>
                </c:pt>
                <c:pt idx="312">
                  <c:v>196.84210526315806</c:v>
                </c:pt>
                <c:pt idx="313">
                  <c:v>197.17105263157913</c:v>
                </c:pt>
                <c:pt idx="314">
                  <c:v>197.50000000000017</c:v>
                </c:pt>
                <c:pt idx="315">
                  <c:v>197.81578947368439</c:v>
                </c:pt>
                <c:pt idx="316">
                  <c:v>198.14473684210546</c:v>
                </c:pt>
                <c:pt idx="317">
                  <c:v>198.4736842105265</c:v>
                </c:pt>
                <c:pt idx="318">
                  <c:v>198.80263157894757</c:v>
                </c:pt>
                <c:pt idx="319">
                  <c:v>199.13157894736861</c:v>
                </c:pt>
                <c:pt idx="320">
                  <c:v>199.46052631578965</c:v>
                </c:pt>
                <c:pt idx="321">
                  <c:v>199.78947368421072</c:v>
                </c:pt>
                <c:pt idx="322">
                  <c:v>200.11842105263176</c:v>
                </c:pt>
                <c:pt idx="323">
                  <c:v>200.44736842105283</c:v>
                </c:pt>
                <c:pt idx="324">
                  <c:v>200.76315789473705</c:v>
                </c:pt>
                <c:pt idx="325">
                  <c:v>201.09210526315809</c:v>
                </c:pt>
                <c:pt idx="326">
                  <c:v>201.40789473684231</c:v>
                </c:pt>
                <c:pt idx="327">
                  <c:v>201.76315789473702</c:v>
                </c:pt>
                <c:pt idx="328">
                  <c:v>202.07894736842124</c:v>
                </c:pt>
                <c:pt idx="329">
                  <c:v>202.40789473684231</c:v>
                </c:pt>
                <c:pt idx="330">
                  <c:v>202.73684210526335</c:v>
                </c:pt>
                <c:pt idx="331">
                  <c:v>203.07894736842124</c:v>
                </c:pt>
                <c:pt idx="332">
                  <c:v>203.39473684210546</c:v>
                </c:pt>
                <c:pt idx="333">
                  <c:v>203.71052631578968</c:v>
                </c:pt>
                <c:pt idx="334">
                  <c:v>204.06578947368439</c:v>
                </c:pt>
                <c:pt idx="335">
                  <c:v>204.38157894736861</c:v>
                </c:pt>
                <c:pt idx="336">
                  <c:v>204.71052631578968</c:v>
                </c:pt>
                <c:pt idx="337">
                  <c:v>205.05263157894757</c:v>
                </c:pt>
                <c:pt idx="338">
                  <c:v>205.36842105263179</c:v>
                </c:pt>
                <c:pt idx="339">
                  <c:v>205.69736842105283</c:v>
                </c:pt>
                <c:pt idx="340">
                  <c:v>206.03947368421072</c:v>
                </c:pt>
                <c:pt idx="341">
                  <c:v>206.36842105263176</c:v>
                </c:pt>
                <c:pt idx="342">
                  <c:v>206.68421052631598</c:v>
                </c:pt>
                <c:pt idx="343">
                  <c:v>206.98684210526338</c:v>
                </c:pt>
                <c:pt idx="344">
                  <c:v>207.32894736842127</c:v>
                </c:pt>
                <c:pt idx="345">
                  <c:v>207.67105263157916</c:v>
                </c:pt>
                <c:pt idx="346">
                  <c:v>207.98684210526338</c:v>
                </c:pt>
                <c:pt idx="347">
                  <c:v>208.31578947368442</c:v>
                </c:pt>
                <c:pt idx="348">
                  <c:v>208.64473684210549</c:v>
                </c:pt>
                <c:pt idx="349">
                  <c:v>208.94736842105286</c:v>
                </c:pt>
                <c:pt idx="350">
                  <c:v>209.28947368421075</c:v>
                </c:pt>
                <c:pt idx="351">
                  <c:v>209.61842105263182</c:v>
                </c:pt>
                <c:pt idx="352">
                  <c:v>209.94736842105286</c:v>
                </c:pt>
                <c:pt idx="353">
                  <c:v>210.2763157894739</c:v>
                </c:pt>
                <c:pt idx="354">
                  <c:v>210.59210526315812</c:v>
                </c:pt>
                <c:pt idx="355">
                  <c:v>210.92105263157919</c:v>
                </c:pt>
                <c:pt idx="356">
                  <c:v>211.26315789473708</c:v>
                </c:pt>
                <c:pt idx="357">
                  <c:v>211.59210526315812</c:v>
                </c:pt>
                <c:pt idx="358">
                  <c:v>211.92105263157916</c:v>
                </c:pt>
                <c:pt idx="359">
                  <c:v>212.2763157894739</c:v>
                </c:pt>
                <c:pt idx="360">
                  <c:v>212.59210526315812</c:v>
                </c:pt>
                <c:pt idx="361">
                  <c:v>212.93421052631598</c:v>
                </c:pt>
                <c:pt idx="362">
                  <c:v>213.26315789473705</c:v>
                </c:pt>
                <c:pt idx="363">
                  <c:v>213.57894736842127</c:v>
                </c:pt>
                <c:pt idx="364">
                  <c:v>213.92105263157916</c:v>
                </c:pt>
                <c:pt idx="365">
                  <c:v>214.23684210526338</c:v>
                </c:pt>
                <c:pt idx="366">
                  <c:v>214.56578947368442</c:v>
                </c:pt>
                <c:pt idx="367">
                  <c:v>214.89473684210549</c:v>
                </c:pt>
                <c:pt idx="368">
                  <c:v>215.23684210526335</c:v>
                </c:pt>
                <c:pt idx="369">
                  <c:v>215.56578947368442</c:v>
                </c:pt>
                <c:pt idx="370">
                  <c:v>215.89473684210546</c:v>
                </c:pt>
                <c:pt idx="371">
                  <c:v>216.21052631578968</c:v>
                </c:pt>
                <c:pt idx="372">
                  <c:v>216.53947368421075</c:v>
                </c:pt>
                <c:pt idx="373">
                  <c:v>216.86842105263179</c:v>
                </c:pt>
                <c:pt idx="374">
                  <c:v>217.19736842105286</c:v>
                </c:pt>
                <c:pt idx="375">
                  <c:v>217.53947368421072</c:v>
                </c:pt>
                <c:pt idx="376">
                  <c:v>217.86842105263179</c:v>
                </c:pt>
                <c:pt idx="377">
                  <c:v>218.19736842105283</c:v>
                </c:pt>
                <c:pt idx="378">
                  <c:v>218.5263157894739</c:v>
                </c:pt>
                <c:pt idx="379">
                  <c:v>218.85526315789494</c:v>
                </c:pt>
                <c:pt idx="380">
                  <c:v>219.17105263157916</c:v>
                </c:pt>
                <c:pt idx="381">
                  <c:v>219.5000000000002</c:v>
                </c:pt>
                <c:pt idx="382">
                  <c:v>219.81578947368445</c:v>
                </c:pt>
                <c:pt idx="383">
                  <c:v>220.14473684210549</c:v>
                </c:pt>
                <c:pt idx="384">
                  <c:v>220.47368421052653</c:v>
                </c:pt>
                <c:pt idx="385">
                  <c:v>220.8026315789476</c:v>
                </c:pt>
                <c:pt idx="386">
                  <c:v>221.11842105263182</c:v>
                </c:pt>
                <c:pt idx="387">
                  <c:v>221.44736842105286</c:v>
                </c:pt>
                <c:pt idx="388">
                  <c:v>221.76315789473679</c:v>
                </c:pt>
                <c:pt idx="389">
                  <c:v>222.09210526315783</c:v>
                </c:pt>
                <c:pt idx="390">
                  <c:v>222.40789473684205</c:v>
                </c:pt>
                <c:pt idx="391">
                  <c:v>222.76315789473708</c:v>
                </c:pt>
                <c:pt idx="392">
                  <c:v>223.07894736842101</c:v>
                </c:pt>
                <c:pt idx="393">
                  <c:v>223.40789473684205</c:v>
                </c:pt>
                <c:pt idx="394">
                  <c:v>223.75000000000023</c:v>
                </c:pt>
                <c:pt idx="395">
                  <c:v>224.0789473684213</c:v>
                </c:pt>
                <c:pt idx="396">
                  <c:v>224.3947368421052</c:v>
                </c:pt>
                <c:pt idx="397">
                  <c:v>224.72368421052627</c:v>
                </c:pt>
                <c:pt idx="398">
                  <c:v>225.05263157894731</c:v>
                </c:pt>
                <c:pt idx="399">
                  <c:v>225.39473684210549</c:v>
                </c:pt>
                <c:pt idx="400">
                  <c:v>225.72368421052656</c:v>
                </c:pt>
                <c:pt idx="401">
                  <c:v>226.0526315789476</c:v>
                </c:pt>
                <c:pt idx="402">
                  <c:v>226.36842105263153</c:v>
                </c:pt>
                <c:pt idx="403">
                  <c:v>226.68421052631575</c:v>
                </c:pt>
                <c:pt idx="404">
                  <c:v>227.01315789473679</c:v>
                </c:pt>
                <c:pt idx="405">
                  <c:v>227.34210526315786</c:v>
                </c:pt>
                <c:pt idx="406">
                  <c:v>227.6710526315789</c:v>
                </c:pt>
                <c:pt idx="407">
                  <c:v>228.02631578947393</c:v>
                </c:pt>
                <c:pt idx="408">
                  <c:v>228.36842105263182</c:v>
                </c:pt>
                <c:pt idx="409">
                  <c:v>228.69736842105286</c:v>
                </c:pt>
                <c:pt idx="410">
                  <c:v>228.99999999999994</c:v>
                </c:pt>
                <c:pt idx="411">
                  <c:v>229.32894736842101</c:v>
                </c:pt>
                <c:pt idx="412">
                  <c:v>229.65789473684205</c:v>
                </c:pt>
                <c:pt idx="413">
                  <c:v>229.97368421052627</c:v>
                </c:pt>
                <c:pt idx="414">
                  <c:v>230.28947368421049</c:v>
                </c:pt>
                <c:pt idx="415">
                  <c:v>230.61842105263156</c:v>
                </c:pt>
                <c:pt idx="416">
                  <c:v>230.96052631578942</c:v>
                </c:pt>
                <c:pt idx="417">
                  <c:v>231.28947368421049</c:v>
                </c:pt>
                <c:pt idx="418">
                  <c:v>231.63157894736838</c:v>
                </c:pt>
                <c:pt idx="419">
                  <c:v>231.9473684210526</c:v>
                </c:pt>
                <c:pt idx="420">
                  <c:v>232.28947368421046</c:v>
                </c:pt>
                <c:pt idx="421">
                  <c:v>232.61842105263153</c:v>
                </c:pt>
                <c:pt idx="422">
                  <c:v>232.93421052631575</c:v>
                </c:pt>
                <c:pt idx="423">
                  <c:v>233.26315789473679</c:v>
                </c:pt>
                <c:pt idx="424">
                  <c:v>233.59210526315786</c:v>
                </c:pt>
                <c:pt idx="425">
                  <c:v>233.9210526315789</c:v>
                </c:pt>
                <c:pt idx="426">
                  <c:v>234.23684210526312</c:v>
                </c:pt>
                <c:pt idx="427">
                  <c:v>234.55263157894734</c:v>
                </c:pt>
                <c:pt idx="428">
                  <c:v>234.88157894736841</c:v>
                </c:pt>
                <c:pt idx="429">
                  <c:v>235.21052631578945</c:v>
                </c:pt>
                <c:pt idx="430">
                  <c:v>235.53947368421052</c:v>
                </c:pt>
                <c:pt idx="431">
                  <c:v>235.88157894736838</c:v>
                </c:pt>
                <c:pt idx="432">
                  <c:v>236.22368421052627</c:v>
                </c:pt>
                <c:pt idx="433">
                  <c:v>236.53947368421049</c:v>
                </c:pt>
                <c:pt idx="434">
                  <c:v>236.86842105263156</c:v>
                </c:pt>
                <c:pt idx="435">
                  <c:v>237.1973684210526</c:v>
                </c:pt>
                <c:pt idx="436">
                  <c:v>237.52631578947367</c:v>
                </c:pt>
                <c:pt idx="437">
                  <c:v>237.84210526315789</c:v>
                </c:pt>
                <c:pt idx="438">
                  <c:v>238.17105263157893</c:v>
                </c:pt>
                <c:pt idx="439">
                  <c:v>238.48684210526315</c:v>
                </c:pt>
                <c:pt idx="440">
                  <c:v>238.82894736842104</c:v>
                </c:pt>
                <c:pt idx="441">
                  <c:v>239.14473684210526</c:v>
                </c:pt>
                <c:pt idx="442">
                  <c:v>239.4736842105263</c:v>
                </c:pt>
                <c:pt idx="443">
                  <c:v>239.81578947368419</c:v>
                </c:pt>
                <c:pt idx="444">
                  <c:v>240.14473684210526</c:v>
                </c:pt>
                <c:pt idx="445">
                  <c:v>240.4736842105263</c:v>
                </c:pt>
                <c:pt idx="446">
                  <c:v>240.78947368421052</c:v>
                </c:pt>
                <c:pt idx="447">
                  <c:v>241.11842105263159</c:v>
                </c:pt>
                <c:pt idx="448">
                  <c:v>241.44736842105263</c:v>
                </c:pt>
                <c:pt idx="449">
                  <c:v>241.77631578947367</c:v>
                </c:pt>
                <c:pt idx="450">
                  <c:v>242.09210526315789</c:v>
                </c:pt>
                <c:pt idx="451">
                  <c:v>242.40789473684214</c:v>
                </c:pt>
                <c:pt idx="452">
                  <c:v>242.76315789473685</c:v>
                </c:pt>
                <c:pt idx="453">
                  <c:v>243.09210526315789</c:v>
                </c:pt>
                <c:pt idx="454">
                  <c:v>243.42105263157893</c:v>
                </c:pt>
                <c:pt idx="455">
                  <c:v>243.73684210526318</c:v>
                </c:pt>
                <c:pt idx="456">
                  <c:v>244.0526315789474</c:v>
                </c:pt>
                <c:pt idx="457">
                  <c:v>244.39473684210526</c:v>
                </c:pt>
                <c:pt idx="458">
                  <c:v>244.72368421052633</c:v>
                </c:pt>
                <c:pt idx="459">
                  <c:v>245.03947368421055</c:v>
                </c:pt>
                <c:pt idx="460">
                  <c:v>245.36842105263159</c:v>
                </c:pt>
                <c:pt idx="461">
                  <c:v>245.71052631578948</c:v>
                </c:pt>
                <c:pt idx="462">
                  <c:v>246.0263157894737</c:v>
                </c:pt>
                <c:pt idx="463">
                  <c:v>246.35526315789477</c:v>
                </c:pt>
                <c:pt idx="464">
                  <c:v>246.69736842105263</c:v>
                </c:pt>
                <c:pt idx="465">
                  <c:v>247.0263157894737</c:v>
                </c:pt>
                <c:pt idx="466">
                  <c:v>247.35526315789474</c:v>
                </c:pt>
                <c:pt idx="467">
                  <c:v>247.68421052631581</c:v>
                </c:pt>
                <c:pt idx="468">
                  <c:v>248.00000000000003</c:v>
                </c:pt>
                <c:pt idx="469">
                  <c:v>248.32894736842107</c:v>
                </c:pt>
                <c:pt idx="470">
                  <c:v>248.64473684210529</c:v>
                </c:pt>
                <c:pt idx="471">
                  <c:v>248.85526315789488</c:v>
                </c:pt>
              </c:numCache>
            </c:numRef>
          </c:xVal>
          <c:yVal>
            <c:numRef>
              <c:f>Sheet10!$C$2:$C$474</c:f>
              <c:numCache>
                <c:formatCode>General</c:formatCode>
                <c:ptCount val="473"/>
                <c:pt idx="0">
                  <c:v>1.09642E-2</c:v>
                </c:pt>
                <c:pt idx="1">
                  <c:v>1.2005399999999999E-2</c:v>
                </c:pt>
                <c:pt idx="2">
                  <c:v>2.2013000000000001E-2</c:v>
                </c:pt>
                <c:pt idx="3">
                  <c:v>3.2026699999999998E-2</c:v>
                </c:pt>
                <c:pt idx="4">
                  <c:v>4.2097599999999999E-2</c:v>
                </c:pt>
                <c:pt idx="5">
                  <c:v>5.2111299999999999E-2</c:v>
                </c:pt>
                <c:pt idx="6">
                  <c:v>6.2163099999999999E-2</c:v>
                </c:pt>
                <c:pt idx="7">
                  <c:v>7.2214899999999999E-2</c:v>
                </c:pt>
                <c:pt idx="8">
                  <c:v>8.2247700000000007E-2</c:v>
                </c:pt>
                <c:pt idx="9">
                  <c:v>9.2318600000000001E-2</c:v>
                </c:pt>
                <c:pt idx="10">
                  <c:v>0.10238999999999999</c:v>
                </c:pt>
                <c:pt idx="11">
                  <c:v>0.112403</c:v>
                </c:pt>
                <c:pt idx="12">
                  <c:v>0.122417</c:v>
                </c:pt>
                <c:pt idx="13">
                  <c:v>0.132526</c:v>
                </c:pt>
                <c:pt idx="14">
                  <c:v>0.14254</c:v>
                </c:pt>
                <c:pt idx="15">
                  <c:v>0.15255299999999999</c:v>
                </c:pt>
                <c:pt idx="16">
                  <c:v>0.16256699999999999</c:v>
                </c:pt>
                <c:pt idx="17">
                  <c:v>0.17258100000000001</c:v>
                </c:pt>
                <c:pt idx="18">
                  <c:v>0.18263299999999999</c:v>
                </c:pt>
                <c:pt idx="19">
                  <c:v>0.192665</c:v>
                </c:pt>
                <c:pt idx="20">
                  <c:v>0.20269799999999999</c:v>
                </c:pt>
                <c:pt idx="21">
                  <c:v>0.21276900000000001</c:v>
                </c:pt>
                <c:pt idx="22">
                  <c:v>0.22282099999999999</c:v>
                </c:pt>
                <c:pt idx="23">
                  <c:v>0.23283400000000001</c:v>
                </c:pt>
                <c:pt idx="24">
                  <c:v>0.242867</c:v>
                </c:pt>
                <c:pt idx="25">
                  <c:v>0.25290000000000001</c:v>
                </c:pt>
                <c:pt idx="26">
                  <c:v>0.26295200000000002</c:v>
                </c:pt>
                <c:pt idx="27">
                  <c:v>0.27300400000000002</c:v>
                </c:pt>
                <c:pt idx="28">
                  <c:v>0.28303600000000001</c:v>
                </c:pt>
                <c:pt idx="29">
                  <c:v>0.29310700000000001</c:v>
                </c:pt>
                <c:pt idx="30">
                  <c:v>0.30315900000000001</c:v>
                </c:pt>
                <c:pt idx="31">
                  <c:v>0.31321100000000002</c:v>
                </c:pt>
                <c:pt idx="32">
                  <c:v>0.32324399999999998</c:v>
                </c:pt>
                <c:pt idx="33">
                  <c:v>0.33325700000000003</c:v>
                </c:pt>
                <c:pt idx="34">
                  <c:v>0.34330899999999998</c:v>
                </c:pt>
                <c:pt idx="35">
                  <c:v>0.35338000000000003</c:v>
                </c:pt>
                <c:pt idx="36">
                  <c:v>0.36339399999999999</c:v>
                </c:pt>
                <c:pt idx="37">
                  <c:v>0.37340800000000002</c:v>
                </c:pt>
                <c:pt idx="38">
                  <c:v>0.38347799999999999</c:v>
                </c:pt>
                <c:pt idx="39">
                  <c:v>0.393511</c:v>
                </c:pt>
                <c:pt idx="40">
                  <c:v>0.40352500000000002</c:v>
                </c:pt>
                <c:pt idx="41">
                  <c:v>0.41353899999999999</c:v>
                </c:pt>
                <c:pt idx="42">
                  <c:v>0.42355199999999998</c:v>
                </c:pt>
                <c:pt idx="43">
                  <c:v>0.433585</c:v>
                </c:pt>
                <c:pt idx="44">
                  <c:v>0.44365599999999999</c:v>
                </c:pt>
                <c:pt idx="45">
                  <c:v>0.45368900000000001</c:v>
                </c:pt>
                <c:pt idx="46">
                  <c:v>0.46373999999999999</c:v>
                </c:pt>
                <c:pt idx="47">
                  <c:v>0.47375400000000001</c:v>
                </c:pt>
                <c:pt idx="48">
                  <c:v>0.48376799999999998</c:v>
                </c:pt>
                <c:pt idx="49">
                  <c:v>0.493782</c:v>
                </c:pt>
                <c:pt idx="50">
                  <c:v>0.50385199999999997</c:v>
                </c:pt>
                <c:pt idx="51">
                  <c:v>0.51386600000000004</c:v>
                </c:pt>
                <c:pt idx="52">
                  <c:v>0.52393699999999999</c:v>
                </c:pt>
                <c:pt idx="53">
                  <c:v>0.53398900000000005</c:v>
                </c:pt>
                <c:pt idx="54">
                  <c:v>0.544041</c:v>
                </c:pt>
                <c:pt idx="55">
                  <c:v>0.55411200000000005</c:v>
                </c:pt>
                <c:pt idx="56">
                  <c:v>0.56420199999999998</c:v>
                </c:pt>
                <c:pt idx="57">
                  <c:v>0.57423400000000002</c:v>
                </c:pt>
                <c:pt idx="58">
                  <c:v>0.58424799999999999</c:v>
                </c:pt>
                <c:pt idx="59">
                  <c:v>0.59426199999999996</c:v>
                </c:pt>
                <c:pt idx="60">
                  <c:v>0.60427500000000001</c:v>
                </c:pt>
                <c:pt idx="61">
                  <c:v>0.61428899999999997</c:v>
                </c:pt>
                <c:pt idx="62">
                  <c:v>0.62434100000000003</c:v>
                </c:pt>
                <c:pt idx="63">
                  <c:v>0.634355</c:v>
                </c:pt>
                <c:pt idx="64">
                  <c:v>0.64438700000000004</c:v>
                </c:pt>
                <c:pt idx="65">
                  <c:v>0.65449599999999997</c:v>
                </c:pt>
                <c:pt idx="66">
                  <c:v>0.66451000000000005</c:v>
                </c:pt>
                <c:pt idx="67">
                  <c:v>0.67452400000000001</c:v>
                </c:pt>
                <c:pt idx="68">
                  <c:v>0.68453699999999995</c:v>
                </c:pt>
                <c:pt idx="69">
                  <c:v>0.69455100000000003</c:v>
                </c:pt>
                <c:pt idx="70">
                  <c:v>0.704565</c:v>
                </c:pt>
                <c:pt idx="71">
                  <c:v>0.71457899999999996</c:v>
                </c:pt>
                <c:pt idx="72">
                  <c:v>0.72466900000000001</c:v>
                </c:pt>
                <c:pt idx="73">
                  <c:v>0.73472000000000004</c:v>
                </c:pt>
                <c:pt idx="74">
                  <c:v>0.74480999999999997</c:v>
                </c:pt>
                <c:pt idx="75">
                  <c:v>0.75488100000000002</c:v>
                </c:pt>
                <c:pt idx="76">
                  <c:v>0.76489499999999999</c:v>
                </c:pt>
                <c:pt idx="77">
                  <c:v>0.77494700000000005</c:v>
                </c:pt>
                <c:pt idx="78">
                  <c:v>0.78507499999999997</c:v>
                </c:pt>
                <c:pt idx="79">
                  <c:v>0.79512700000000003</c:v>
                </c:pt>
                <c:pt idx="80">
                  <c:v>0.79989500000000002</c:v>
                </c:pt>
                <c:pt idx="81">
                  <c:v>0.79027000000000003</c:v>
                </c:pt>
                <c:pt idx="82">
                  <c:v>0.78834700000000002</c:v>
                </c:pt>
                <c:pt idx="83">
                  <c:v>0.78634499999999996</c:v>
                </c:pt>
                <c:pt idx="84">
                  <c:v>0.78419700000000003</c:v>
                </c:pt>
                <c:pt idx="85">
                  <c:v>0.782138</c:v>
                </c:pt>
                <c:pt idx="86">
                  <c:v>0.78003900000000004</c:v>
                </c:pt>
                <c:pt idx="87">
                  <c:v>0.77803699999999998</c:v>
                </c:pt>
                <c:pt idx="88">
                  <c:v>0.776034</c:v>
                </c:pt>
                <c:pt idx="89">
                  <c:v>0.77403100000000002</c:v>
                </c:pt>
                <c:pt idx="90">
                  <c:v>0.77195199999999997</c:v>
                </c:pt>
                <c:pt idx="91">
                  <c:v>0.76994899999999999</c:v>
                </c:pt>
                <c:pt idx="92">
                  <c:v>0.76788900000000004</c:v>
                </c:pt>
                <c:pt idx="93">
                  <c:v>0.76586799999999999</c:v>
                </c:pt>
                <c:pt idx="94">
                  <c:v>0.76386500000000002</c:v>
                </c:pt>
                <c:pt idx="95">
                  <c:v>0.76184300000000005</c:v>
                </c:pt>
                <c:pt idx="96">
                  <c:v>0.75983999999999996</c:v>
                </c:pt>
                <c:pt idx="97">
                  <c:v>0.75778000000000001</c:v>
                </c:pt>
                <c:pt idx="98">
                  <c:v>0.75575899999999996</c:v>
                </c:pt>
                <c:pt idx="99">
                  <c:v>0.753718</c:v>
                </c:pt>
                <c:pt idx="100">
                  <c:v>0.75169600000000003</c:v>
                </c:pt>
                <c:pt idx="101">
                  <c:v>0.74965499999999996</c:v>
                </c:pt>
                <c:pt idx="102">
                  <c:v>0.74763299999999999</c:v>
                </c:pt>
                <c:pt idx="103">
                  <c:v>0.74563000000000001</c:v>
                </c:pt>
                <c:pt idx="104">
                  <c:v>0.74360899999999996</c:v>
                </c:pt>
                <c:pt idx="105">
                  <c:v>0.74160599999999999</c:v>
                </c:pt>
                <c:pt idx="106">
                  <c:v>0.73960300000000001</c:v>
                </c:pt>
                <c:pt idx="107">
                  <c:v>0.73758100000000004</c:v>
                </c:pt>
                <c:pt idx="108">
                  <c:v>0.735541</c:v>
                </c:pt>
                <c:pt idx="109">
                  <c:v>0.73353800000000002</c:v>
                </c:pt>
                <c:pt idx="110">
                  <c:v>0.73153500000000005</c:v>
                </c:pt>
                <c:pt idx="111">
                  <c:v>0.72941800000000001</c:v>
                </c:pt>
                <c:pt idx="112">
                  <c:v>0.72739600000000004</c:v>
                </c:pt>
                <c:pt idx="113">
                  <c:v>0.72522200000000003</c:v>
                </c:pt>
                <c:pt idx="114">
                  <c:v>0.72321899999999995</c:v>
                </c:pt>
                <c:pt idx="115">
                  <c:v>0.72114</c:v>
                </c:pt>
                <c:pt idx="116">
                  <c:v>0.71908000000000005</c:v>
                </c:pt>
                <c:pt idx="117">
                  <c:v>0.717001</c:v>
                </c:pt>
                <c:pt idx="118">
                  <c:v>0.71497900000000003</c:v>
                </c:pt>
                <c:pt idx="119">
                  <c:v>0.71295699999999995</c:v>
                </c:pt>
                <c:pt idx="120">
                  <c:v>0.71093499999999998</c:v>
                </c:pt>
                <c:pt idx="121">
                  <c:v>0.70889500000000005</c:v>
                </c:pt>
                <c:pt idx="122">
                  <c:v>0.70687299999999997</c:v>
                </c:pt>
                <c:pt idx="123">
                  <c:v>0.70485100000000001</c:v>
                </c:pt>
                <c:pt idx="124">
                  <c:v>0.70281000000000005</c:v>
                </c:pt>
                <c:pt idx="125">
                  <c:v>0.70080699999999996</c:v>
                </c:pt>
                <c:pt idx="126">
                  <c:v>0.69878499999999999</c:v>
                </c:pt>
                <c:pt idx="127">
                  <c:v>0.69678300000000004</c:v>
                </c:pt>
                <c:pt idx="128">
                  <c:v>0.69477999999999995</c:v>
                </c:pt>
                <c:pt idx="129">
                  <c:v>0.69277699999999998</c:v>
                </c:pt>
                <c:pt idx="130">
                  <c:v>0.69077500000000003</c:v>
                </c:pt>
                <c:pt idx="131">
                  <c:v>0.68877200000000005</c:v>
                </c:pt>
                <c:pt idx="132">
                  <c:v>0.68676899999999996</c:v>
                </c:pt>
                <c:pt idx="133">
                  <c:v>0.68467100000000003</c:v>
                </c:pt>
                <c:pt idx="134">
                  <c:v>0.68266800000000005</c:v>
                </c:pt>
                <c:pt idx="135">
                  <c:v>0.68064599999999997</c:v>
                </c:pt>
                <c:pt idx="136">
                  <c:v>0.67860600000000004</c:v>
                </c:pt>
                <c:pt idx="137">
                  <c:v>0.67658399999999996</c:v>
                </c:pt>
                <c:pt idx="138">
                  <c:v>0.67458099999999999</c:v>
                </c:pt>
                <c:pt idx="139">
                  <c:v>0.67257800000000001</c:v>
                </c:pt>
                <c:pt idx="140">
                  <c:v>0.67055600000000004</c:v>
                </c:pt>
                <c:pt idx="141">
                  <c:v>0.66853499999999999</c:v>
                </c:pt>
                <c:pt idx="142">
                  <c:v>0.66653200000000001</c:v>
                </c:pt>
                <c:pt idx="143">
                  <c:v>0.66445299999999996</c:v>
                </c:pt>
                <c:pt idx="144">
                  <c:v>0.66243099999999999</c:v>
                </c:pt>
                <c:pt idx="145">
                  <c:v>0.66040900000000002</c:v>
                </c:pt>
                <c:pt idx="146">
                  <c:v>0.65838700000000006</c:v>
                </c:pt>
                <c:pt idx="147">
                  <c:v>0.65632699999999999</c:v>
                </c:pt>
                <c:pt idx="148">
                  <c:v>0.65426799999999996</c:v>
                </c:pt>
                <c:pt idx="149">
                  <c:v>0.65226499999999998</c:v>
                </c:pt>
                <c:pt idx="150">
                  <c:v>0.65024300000000002</c:v>
                </c:pt>
                <c:pt idx="151">
                  <c:v>0.64816399999999996</c:v>
                </c:pt>
                <c:pt idx="152">
                  <c:v>0.64616099999999999</c:v>
                </c:pt>
                <c:pt idx="153">
                  <c:v>0.64413900000000002</c:v>
                </c:pt>
                <c:pt idx="154">
                  <c:v>0.64209799999999995</c:v>
                </c:pt>
                <c:pt idx="155">
                  <c:v>0.640096</c:v>
                </c:pt>
                <c:pt idx="156">
                  <c:v>0.63805500000000004</c:v>
                </c:pt>
                <c:pt idx="157">
                  <c:v>0.63605199999999995</c:v>
                </c:pt>
                <c:pt idx="158">
                  <c:v>0.63401099999999999</c:v>
                </c:pt>
                <c:pt idx="159">
                  <c:v>0.63198900000000002</c:v>
                </c:pt>
                <c:pt idx="160">
                  <c:v>0.62998699999999996</c:v>
                </c:pt>
                <c:pt idx="161">
                  <c:v>0.627946</c:v>
                </c:pt>
                <c:pt idx="162">
                  <c:v>0.62592400000000004</c:v>
                </c:pt>
                <c:pt idx="163">
                  <c:v>0.62386399999999997</c:v>
                </c:pt>
                <c:pt idx="164">
                  <c:v>0.62184200000000001</c:v>
                </c:pt>
                <c:pt idx="165">
                  <c:v>0.61983999999999995</c:v>
                </c:pt>
                <c:pt idx="166">
                  <c:v>0.61781799999999998</c:v>
                </c:pt>
                <c:pt idx="167">
                  <c:v>0.61577700000000002</c:v>
                </c:pt>
                <c:pt idx="168">
                  <c:v>0.61375500000000005</c:v>
                </c:pt>
                <c:pt idx="169">
                  <c:v>0.61175199999999996</c:v>
                </c:pt>
                <c:pt idx="170">
                  <c:v>0.60975000000000001</c:v>
                </c:pt>
                <c:pt idx="171">
                  <c:v>0.60774700000000004</c:v>
                </c:pt>
                <c:pt idx="172">
                  <c:v>0.60570599999999997</c:v>
                </c:pt>
                <c:pt idx="173">
                  <c:v>0.60370299999999999</c:v>
                </c:pt>
                <c:pt idx="174">
                  <c:v>0.60168100000000002</c:v>
                </c:pt>
                <c:pt idx="175">
                  <c:v>0.59958299999999998</c:v>
                </c:pt>
                <c:pt idx="176">
                  <c:v>0.59758100000000003</c:v>
                </c:pt>
                <c:pt idx="177">
                  <c:v>0.59557800000000005</c:v>
                </c:pt>
                <c:pt idx="178">
                  <c:v>0.59353699999999998</c:v>
                </c:pt>
                <c:pt idx="179">
                  <c:v>0.591534</c:v>
                </c:pt>
                <c:pt idx="180">
                  <c:v>0.58953100000000003</c:v>
                </c:pt>
                <c:pt idx="181">
                  <c:v>0.58752899999999997</c:v>
                </c:pt>
                <c:pt idx="182">
                  <c:v>0.585507</c:v>
                </c:pt>
                <c:pt idx="183">
                  <c:v>0.58348500000000003</c:v>
                </c:pt>
                <c:pt idx="184">
                  <c:v>0.58148200000000005</c:v>
                </c:pt>
                <c:pt idx="185">
                  <c:v>0.579461</c:v>
                </c:pt>
                <c:pt idx="186">
                  <c:v>0.57743900000000004</c:v>
                </c:pt>
                <c:pt idx="187">
                  <c:v>0.57541699999999996</c:v>
                </c:pt>
                <c:pt idx="188">
                  <c:v>0.57341399999999998</c:v>
                </c:pt>
                <c:pt idx="189">
                  <c:v>0.571411</c:v>
                </c:pt>
                <c:pt idx="190">
                  <c:v>0.56938999999999995</c:v>
                </c:pt>
                <c:pt idx="191">
                  <c:v>0.56736799999999998</c:v>
                </c:pt>
                <c:pt idx="192">
                  <c:v>0.56528900000000004</c:v>
                </c:pt>
                <c:pt idx="193">
                  <c:v>0.56326699999999996</c:v>
                </c:pt>
                <c:pt idx="194">
                  <c:v>0.56120700000000001</c:v>
                </c:pt>
                <c:pt idx="195">
                  <c:v>0.55920400000000003</c:v>
                </c:pt>
                <c:pt idx="196">
                  <c:v>0.55718199999999996</c:v>
                </c:pt>
                <c:pt idx="197">
                  <c:v>0.55518000000000001</c:v>
                </c:pt>
                <c:pt idx="198">
                  <c:v>0.55311999999999995</c:v>
                </c:pt>
                <c:pt idx="199">
                  <c:v>0.55105999999999999</c:v>
                </c:pt>
                <c:pt idx="200">
                  <c:v>0.54892399999999997</c:v>
                </c:pt>
                <c:pt idx="201">
                  <c:v>0.54692099999999999</c:v>
                </c:pt>
                <c:pt idx="202">
                  <c:v>0.54489900000000002</c:v>
                </c:pt>
                <c:pt idx="203">
                  <c:v>0.54289600000000005</c:v>
                </c:pt>
                <c:pt idx="204">
                  <c:v>0.54087399999999997</c:v>
                </c:pt>
                <c:pt idx="205">
                  <c:v>0.53887200000000002</c:v>
                </c:pt>
                <c:pt idx="206">
                  <c:v>0.53677399999999997</c:v>
                </c:pt>
                <c:pt idx="207">
                  <c:v>0.53475200000000001</c:v>
                </c:pt>
                <c:pt idx="208">
                  <c:v>0.53273000000000004</c:v>
                </c:pt>
                <c:pt idx="209">
                  <c:v>0.53072699999999995</c:v>
                </c:pt>
                <c:pt idx="210">
                  <c:v>0.52864800000000001</c:v>
                </c:pt>
                <c:pt idx="211">
                  <c:v>0.52664500000000003</c:v>
                </c:pt>
                <c:pt idx="212">
                  <c:v>0.52464299999999997</c:v>
                </c:pt>
                <c:pt idx="213">
                  <c:v>0.522621</c:v>
                </c:pt>
                <c:pt idx="214">
                  <c:v>0.52059900000000003</c:v>
                </c:pt>
                <c:pt idx="215">
                  <c:v>0.51859599999999995</c:v>
                </c:pt>
                <c:pt idx="216">
                  <c:v>0.51649800000000001</c:v>
                </c:pt>
                <c:pt idx="217">
                  <c:v>0.51447600000000004</c:v>
                </c:pt>
                <c:pt idx="218">
                  <c:v>0.51247399999999999</c:v>
                </c:pt>
                <c:pt idx="219">
                  <c:v>0.51047100000000001</c:v>
                </c:pt>
                <c:pt idx="220">
                  <c:v>0.50844900000000004</c:v>
                </c:pt>
                <c:pt idx="221">
                  <c:v>0.50644599999999995</c:v>
                </c:pt>
                <c:pt idx="222">
                  <c:v>0.504444</c:v>
                </c:pt>
                <c:pt idx="223">
                  <c:v>0.50240300000000004</c:v>
                </c:pt>
                <c:pt idx="224">
                  <c:v>0.50036199999999997</c:v>
                </c:pt>
                <c:pt idx="225">
                  <c:v>0.498226</c:v>
                </c:pt>
                <c:pt idx="226">
                  <c:v>0.49622300000000003</c:v>
                </c:pt>
                <c:pt idx="227">
                  <c:v>0.49421999999999999</c:v>
                </c:pt>
                <c:pt idx="228">
                  <c:v>0.49221700000000002</c:v>
                </c:pt>
                <c:pt idx="229">
                  <c:v>0.49017699999999997</c:v>
                </c:pt>
                <c:pt idx="230">
                  <c:v>0.48811700000000002</c:v>
                </c:pt>
                <c:pt idx="231">
                  <c:v>0.48603800000000003</c:v>
                </c:pt>
                <c:pt idx="232">
                  <c:v>0.484016</c:v>
                </c:pt>
                <c:pt idx="233">
                  <c:v>0.48201300000000002</c:v>
                </c:pt>
                <c:pt idx="234">
                  <c:v>0.48000999999999999</c:v>
                </c:pt>
                <c:pt idx="235">
                  <c:v>0.47796899999999998</c:v>
                </c:pt>
                <c:pt idx="236">
                  <c:v>0.47594799999999998</c:v>
                </c:pt>
                <c:pt idx="237">
                  <c:v>0.47394500000000001</c:v>
                </c:pt>
                <c:pt idx="238">
                  <c:v>0.47194199999999997</c:v>
                </c:pt>
                <c:pt idx="239">
                  <c:v>0.46988200000000002</c:v>
                </c:pt>
                <c:pt idx="240">
                  <c:v>0.46786</c:v>
                </c:pt>
                <c:pt idx="241">
                  <c:v>0.465839</c:v>
                </c:pt>
                <c:pt idx="242">
                  <c:v>0.46379799999999999</c:v>
                </c:pt>
                <c:pt idx="243">
                  <c:v>0.4617</c:v>
                </c:pt>
                <c:pt idx="244">
                  <c:v>0.45969700000000002</c:v>
                </c:pt>
                <c:pt idx="245">
                  <c:v>0.457675</c:v>
                </c:pt>
                <c:pt idx="246">
                  <c:v>0.45557700000000001</c:v>
                </c:pt>
                <c:pt idx="247">
                  <c:v>0.45357399999999998</c:v>
                </c:pt>
                <c:pt idx="248">
                  <c:v>0.451571</c:v>
                </c:pt>
                <c:pt idx="249">
                  <c:v>0.449569</c:v>
                </c:pt>
                <c:pt idx="250">
                  <c:v>0.44756600000000002</c:v>
                </c:pt>
                <c:pt idx="251">
                  <c:v>0.44550600000000001</c:v>
                </c:pt>
                <c:pt idx="252">
                  <c:v>0.44350299999999998</c:v>
                </c:pt>
                <c:pt idx="253">
                  <c:v>0.44144299999999997</c:v>
                </c:pt>
                <c:pt idx="254">
                  <c:v>0.43940200000000001</c:v>
                </c:pt>
                <c:pt idx="255">
                  <c:v>0.43740000000000001</c:v>
                </c:pt>
                <c:pt idx="256">
                  <c:v>0.43537799999999999</c:v>
                </c:pt>
                <c:pt idx="257">
                  <c:v>0.43337500000000001</c:v>
                </c:pt>
                <c:pt idx="258">
                  <c:v>0.43135299999999999</c:v>
                </c:pt>
                <c:pt idx="259">
                  <c:v>0.42931200000000003</c:v>
                </c:pt>
                <c:pt idx="260">
                  <c:v>0.42729099999999998</c:v>
                </c:pt>
                <c:pt idx="261">
                  <c:v>0.425288</c:v>
                </c:pt>
                <c:pt idx="262">
                  <c:v>0.42324699999999998</c:v>
                </c:pt>
                <c:pt idx="263">
                  <c:v>0.42116799999999999</c:v>
                </c:pt>
                <c:pt idx="264">
                  <c:v>0.41916500000000001</c:v>
                </c:pt>
                <c:pt idx="265">
                  <c:v>0.41714299999999999</c:v>
                </c:pt>
                <c:pt idx="266">
                  <c:v>0.41512199999999999</c:v>
                </c:pt>
                <c:pt idx="267">
                  <c:v>0.41310000000000002</c:v>
                </c:pt>
                <c:pt idx="268">
                  <c:v>0.41102100000000003</c:v>
                </c:pt>
                <c:pt idx="269">
                  <c:v>0.408999</c:v>
                </c:pt>
                <c:pt idx="270">
                  <c:v>0.40699600000000002</c:v>
                </c:pt>
                <c:pt idx="271">
                  <c:v>0.404974</c:v>
                </c:pt>
                <c:pt idx="272">
                  <c:v>0.402972</c:v>
                </c:pt>
                <c:pt idx="273">
                  <c:v>0.40096900000000002</c:v>
                </c:pt>
                <c:pt idx="274">
                  <c:v>0.39890900000000001</c:v>
                </c:pt>
                <c:pt idx="275">
                  <c:v>0.39690599999999998</c:v>
                </c:pt>
                <c:pt idx="276">
                  <c:v>0.39486500000000002</c:v>
                </c:pt>
                <c:pt idx="277">
                  <c:v>0.39284400000000003</c:v>
                </c:pt>
                <c:pt idx="278">
                  <c:v>0.390822</c:v>
                </c:pt>
                <c:pt idx="279">
                  <c:v>0.38881900000000003</c:v>
                </c:pt>
                <c:pt idx="280">
                  <c:v>0.38681599999999999</c:v>
                </c:pt>
                <c:pt idx="281">
                  <c:v>0.38481399999999999</c:v>
                </c:pt>
                <c:pt idx="282">
                  <c:v>0.38281100000000001</c:v>
                </c:pt>
                <c:pt idx="283">
                  <c:v>0.38080799999999998</c:v>
                </c:pt>
                <c:pt idx="284">
                  <c:v>0.37865300000000002</c:v>
                </c:pt>
                <c:pt idx="285">
                  <c:v>0.37664999999999998</c:v>
                </c:pt>
                <c:pt idx="286">
                  <c:v>0.37464700000000001</c:v>
                </c:pt>
                <c:pt idx="287">
                  <c:v>0.37262499999999998</c:v>
                </c:pt>
                <c:pt idx="288">
                  <c:v>0.37056600000000001</c:v>
                </c:pt>
                <c:pt idx="289">
                  <c:v>0.36856299999999997</c:v>
                </c:pt>
                <c:pt idx="290">
                  <c:v>0.36648399999999998</c:v>
                </c:pt>
                <c:pt idx="291">
                  <c:v>0.364481</c:v>
                </c:pt>
                <c:pt idx="292">
                  <c:v>0.36247800000000002</c:v>
                </c:pt>
                <c:pt idx="293">
                  <c:v>0.36047600000000002</c:v>
                </c:pt>
                <c:pt idx="294">
                  <c:v>0.35847299999999999</c:v>
                </c:pt>
                <c:pt idx="295">
                  <c:v>0.35647000000000001</c:v>
                </c:pt>
                <c:pt idx="296">
                  <c:v>0.35446699999999998</c:v>
                </c:pt>
                <c:pt idx="297">
                  <c:v>0.35244599999999998</c:v>
                </c:pt>
                <c:pt idx="298">
                  <c:v>0.35034700000000002</c:v>
                </c:pt>
                <c:pt idx="299">
                  <c:v>0.34830699999999998</c:v>
                </c:pt>
                <c:pt idx="300">
                  <c:v>0.34628500000000001</c:v>
                </c:pt>
                <c:pt idx="301">
                  <c:v>0.34428199999999998</c:v>
                </c:pt>
                <c:pt idx="302">
                  <c:v>0.342279</c:v>
                </c:pt>
                <c:pt idx="303">
                  <c:v>0.340277</c:v>
                </c:pt>
                <c:pt idx="304">
                  <c:v>0.33825499999999997</c:v>
                </c:pt>
                <c:pt idx="305">
                  <c:v>0.33621400000000001</c:v>
                </c:pt>
                <c:pt idx="306">
                  <c:v>0.334173</c:v>
                </c:pt>
                <c:pt idx="307">
                  <c:v>0.33215099999999997</c:v>
                </c:pt>
                <c:pt idx="308">
                  <c:v>0.330148</c:v>
                </c:pt>
                <c:pt idx="309">
                  <c:v>0.32805000000000001</c:v>
                </c:pt>
                <c:pt idx="310">
                  <c:v>0.326048</c:v>
                </c:pt>
                <c:pt idx="311">
                  <c:v>0.32402599999999998</c:v>
                </c:pt>
                <c:pt idx="312">
                  <c:v>0.322023</c:v>
                </c:pt>
                <c:pt idx="313">
                  <c:v>0.32000099999999998</c:v>
                </c:pt>
                <c:pt idx="314">
                  <c:v>0.317998</c:v>
                </c:pt>
                <c:pt idx="315">
                  <c:v>0.31597700000000001</c:v>
                </c:pt>
                <c:pt idx="316">
                  <c:v>0.31395499999999998</c:v>
                </c:pt>
                <c:pt idx="317">
                  <c:v>0.31195200000000001</c:v>
                </c:pt>
                <c:pt idx="318">
                  <c:v>0.30994899999999997</c:v>
                </c:pt>
                <c:pt idx="319">
                  <c:v>0.30788900000000002</c:v>
                </c:pt>
                <c:pt idx="320">
                  <c:v>0.30588700000000002</c:v>
                </c:pt>
                <c:pt idx="321">
                  <c:v>0.30388399999999999</c:v>
                </c:pt>
                <c:pt idx="322">
                  <c:v>0.30188100000000001</c:v>
                </c:pt>
                <c:pt idx="323">
                  <c:v>0.29987799999999998</c:v>
                </c:pt>
                <c:pt idx="324">
                  <c:v>0.29787599999999997</c:v>
                </c:pt>
                <c:pt idx="325">
                  <c:v>0.29585400000000001</c:v>
                </c:pt>
                <c:pt idx="326">
                  <c:v>0.29375600000000002</c:v>
                </c:pt>
                <c:pt idx="327">
                  <c:v>0.29175299999999998</c:v>
                </c:pt>
                <c:pt idx="328">
                  <c:v>0.28967399999999999</c:v>
                </c:pt>
                <c:pt idx="329">
                  <c:v>0.28765200000000002</c:v>
                </c:pt>
                <c:pt idx="330">
                  <c:v>0.28563</c:v>
                </c:pt>
                <c:pt idx="331">
                  <c:v>0.28356999999999999</c:v>
                </c:pt>
                <c:pt idx="332">
                  <c:v>0.28156799999999998</c:v>
                </c:pt>
                <c:pt idx="333">
                  <c:v>0.27952700000000003</c:v>
                </c:pt>
                <c:pt idx="334">
                  <c:v>0.27752399999999999</c:v>
                </c:pt>
                <c:pt idx="335">
                  <c:v>0.27550200000000002</c:v>
                </c:pt>
                <c:pt idx="336">
                  <c:v>0.27346100000000001</c:v>
                </c:pt>
                <c:pt idx="337">
                  <c:v>0.27144000000000001</c:v>
                </c:pt>
                <c:pt idx="338">
                  <c:v>0.269399</c:v>
                </c:pt>
                <c:pt idx="339">
                  <c:v>0.26732</c:v>
                </c:pt>
                <c:pt idx="340">
                  <c:v>0.26529799999999998</c:v>
                </c:pt>
                <c:pt idx="341">
                  <c:v>0.26327600000000001</c:v>
                </c:pt>
                <c:pt idx="342">
                  <c:v>0.26127299999999998</c:v>
                </c:pt>
                <c:pt idx="343">
                  <c:v>0.25923200000000002</c:v>
                </c:pt>
                <c:pt idx="344">
                  <c:v>0.25719199999999998</c:v>
                </c:pt>
                <c:pt idx="345">
                  <c:v>0.255189</c:v>
                </c:pt>
                <c:pt idx="346">
                  <c:v>0.25318600000000002</c:v>
                </c:pt>
                <c:pt idx="347">
                  <c:v>0.251164</c:v>
                </c:pt>
                <c:pt idx="348">
                  <c:v>0.249142</c:v>
                </c:pt>
                <c:pt idx="349">
                  <c:v>0.24712100000000001</c:v>
                </c:pt>
                <c:pt idx="350">
                  <c:v>0.24509900000000001</c:v>
                </c:pt>
                <c:pt idx="351">
                  <c:v>0.24309600000000001</c:v>
                </c:pt>
                <c:pt idx="352">
                  <c:v>0.241093</c:v>
                </c:pt>
                <c:pt idx="353">
                  <c:v>0.239033</c:v>
                </c:pt>
                <c:pt idx="354">
                  <c:v>0.23703099999999999</c:v>
                </c:pt>
                <c:pt idx="355">
                  <c:v>0.23499</c:v>
                </c:pt>
                <c:pt idx="356">
                  <c:v>0.23294899999999999</c:v>
                </c:pt>
                <c:pt idx="357">
                  <c:v>0.230736</c:v>
                </c:pt>
                <c:pt idx="358">
                  <c:v>0.22873399999999999</c:v>
                </c:pt>
                <c:pt idx="359">
                  <c:v>0.22673099999999999</c:v>
                </c:pt>
                <c:pt idx="360">
                  <c:v>0.22461400000000001</c:v>
                </c:pt>
                <c:pt idx="361">
                  <c:v>0.22257299999999999</c:v>
                </c:pt>
                <c:pt idx="362">
                  <c:v>0.22051299999999999</c:v>
                </c:pt>
                <c:pt idx="363">
                  <c:v>0.21849099999999999</c:v>
                </c:pt>
                <c:pt idx="364">
                  <c:v>0.21643100000000001</c:v>
                </c:pt>
                <c:pt idx="365">
                  <c:v>0.21442800000000001</c:v>
                </c:pt>
                <c:pt idx="366">
                  <c:v>0.212426</c:v>
                </c:pt>
                <c:pt idx="367">
                  <c:v>0.210366</c:v>
                </c:pt>
                <c:pt idx="368">
                  <c:v>0.208287</c:v>
                </c:pt>
                <c:pt idx="369">
                  <c:v>0.206265</c:v>
                </c:pt>
                <c:pt idx="370">
                  <c:v>0.20424300000000001</c:v>
                </c:pt>
                <c:pt idx="371">
                  <c:v>0.202126</c:v>
                </c:pt>
                <c:pt idx="372">
                  <c:v>0.200123</c:v>
                </c:pt>
                <c:pt idx="373">
                  <c:v>0.198101</c:v>
                </c:pt>
                <c:pt idx="374">
                  <c:v>0.19600300000000001</c:v>
                </c:pt>
                <c:pt idx="375">
                  <c:v>0.19398099999999999</c:v>
                </c:pt>
                <c:pt idx="376">
                  <c:v>0.19195999999999999</c:v>
                </c:pt>
                <c:pt idx="377">
                  <c:v>0.189938</c:v>
                </c:pt>
                <c:pt idx="378">
                  <c:v>0.187916</c:v>
                </c:pt>
                <c:pt idx="379">
                  <c:v>0.18591299999999999</c:v>
                </c:pt>
                <c:pt idx="380">
                  <c:v>0.183891</c:v>
                </c:pt>
                <c:pt idx="381">
                  <c:v>0.18187</c:v>
                </c:pt>
                <c:pt idx="382">
                  <c:v>0.17982899999999999</c:v>
                </c:pt>
                <c:pt idx="383">
                  <c:v>0.17782600000000001</c:v>
                </c:pt>
                <c:pt idx="384">
                  <c:v>0.17582300000000001</c:v>
                </c:pt>
                <c:pt idx="385">
                  <c:v>0.17382</c:v>
                </c:pt>
                <c:pt idx="386">
                  <c:v>0.171818</c:v>
                </c:pt>
                <c:pt idx="387">
                  <c:v>0.16981499999999999</c:v>
                </c:pt>
                <c:pt idx="388">
                  <c:v>0.167793</c:v>
                </c:pt>
                <c:pt idx="389">
                  <c:v>0.16578999999999999</c:v>
                </c:pt>
                <c:pt idx="390">
                  <c:v>0.163635</c:v>
                </c:pt>
                <c:pt idx="391">
                  <c:v>0.16161300000000001</c:v>
                </c:pt>
                <c:pt idx="392">
                  <c:v>0.159611</c:v>
                </c:pt>
                <c:pt idx="393">
                  <c:v>0.15749299999999999</c:v>
                </c:pt>
                <c:pt idx="394">
                  <c:v>0.155472</c:v>
                </c:pt>
                <c:pt idx="395">
                  <c:v>0.15345</c:v>
                </c:pt>
                <c:pt idx="396">
                  <c:v>0.151447</c:v>
                </c:pt>
                <c:pt idx="397">
                  <c:v>0.14938699999999999</c:v>
                </c:pt>
                <c:pt idx="398">
                  <c:v>0.14730799999999999</c:v>
                </c:pt>
                <c:pt idx="399">
                  <c:v>0.145286</c:v>
                </c:pt>
                <c:pt idx="400">
                  <c:v>0.143264</c:v>
                </c:pt>
                <c:pt idx="401">
                  <c:v>0.141204</c:v>
                </c:pt>
                <c:pt idx="402">
                  <c:v>0.13920199999999999</c:v>
                </c:pt>
                <c:pt idx="403">
                  <c:v>0.13719899999999999</c:v>
                </c:pt>
                <c:pt idx="404">
                  <c:v>0.13511999999999999</c:v>
                </c:pt>
                <c:pt idx="405">
                  <c:v>0.13309799999999999</c:v>
                </c:pt>
                <c:pt idx="406">
                  <c:v>0.13092400000000001</c:v>
                </c:pt>
                <c:pt idx="407">
                  <c:v>0.12884499999999999</c:v>
                </c:pt>
                <c:pt idx="408">
                  <c:v>0.12682299999999999</c:v>
                </c:pt>
                <c:pt idx="409">
                  <c:v>0.12482</c:v>
                </c:pt>
                <c:pt idx="410">
                  <c:v>0.122817</c:v>
                </c:pt>
                <c:pt idx="411">
                  <c:v>0.12081500000000001</c:v>
                </c:pt>
                <c:pt idx="412">
                  <c:v>0.118793</c:v>
                </c:pt>
                <c:pt idx="413">
                  <c:v>0.11679</c:v>
                </c:pt>
                <c:pt idx="414">
                  <c:v>0.114749</c:v>
                </c:pt>
                <c:pt idx="415">
                  <c:v>0.112689</c:v>
                </c:pt>
                <c:pt idx="416">
                  <c:v>0.110667</c:v>
                </c:pt>
                <c:pt idx="417">
                  <c:v>0.108588</c:v>
                </c:pt>
                <c:pt idx="418">
                  <c:v>0.106586</c:v>
                </c:pt>
                <c:pt idx="419">
                  <c:v>0.104507</c:v>
                </c:pt>
                <c:pt idx="420">
                  <c:v>0.10248500000000001</c:v>
                </c:pt>
                <c:pt idx="421">
                  <c:v>0.100425</c:v>
                </c:pt>
                <c:pt idx="422">
                  <c:v>9.8403099999999993E-2</c:v>
                </c:pt>
                <c:pt idx="423">
                  <c:v>9.6400399999999997E-2</c:v>
                </c:pt>
                <c:pt idx="424">
                  <c:v>9.4397599999999998E-2</c:v>
                </c:pt>
                <c:pt idx="425">
                  <c:v>9.23567E-2</c:v>
                </c:pt>
                <c:pt idx="426">
                  <c:v>9.0354000000000004E-2</c:v>
                </c:pt>
                <c:pt idx="427">
                  <c:v>8.82941E-2</c:v>
                </c:pt>
                <c:pt idx="428">
                  <c:v>8.6291300000000001E-2</c:v>
                </c:pt>
                <c:pt idx="429">
                  <c:v>8.4288600000000005E-2</c:v>
                </c:pt>
                <c:pt idx="430">
                  <c:v>8.21905E-2</c:v>
                </c:pt>
                <c:pt idx="431">
                  <c:v>8.0092399999999994E-2</c:v>
                </c:pt>
                <c:pt idx="432">
                  <c:v>7.8089599999999995E-2</c:v>
                </c:pt>
                <c:pt idx="433">
                  <c:v>7.6086899999999999E-2</c:v>
                </c:pt>
                <c:pt idx="434">
                  <c:v>7.4065099999999995E-2</c:v>
                </c:pt>
                <c:pt idx="435">
                  <c:v>7.2043300000000005E-2</c:v>
                </c:pt>
                <c:pt idx="436">
                  <c:v>7.0002400000000006E-2</c:v>
                </c:pt>
                <c:pt idx="437">
                  <c:v>6.7980600000000002E-2</c:v>
                </c:pt>
                <c:pt idx="438">
                  <c:v>6.5977800000000003E-2</c:v>
                </c:pt>
                <c:pt idx="439">
                  <c:v>6.3860700000000006E-2</c:v>
                </c:pt>
                <c:pt idx="440">
                  <c:v>6.18579E-2</c:v>
                </c:pt>
                <c:pt idx="441">
                  <c:v>5.9836100000000003E-2</c:v>
                </c:pt>
                <c:pt idx="442">
                  <c:v>5.7795199999999998E-2</c:v>
                </c:pt>
                <c:pt idx="443">
                  <c:v>5.5735300000000002E-2</c:v>
                </c:pt>
                <c:pt idx="444">
                  <c:v>5.3713499999999997E-2</c:v>
                </c:pt>
                <c:pt idx="445">
                  <c:v>5.16917E-2</c:v>
                </c:pt>
                <c:pt idx="446">
                  <c:v>4.96698E-2</c:v>
                </c:pt>
                <c:pt idx="447">
                  <c:v>4.7667099999999997E-2</c:v>
                </c:pt>
                <c:pt idx="448">
                  <c:v>4.5664400000000001E-2</c:v>
                </c:pt>
                <c:pt idx="449">
                  <c:v>4.3661600000000002E-2</c:v>
                </c:pt>
                <c:pt idx="450">
                  <c:v>4.1658899999999999E-2</c:v>
                </c:pt>
                <c:pt idx="451">
                  <c:v>3.9579900000000001E-2</c:v>
                </c:pt>
                <c:pt idx="452">
                  <c:v>3.7519900000000002E-2</c:v>
                </c:pt>
                <c:pt idx="453">
                  <c:v>3.5478999999999997E-2</c:v>
                </c:pt>
                <c:pt idx="454">
                  <c:v>3.3476300000000001E-2</c:v>
                </c:pt>
                <c:pt idx="455">
                  <c:v>3.1454500000000003E-2</c:v>
                </c:pt>
                <c:pt idx="456">
                  <c:v>2.9451700000000001E-2</c:v>
                </c:pt>
                <c:pt idx="457">
                  <c:v>2.7449000000000001E-2</c:v>
                </c:pt>
                <c:pt idx="458">
                  <c:v>2.5446300000000002E-2</c:v>
                </c:pt>
                <c:pt idx="459">
                  <c:v>2.3424400000000001E-2</c:v>
                </c:pt>
                <c:pt idx="460">
                  <c:v>2.1326299999999999E-2</c:v>
                </c:pt>
                <c:pt idx="461">
                  <c:v>1.93236E-2</c:v>
                </c:pt>
                <c:pt idx="462">
                  <c:v>1.7282700000000002E-2</c:v>
                </c:pt>
                <c:pt idx="463">
                  <c:v>1.5260900000000001E-2</c:v>
                </c:pt>
                <c:pt idx="464">
                  <c:v>1.3143699999999999E-2</c:v>
                </c:pt>
                <c:pt idx="465">
                  <c:v>1.1141E-2</c:v>
                </c:pt>
                <c:pt idx="466" formatCode="0.00E+00">
                  <c:v>9.1382600000000005E-3</c:v>
                </c:pt>
                <c:pt idx="467" formatCode="0.00E+00">
                  <c:v>7.1355200000000002E-3</c:v>
                </c:pt>
                <c:pt idx="468" formatCode="0.00E+00">
                  <c:v>5.13278E-3</c:v>
                </c:pt>
                <c:pt idx="469" formatCode="0.00E+00">
                  <c:v>3.0918999999999999E-3</c:v>
                </c:pt>
                <c:pt idx="470" formatCode="0.00E+00">
                  <c:v>1.08916E-3</c:v>
                </c:pt>
                <c:pt idx="471" formatCode="0.00E+00">
                  <c:v>7.8257599999999994E-5</c:v>
                </c:pt>
              </c:numCache>
            </c:numRef>
          </c:yVal>
          <c:smooth val="1"/>
          <c:extLst>
            <c:ext xmlns:c16="http://schemas.microsoft.com/office/drawing/2014/chart" uri="{C3380CC4-5D6E-409C-BE32-E72D297353CC}">
              <c16:uniqueId val="{00000000-E77E-487D-8C1B-749841F3F0DD}"/>
            </c:ext>
          </c:extLst>
        </c:ser>
        <c:ser>
          <c:idx val="2"/>
          <c:order val="1"/>
          <c:tx>
            <c:strRef>
              <c:f>Sheet10!$H$1</c:f>
              <c:strCache>
                <c:ptCount val="1"/>
                <c:pt idx="0">
                  <c:v>2 mA/cm^2</c:v>
                </c:pt>
              </c:strCache>
            </c:strRef>
          </c:tx>
          <c:spPr>
            <a:ln w="19050" cap="rnd">
              <a:solidFill>
                <a:schemeClr val="accent3"/>
              </a:solidFill>
              <a:round/>
            </a:ln>
            <a:effectLst/>
          </c:spPr>
          <c:marker>
            <c:symbol val="none"/>
          </c:marker>
          <c:xVal>
            <c:numRef>
              <c:f>Sheet10!$G$2:$G$474</c:f>
              <c:numCache>
                <c:formatCode>General</c:formatCode>
                <c:ptCount val="473"/>
                <c:pt idx="0">
                  <c:v>0</c:v>
                </c:pt>
                <c:pt idx="1">
                  <c:v>0</c:v>
                </c:pt>
                <c:pt idx="2">
                  <c:v>2.6315789473660277E-2</c:v>
                </c:pt>
                <c:pt idx="3">
                  <c:v>0.17105263157909098</c:v>
                </c:pt>
                <c:pt idx="4">
                  <c:v>0.43421052631569373</c:v>
                </c:pt>
                <c:pt idx="5">
                  <c:v>0.77631578947387569</c:v>
                </c:pt>
                <c:pt idx="6">
                  <c:v>1.1842105263159091</c:v>
                </c:pt>
                <c:pt idx="7">
                  <c:v>1.657894736841794</c:v>
                </c:pt>
                <c:pt idx="8">
                  <c:v>2.1578947368419379</c:v>
                </c:pt>
                <c:pt idx="9">
                  <c:v>2.6842105263157414</c:v>
                </c:pt>
                <c:pt idx="10">
                  <c:v>3.2368421052632059</c:v>
                </c:pt>
                <c:pt idx="11">
                  <c:v>3.8289473684208613</c:v>
                </c:pt>
                <c:pt idx="12">
                  <c:v>4.4210526315791148</c:v>
                </c:pt>
                <c:pt idx="13">
                  <c:v>5.0263157894738999</c:v>
                </c:pt>
                <c:pt idx="14">
                  <c:v>5.6578947368423442</c:v>
                </c:pt>
                <c:pt idx="15">
                  <c:v>6.3026315789473202</c:v>
                </c:pt>
                <c:pt idx="16">
                  <c:v>6.9473684210522961</c:v>
                </c:pt>
                <c:pt idx="17">
                  <c:v>7.6184210526315308</c:v>
                </c:pt>
                <c:pt idx="18">
                  <c:v>8.276315789473637</c:v>
                </c:pt>
                <c:pt idx="19">
                  <c:v>8.9473684210528717</c:v>
                </c:pt>
                <c:pt idx="20">
                  <c:v>9.6315789473686362</c:v>
                </c:pt>
                <c:pt idx="21">
                  <c:v>10.315789473684402</c:v>
                </c:pt>
                <c:pt idx="22">
                  <c:v>11.026315789473827</c:v>
                </c:pt>
                <c:pt idx="23">
                  <c:v>11.723684210526125</c:v>
                </c:pt>
                <c:pt idx="24">
                  <c:v>12.43421052631555</c:v>
                </c:pt>
                <c:pt idx="25">
                  <c:v>13.144736842104976</c:v>
                </c:pt>
                <c:pt idx="26">
                  <c:v>13.855263157894402</c:v>
                </c:pt>
                <c:pt idx="27">
                  <c:v>14.592105263158086</c:v>
                </c:pt>
                <c:pt idx="28">
                  <c:v>15.315789473684044</c:v>
                </c:pt>
                <c:pt idx="29">
                  <c:v>16.052631578947128</c:v>
                </c:pt>
                <c:pt idx="30">
                  <c:v>16.789473684210215</c:v>
                </c:pt>
                <c:pt idx="31">
                  <c:v>17.526315789473898</c:v>
                </c:pt>
                <c:pt idx="32">
                  <c:v>18.276315789473518</c:v>
                </c:pt>
                <c:pt idx="33">
                  <c:v>19.026315789473731</c:v>
                </c:pt>
                <c:pt idx="34">
                  <c:v>19.789473684210478</c:v>
                </c:pt>
                <c:pt idx="35">
                  <c:v>20.539473684210694</c:v>
                </c:pt>
                <c:pt idx="36">
                  <c:v>21.302631578947441</c:v>
                </c:pt>
                <c:pt idx="37">
                  <c:v>22.078947368420717</c:v>
                </c:pt>
                <c:pt idx="38">
                  <c:v>22.855263157894594</c:v>
                </c:pt>
                <c:pt idx="39">
                  <c:v>23.631578947368467</c:v>
                </c:pt>
                <c:pt idx="40">
                  <c:v>24.421052631578874</c:v>
                </c:pt>
                <c:pt idx="41">
                  <c:v>25.197368421052751</c:v>
                </c:pt>
                <c:pt idx="42">
                  <c:v>25.986842105263158</c:v>
                </c:pt>
                <c:pt idx="43">
                  <c:v>26.789473684210694</c:v>
                </c:pt>
                <c:pt idx="44">
                  <c:v>27.578947368421101</c:v>
                </c:pt>
                <c:pt idx="45">
                  <c:v>28.368421052631508</c:v>
                </c:pt>
                <c:pt idx="46">
                  <c:v>29.184210526315574</c:v>
                </c:pt>
                <c:pt idx="47">
                  <c:v>29.986842105263111</c:v>
                </c:pt>
                <c:pt idx="48">
                  <c:v>30.815789473684305</c:v>
                </c:pt>
                <c:pt idx="49">
                  <c:v>31.618421052631245</c:v>
                </c:pt>
                <c:pt idx="50">
                  <c:v>32.447368421052438</c:v>
                </c:pt>
                <c:pt idx="51">
                  <c:v>33.276315789473635</c:v>
                </c:pt>
                <c:pt idx="52">
                  <c:v>34.105263157894832</c:v>
                </c:pt>
                <c:pt idx="53">
                  <c:v>34.947368421052559</c:v>
                </c:pt>
                <c:pt idx="54">
                  <c:v>35.789473684210286</c:v>
                </c:pt>
                <c:pt idx="55">
                  <c:v>36.63157894736861</c:v>
                </c:pt>
                <c:pt idx="56">
                  <c:v>37.473684210526336</c:v>
                </c:pt>
                <c:pt idx="57">
                  <c:v>38.328947368421197</c:v>
                </c:pt>
                <c:pt idx="58">
                  <c:v>39.19736842105258</c:v>
                </c:pt>
                <c:pt idx="59">
                  <c:v>40.052631578947441</c:v>
                </c:pt>
                <c:pt idx="60">
                  <c:v>40.921052631578824</c:v>
                </c:pt>
                <c:pt idx="61">
                  <c:v>41.789473684210215</c:v>
                </c:pt>
                <c:pt idx="62">
                  <c:v>42.684210526315859</c:v>
                </c:pt>
                <c:pt idx="63">
                  <c:v>43.552631578947249</c:v>
                </c:pt>
                <c:pt idx="64">
                  <c:v>44.434210526315766</c:v>
                </c:pt>
                <c:pt idx="65">
                  <c:v>45.34210526315794</c:v>
                </c:pt>
                <c:pt idx="66">
                  <c:v>46.236842105262987</c:v>
                </c:pt>
                <c:pt idx="67">
                  <c:v>47.131578947368638</c:v>
                </c:pt>
                <c:pt idx="68">
                  <c:v>48.039473684210215</c:v>
                </c:pt>
                <c:pt idx="69">
                  <c:v>48.934210526315859</c:v>
                </c:pt>
                <c:pt idx="70">
                  <c:v>49.855263157894569</c:v>
                </c:pt>
                <c:pt idx="71">
                  <c:v>50.776315789473877</c:v>
                </c:pt>
                <c:pt idx="72">
                  <c:v>51.69736842105258</c:v>
                </c:pt>
                <c:pt idx="73">
                  <c:v>52.631578947368418</c:v>
                </c:pt>
                <c:pt idx="74">
                  <c:v>53.565789473684255</c:v>
                </c:pt>
                <c:pt idx="75">
                  <c:v>54.513157894736629</c:v>
                </c:pt>
                <c:pt idx="76">
                  <c:v>55.460526315789593</c:v>
                </c:pt>
                <c:pt idx="77">
                  <c:v>56.421052631579087</c:v>
                </c:pt>
                <c:pt idx="78">
                  <c:v>57.381578947368588</c:v>
                </c:pt>
                <c:pt idx="79">
                  <c:v>57.447368421052438</c:v>
                </c:pt>
                <c:pt idx="80">
                  <c:v>57.447368421052438</c:v>
                </c:pt>
                <c:pt idx="81">
                  <c:v>57.447368421052438</c:v>
                </c:pt>
                <c:pt idx="82">
                  <c:v>57.447368421052438</c:v>
                </c:pt>
                <c:pt idx="83">
                  <c:v>57.447368421052438</c:v>
                </c:pt>
                <c:pt idx="84">
                  <c:v>57.447368421052438</c:v>
                </c:pt>
                <c:pt idx="85">
                  <c:v>57.460526315789572</c:v>
                </c:pt>
                <c:pt idx="86">
                  <c:v>57.460526315789572</c:v>
                </c:pt>
                <c:pt idx="87">
                  <c:v>57.486842105263229</c:v>
                </c:pt>
                <c:pt idx="88">
                  <c:v>57.499999999999758</c:v>
                </c:pt>
                <c:pt idx="89">
                  <c:v>57.539473684210549</c:v>
                </c:pt>
                <c:pt idx="90">
                  <c:v>57.578947368420742</c:v>
                </c:pt>
                <c:pt idx="91">
                  <c:v>57.618421052631533</c:v>
                </c:pt>
                <c:pt idx="92">
                  <c:v>57.671052631578853</c:v>
                </c:pt>
                <c:pt idx="93">
                  <c:v>57.723684210526173</c:v>
                </c:pt>
                <c:pt idx="94">
                  <c:v>57.776315789473493</c:v>
                </c:pt>
                <c:pt idx="95">
                  <c:v>57.84210526315794</c:v>
                </c:pt>
                <c:pt idx="96">
                  <c:v>57.90789473684179</c:v>
                </c:pt>
                <c:pt idx="97">
                  <c:v>57.986842105263371</c:v>
                </c:pt>
                <c:pt idx="98">
                  <c:v>58.052631578947221</c:v>
                </c:pt>
                <c:pt idx="99">
                  <c:v>58.144736842105331</c:v>
                </c:pt>
                <c:pt idx="100">
                  <c:v>58.223684210526315</c:v>
                </c:pt>
                <c:pt idx="101">
                  <c:v>58.315789473684426</c:v>
                </c:pt>
                <c:pt idx="102">
                  <c:v>58.394736842105409</c:v>
                </c:pt>
                <c:pt idx="103">
                  <c:v>58.50000000000005</c:v>
                </c:pt>
                <c:pt idx="104">
                  <c:v>58.592105263157556</c:v>
                </c:pt>
                <c:pt idx="105">
                  <c:v>58.684210526315667</c:v>
                </c:pt>
                <c:pt idx="106">
                  <c:v>58.789473684210307</c:v>
                </c:pt>
                <c:pt idx="107">
                  <c:v>58.894736842104955</c:v>
                </c:pt>
                <c:pt idx="108">
                  <c:v>59.000000000000192</c:v>
                </c:pt>
                <c:pt idx="109">
                  <c:v>59.105263157894832</c:v>
                </c:pt>
                <c:pt idx="110">
                  <c:v>59.210526315789473</c:v>
                </c:pt>
                <c:pt idx="111">
                  <c:v>59.328947368421247</c:v>
                </c:pt>
                <c:pt idx="112">
                  <c:v>59.434210526315887</c:v>
                </c:pt>
                <c:pt idx="113">
                  <c:v>59.552631578947057</c:v>
                </c:pt>
                <c:pt idx="114">
                  <c:v>59.657894736842294</c:v>
                </c:pt>
                <c:pt idx="115">
                  <c:v>59.789473684210598</c:v>
                </c:pt>
                <c:pt idx="116">
                  <c:v>59.907894736841769</c:v>
                </c:pt>
                <c:pt idx="117">
                  <c:v>60.026315789473543</c:v>
                </c:pt>
                <c:pt idx="118">
                  <c:v>60.15789473684184</c:v>
                </c:pt>
                <c:pt idx="119">
                  <c:v>60.276315789473614</c:v>
                </c:pt>
                <c:pt idx="120">
                  <c:v>60.407894736841911</c:v>
                </c:pt>
                <c:pt idx="121">
                  <c:v>60.526315789473685</c:v>
                </c:pt>
                <c:pt idx="122">
                  <c:v>60.657894736841982</c:v>
                </c:pt>
                <c:pt idx="123">
                  <c:v>60.789473684210286</c:v>
                </c:pt>
                <c:pt idx="124">
                  <c:v>60.921052631579187</c:v>
                </c:pt>
                <c:pt idx="125">
                  <c:v>61.052631578947491</c:v>
                </c:pt>
                <c:pt idx="126">
                  <c:v>61.171052631578661</c:v>
                </c:pt>
                <c:pt idx="127">
                  <c:v>61.302631578947562</c:v>
                </c:pt>
                <c:pt idx="128">
                  <c:v>61.447368421052388</c:v>
                </c:pt>
                <c:pt idx="129">
                  <c:v>61.578947368421289</c:v>
                </c:pt>
                <c:pt idx="130">
                  <c:v>61.710526315789593</c:v>
                </c:pt>
                <c:pt idx="131">
                  <c:v>61.855263157894427</c:v>
                </c:pt>
                <c:pt idx="132">
                  <c:v>61.986842105263328</c:v>
                </c:pt>
                <c:pt idx="133">
                  <c:v>62.131578947368155</c:v>
                </c:pt>
                <c:pt idx="134">
                  <c:v>62.263157894737056</c:v>
                </c:pt>
                <c:pt idx="135">
                  <c:v>62.39473684210536</c:v>
                </c:pt>
                <c:pt idx="136">
                  <c:v>62.539473684210193</c:v>
                </c:pt>
                <c:pt idx="137">
                  <c:v>62.684210526315624</c:v>
                </c:pt>
                <c:pt idx="138">
                  <c:v>62.815789473683921</c:v>
                </c:pt>
                <c:pt idx="139">
                  <c:v>62.960526315789352</c:v>
                </c:pt>
                <c:pt idx="140">
                  <c:v>63.105263157894782</c:v>
                </c:pt>
                <c:pt idx="141">
                  <c:v>63.250000000000213</c:v>
                </c:pt>
                <c:pt idx="142">
                  <c:v>63.394736842105047</c:v>
                </c:pt>
                <c:pt idx="143">
                  <c:v>63.526315789473351</c:v>
                </c:pt>
                <c:pt idx="144">
                  <c:v>63.684210526315908</c:v>
                </c:pt>
                <c:pt idx="145">
                  <c:v>63.828947368420742</c:v>
                </c:pt>
                <c:pt idx="146">
                  <c:v>63.973684210526173</c:v>
                </c:pt>
                <c:pt idx="147">
                  <c:v>64.118421052631604</c:v>
                </c:pt>
                <c:pt idx="148">
                  <c:v>64.263157894737034</c:v>
                </c:pt>
                <c:pt idx="149">
                  <c:v>64.407894736841868</c:v>
                </c:pt>
                <c:pt idx="150">
                  <c:v>64.565789473684418</c:v>
                </c:pt>
                <c:pt idx="151">
                  <c:v>64.710526315789252</c:v>
                </c:pt>
                <c:pt idx="152">
                  <c:v>64.855263157894683</c:v>
                </c:pt>
                <c:pt idx="153">
                  <c:v>65.013157894736651</c:v>
                </c:pt>
                <c:pt idx="154">
                  <c:v>65.157894736842081</c:v>
                </c:pt>
                <c:pt idx="155">
                  <c:v>65.302631578947512</c:v>
                </c:pt>
                <c:pt idx="156">
                  <c:v>65.46052631578948</c:v>
                </c:pt>
                <c:pt idx="157">
                  <c:v>65.60526315789491</c:v>
                </c:pt>
                <c:pt idx="158">
                  <c:v>65.763157894736864</c:v>
                </c:pt>
                <c:pt idx="159">
                  <c:v>65.907894736842294</c:v>
                </c:pt>
                <c:pt idx="160">
                  <c:v>66.052631578947128</c:v>
                </c:pt>
                <c:pt idx="161">
                  <c:v>66.210526315789693</c:v>
                </c:pt>
                <c:pt idx="162">
                  <c:v>66.355263157894527</c:v>
                </c:pt>
                <c:pt idx="163">
                  <c:v>66.513157894737077</c:v>
                </c:pt>
                <c:pt idx="164">
                  <c:v>66.657894736841911</c:v>
                </c:pt>
                <c:pt idx="165">
                  <c:v>66.815789473683878</c:v>
                </c:pt>
                <c:pt idx="166">
                  <c:v>66.960526315789309</c:v>
                </c:pt>
                <c:pt idx="167">
                  <c:v>67.118421052631263</c:v>
                </c:pt>
                <c:pt idx="168">
                  <c:v>67.276315789473827</c:v>
                </c:pt>
                <c:pt idx="169">
                  <c:v>67.421052631578661</c:v>
                </c:pt>
                <c:pt idx="170">
                  <c:v>67.578947368421225</c:v>
                </c:pt>
                <c:pt idx="171">
                  <c:v>67.736842105263179</c:v>
                </c:pt>
                <c:pt idx="172">
                  <c:v>67.88157894736861</c:v>
                </c:pt>
                <c:pt idx="173">
                  <c:v>68.039473684210577</c:v>
                </c:pt>
                <c:pt idx="174">
                  <c:v>68.197368421052531</c:v>
                </c:pt>
                <c:pt idx="175">
                  <c:v>68.355263157894498</c:v>
                </c:pt>
                <c:pt idx="176">
                  <c:v>68.513157894737063</c:v>
                </c:pt>
                <c:pt idx="177">
                  <c:v>68.671052631579016</c:v>
                </c:pt>
                <c:pt idx="178">
                  <c:v>68.815789473684447</c:v>
                </c:pt>
                <c:pt idx="179">
                  <c:v>68.973684210526415</c:v>
                </c:pt>
                <c:pt idx="180">
                  <c:v>69.131578947368368</c:v>
                </c:pt>
                <c:pt idx="181">
                  <c:v>69.276315789473799</c:v>
                </c:pt>
                <c:pt idx="182">
                  <c:v>69.447368421052289</c:v>
                </c:pt>
                <c:pt idx="183">
                  <c:v>69.59210526315772</c:v>
                </c:pt>
                <c:pt idx="184">
                  <c:v>69.749999999999687</c:v>
                </c:pt>
                <c:pt idx="185">
                  <c:v>69.907894736842252</c:v>
                </c:pt>
                <c:pt idx="186">
                  <c:v>70.065789473684205</c:v>
                </c:pt>
                <c:pt idx="187">
                  <c:v>70.223684210526173</c:v>
                </c:pt>
                <c:pt idx="188">
                  <c:v>70.381578947368126</c:v>
                </c:pt>
                <c:pt idx="189">
                  <c:v>70.539473684210691</c:v>
                </c:pt>
                <c:pt idx="190">
                  <c:v>70.697368421052659</c:v>
                </c:pt>
                <c:pt idx="191">
                  <c:v>70.855263157894612</c:v>
                </c:pt>
                <c:pt idx="192">
                  <c:v>71.000000000000043</c:v>
                </c:pt>
                <c:pt idx="193">
                  <c:v>71.171052631579144</c:v>
                </c:pt>
                <c:pt idx="194">
                  <c:v>71.328947368421098</c:v>
                </c:pt>
                <c:pt idx="195">
                  <c:v>71.486842105263065</c:v>
                </c:pt>
                <c:pt idx="196">
                  <c:v>71.644736842105019</c:v>
                </c:pt>
                <c:pt idx="197">
                  <c:v>71.802631578947583</c:v>
                </c:pt>
                <c:pt idx="198">
                  <c:v>71.960526315789551</c:v>
                </c:pt>
                <c:pt idx="199">
                  <c:v>72.118421052631504</c:v>
                </c:pt>
                <c:pt idx="200">
                  <c:v>72.276315789473472</c:v>
                </c:pt>
                <c:pt idx="201">
                  <c:v>72.434210526316022</c:v>
                </c:pt>
                <c:pt idx="202">
                  <c:v>72.59210526315799</c:v>
                </c:pt>
                <c:pt idx="203">
                  <c:v>72.736842105262824</c:v>
                </c:pt>
                <c:pt idx="204">
                  <c:v>72.894736842105388</c:v>
                </c:pt>
                <c:pt idx="205">
                  <c:v>73.052631578947341</c:v>
                </c:pt>
                <c:pt idx="206">
                  <c:v>73.210526315789309</c:v>
                </c:pt>
                <c:pt idx="207">
                  <c:v>73.368421052631263</c:v>
                </c:pt>
                <c:pt idx="208">
                  <c:v>73.526315789473827</c:v>
                </c:pt>
                <c:pt idx="209">
                  <c:v>73.684210526315795</c:v>
                </c:pt>
                <c:pt idx="210">
                  <c:v>73.855263157894882</c:v>
                </c:pt>
                <c:pt idx="211">
                  <c:v>74.013157894736835</c:v>
                </c:pt>
                <c:pt idx="212">
                  <c:v>74.171052631578803</c:v>
                </c:pt>
                <c:pt idx="213">
                  <c:v>74.328947368420771</c:v>
                </c:pt>
                <c:pt idx="214">
                  <c:v>74.486842105263321</c:v>
                </c:pt>
                <c:pt idx="215">
                  <c:v>74.644736842105289</c:v>
                </c:pt>
                <c:pt idx="216">
                  <c:v>74.802631578947242</c:v>
                </c:pt>
                <c:pt idx="217">
                  <c:v>74.96052631578921</c:v>
                </c:pt>
                <c:pt idx="218">
                  <c:v>75.118421052631774</c:v>
                </c:pt>
                <c:pt idx="219">
                  <c:v>75.276315789473728</c:v>
                </c:pt>
                <c:pt idx="220">
                  <c:v>75.434210526315695</c:v>
                </c:pt>
                <c:pt idx="221">
                  <c:v>75.592105263157649</c:v>
                </c:pt>
                <c:pt idx="222">
                  <c:v>75.750000000000213</c:v>
                </c:pt>
                <c:pt idx="223">
                  <c:v>75.907894736842181</c:v>
                </c:pt>
                <c:pt idx="224">
                  <c:v>76.065789473684134</c:v>
                </c:pt>
                <c:pt idx="225">
                  <c:v>76.223684210526102</c:v>
                </c:pt>
                <c:pt idx="226">
                  <c:v>76.381578947368666</c:v>
                </c:pt>
                <c:pt idx="227">
                  <c:v>76.53947368421062</c:v>
                </c:pt>
                <c:pt idx="228">
                  <c:v>76.710526315789707</c:v>
                </c:pt>
                <c:pt idx="229">
                  <c:v>76.868421052631675</c:v>
                </c:pt>
                <c:pt idx="230">
                  <c:v>77.026315789473642</c:v>
                </c:pt>
                <c:pt idx="231">
                  <c:v>77.184210526315596</c:v>
                </c:pt>
                <c:pt idx="232">
                  <c:v>77.342105263157563</c:v>
                </c:pt>
                <c:pt idx="233">
                  <c:v>77.513157894736651</c:v>
                </c:pt>
                <c:pt idx="234">
                  <c:v>77.671052631578618</c:v>
                </c:pt>
                <c:pt idx="235">
                  <c:v>77.828947368421169</c:v>
                </c:pt>
                <c:pt idx="236">
                  <c:v>77.973684210526002</c:v>
                </c:pt>
                <c:pt idx="237">
                  <c:v>78.131578947368567</c:v>
                </c:pt>
                <c:pt idx="238">
                  <c:v>78.315789473684191</c:v>
                </c:pt>
                <c:pt idx="239">
                  <c:v>78.473684210526145</c:v>
                </c:pt>
                <c:pt idx="240">
                  <c:v>78.631578947368112</c:v>
                </c:pt>
                <c:pt idx="241">
                  <c:v>78.802631578947199</c:v>
                </c:pt>
                <c:pt idx="242">
                  <c:v>78.960526315789167</c:v>
                </c:pt>
                <c:pt idx="243">
                  <c:v>79.118421052631717</c:v>
                </c:pt>
                <c:pt idx="244">
                  <c:v>79.289473684210208</c:v>
                </c:pt>
                <c:pt idx="245">
                  <c:v>79.447368421052772</c:v>
                </c:pt>
                <c:pt idx="246">
                  <c:v>79.60526315789474</c:v>
                </c:pt>
                <c:pt idx="247">
                  <c:v>79.763157894736693</c:v>
                </c:pt>
                <c:pt idx="248">
                  <c:v>79.921052631578661</c:v>
                </c:pt>
                <c:pt idx="249">
                  <c:v>80.092105263157748</c:v>
                </c:pt>
                <c:pt idx="250">
                  <c:v>80.249999999999716</c:v>
                </c:pt>
                <c:pt idx="251">
                  <c:v>80.407894736842266</c:v>
                </c:pt>
                <c:pt idx="252">
                  <c:v>80.578947368420771</c:v>
                </c:pt>
                <c:pt idx="253">
                  <c:v>80.723684210526201</c:v>
                </c:pt>
                <c:pt idx="254">
                  <c:v>80.894736842105289</c:v>
                </c:pt>
                <c:pt idx="255">
                  <c:v>81.052631578947242</c:v>
                </c:pt>
                <c:pt idx="256">
                  <c:v>81.21052631578921</c:v>
                </c:pt>
                <c:pt idx="257">
                  <c:v>81.368421052631774</c:v>
                </c:pt>
                <c:pt idx="258">
                  <c:v>81.526315789473728</c:v>
                </c:pt>
                <c:pt idx="259">
                  <c:v>81.697368421052829</c:v>
                </c:pt>
                <c:pt idx="260">
                  <c:v>81.855263157894782</c:v>
                </c:pt>
                <c:pt idx="261">
                  <c:v>82.01315789473675</c:v>
                </c:pt>
                <c:pt idx="262">
                  <c:v>82.171052631578704</c:v>
                </c:pt>
                <c:pt idx="263">
                  <c:v>82.328947368421268</c:v>
                </c:pt>
                <c:pt idx="264">
                  <c:v>82.499999999999758</c:v>
                </c:pt>
                <c:pt idx="265">
                  <c:v>82.644736842105189</c:v>
                </c:pt>
                <c:pt idx="266">
                  <c:v>82.815789473684276</c:v>
                </c:pt>
                <c:pt idx="267">
                  <c:v>82.960526315789707</c:v>
                </c:pt>
                <c:pt idx="268">
                  <c:v>83.118421052631675</c:v>
                </c:pt>
                <c:pt idx="269">
                  <c:v>83.276315789473642</c:v>
                </c:pt>
                <c:pt idx="270">
                  <c:v>83.44736842105273</c:v>
                </c:pt>
                <c:pt idx="271">
                  <c:v>83.605263157894683</c:v>
                </c:pt>
                <c:pt idx="272">
                  <c:v>83.763157894736651</c:v>
                </c:pt>
                <c:pt idx="273">
                  <c:v>83.934210526315738</c:v>
                </c:pt>
                <c:pt idx="274">
                  <c:v>84.078947368421169</c:v>
                </c:pt>
                <c:pt idx="275">
                  <c:v>84.249999999999659</c:v>
                </c:pt>
                <c:pt idx="276">
                  <c:v>84.42105263157876</c:v>
                </c:pt>
                <c:pt idx="277">
                  <c:v>84.592105263157848</c:v>
                </c:pt>
                <c:pt idx="278">
                  <c:v>84.749999999999801</c:v>
                </c:pt>
                <c:pt idx="279">
                  <c:v>84.907894736841769</c:v>
                </c:pt>
                <c:pt idx="280">
                  <c:v>85.065789473684333</c:v>
                </c:pt>
                <c:pt idx="281">
                  <c:v>85.236842105262824</c:v>
                </c:pt>
                <c:pt idx="282">
                  <c:v>85.394736842105388</c:v>
                </c:pt>
                <c:pt idx="283">
                  <c:v>85.552631578947341</c:v>
                </c:pt>
                <c:pt idx="284">
                  <c:v>85.710526315789309</c:v>
                </c:pt>
                <c:pt idx="285">
                  <c:v>85.868421052631263</c:v>
                </c:pt>
                <c:pt idx="286">
                  <c:v>86.026315789473827</c:v>
                </c:pt>
                <c:pt idx="287">
                  <c:v>86.184210526315795</c:v>
                </c:pt>
                <c:pt idx="288">
                  <c:v>86.342105263157748</c:v>
                </c:pt>
                <c:pt idx="289">
                  <c:v>86.499999999999716</c:v>
                </c:pt>
                <c:pt idx="290">
                  <c:v>86.657894736842266</c:v>
                </c:pt>
                <c:pt idx="291">
                  <c:v>86.815789473684234</c:v>
                </c:pt>
                <c:pt idx="292">
                  <c:v>86.973684210526201</c:v>
                </c:pt>
                <c:pt idx="293">
                  <c:v>87.131578947368155</c:v>
                </c:pt>
                <c:pt idx="294">
                  <c:v>87.302631578947242</c:v>
                </c:pt>
                <c:pt idx="295">
                  <c:v>87.447368421052673</c:v>
                </c:pt>
                <c:pt idx="296">
                  <c:v>87.60526315789464</c:v>
                </c:pt>
                <c:pt idx="297">
                  <c:v>87.776315789473728</c:v>
                </c:pt>
                <c:pt idx="298">
                  <c:v>87.934210526315695</c:v>
                </c:pt>
                <c:pt idx="299">
                  <c:v>88.092105263157649</c:v>
                </c:pt>
                <c:pt idx="300">
                  <c:v>88.250000000000213</c:v>
                </c:pt>
                <c:pt idx="301">
                  <c:v>88.407894736842181</c:v>
                </c:pt>
                <c:pt idx="302">
                  <c:v>88.565789473684134</c:v>
                </c:pt>
                <c:pt idx="303">
                  <c:v>88.736842105263236</c:v>
                </c:pt>
                <c:pt idx="304">
                  <c:v>88.894736842105189</c:v>
                </c:pt>
                <c:pt idx="305">
                  <c:v>89.065789473684276</c:v>
                </c:pt>
                <c:pt idx="306">
                  <c:v>89.223684210526244</c:v>
                </c:pt>
                <c:pt idx="307">
                  <c:v>89.381578947368212</c:v>
                </c:pt>
                <c:pt idx="308">
                  <c:v>89.539473684210762</c:v>
                </c:pt>
                <c:pt idx="309">
                  <c:v>89.69736842105273</c:v>
                </c:pt>
                <c:pt idx="310">
                  <c:v>89.855263157894683</c:v>
                </c:pt>
                <c:pt idx="311">
                  <c:v>90.026315789473784</c:v>
                </c:pt>
                <c:pt idx="312">
                  <c:v>90.184210526315738</c:v>
                </c:pt>
                <c:pt idx="313">
                  <c:v>90.342105263157706</c:v>
                </c:pt>
                <c:pt idx="314">
                  <c:v>90.499999999999659</c:v>
                </c:pt>
                <c:pt idx="315">
                  <c:v>90.67105263157876</c:v>
                </c:pt>
                <c:pt idx="316">
                  <c:v>90.828947368420714</c:v>
                </c:pt>
                <c:pt idx="317">
                  <c:v>90.986842105263278</c:v>
                </c:pt>
                <c:pt idx="318">
                  <c:v>91.144736842105232</c:v>
                </c:pt>
                <c:pt idx="319">
                  <c:v>91.289473684210662</c:v>
                </c:pt>
                <c:pt idx="320">
                  <c:v>91.460526315789167</c:v>
                </c:pt>
                <c:pt idx="321">
                  <c:v>91.618421052631717</c:v>
                </c:pt>
                <c:pt idx="322">
                  <c:v>91.789473684210208</c:v>
                </c:pt>
                <c:pt idx="323">
                  <c:v>91.947368421052772</c:v>
                </c:pt>
                <c:pt idx="324">
                  <c:v>92.10526315789474</c:v>
                </c:pt>
                <c:pt idx="325">
                  <c:v>92.263157894736693</c:v>
                </c:pt>
                <c:pt idx="326">
                  <c:v>92.421052631578661</c:v>
                </c:pt>
                <c:pt idx="327">
                  <c:v>92.578947368421225</c:v>
                </c:pt>
                <c:pt idx="328">
                  <c:v>92.723684210526045</c:v>
                </c:pt>
                <c:pt idx="329">
                  <c:v>92.894736842105146</c:v>
                </c:pt>
                <c:pt idx="330">
                  <c:v>93.039473684210577</c:v>
                </c:pt>
                <c:pt idx="331">
                  <c:v>93.210526315789664</c:v>
                </c:pt>
                <c:pt idx="332">
                  <c:v>93.368421052631632</c:v>
                </c:pt>
                <c:pt idx="333">
                  <c:v>93.526315789473585</c:v>
                </c:pt>
                <c:pt idx="334">
                  <c:v>93.684210526315553</c:v>
                </c:pt>
                <c:pt idx="335">
                  <c:v>93.842105263158103</c:v>
                </c:pt>
                <c:pt idx="336">
                  <c:v>94.000000000000071</c:v>
                </c:pt>
                <c:pt idx="337">
                  <c:v>94.157894736842039</c:v>
                </c:pt>
                <c:pt idx="338">
                  <c:v>94.315789473683992</c:v>
                </c:pt>
                <c:pt idx="339">
                  <c:v>94.486842105263079</c:v>
                </c:pt>
                <c:pt idx="340">
                  <c:v>94.644736842105047</c:v>
                </c:pt>
                <c:pt idx="341">
                  <c:v>94.802631578947612</c:v>
                </c:pt>
                <c:pt idx="342">
                  <c:v>94.960526315789565</c:v>
                </c:pt>
                <c:pt idx="343">
                  <c:v>95.118421052631533</c:v>
                </c:pt>
                <c:pt idx="344">
                  <c:v>95.276315789473486</c:v>
                </c:pt>
                <c:pt idx="345">
                  <c:v>95.434210526315454</c:v>
                </c:pt>
                <c:pt idx="346">
                  <c:v>95.605263157894541</c:v>
                </c:pt>
                <c:pt idx="347">
                  <c:v>95.749999999999972</c:v>
                </c:pt>
                <c:pt idx="348">
                  <c:v>95.921052631579073</c:v>
                </c:pt>
                <c:pt idx="349">
                  <c:v>96.078947368421026</c:v>
                </c:pt>
                <c:pt idx="350">
                  <c:v>96.236842105262994</c:v>
                </c:pt>
                <c:pt idx="351">
                  <c:v>96.407894736842081</c:v>
                </c:pt>
                <c:pt idx="352">
                  <c:v>96.552631578947512</c:v>
                </c:pt>
                <c:pt idx="353">
                  <c:v>96.723684210526002</c:v>
                </c:pt>
                <c:pt idx="354">
                  <c:v>96.881578947368567</c:v>
                </c:pt>
                <c:pt idx="355">
                  <c:v>97.03947368421052</c:v>
                </c:pt>
                <c:pt idx="356">
                  <c:v>97.197368421052488</c:v>
                </c:pt>
                <c:pt idx="357">
                  <c:v>97.355263157894441</c:v>
                </c:pt>
                <c:pt idx="358">
                  <c:v>97.513157894737006</c:v>
                </c:pt>
                <c:pt idx="359">
                  <c:v>97.671052631578974</c:v>
                </c:pt>
                <c:pt idx="360">
                  <c:v>97.828947368420927</c:v>
                </c:pt>
                <c:pt idx="361">
                  <c:v>97.973684210526358</c:v>
                </c:pt>
                <c:pt idx="362">
                  <c:v>98.144736842105459</c:v>
                </c:pt>
                <c:pt idx="363">
                  <c:v>98.289473684210279</c:v>
                </c:pt>
                <c:pt idx="364">
                  <c:v>98.46052631578938</c:v>
                </c:pt>
                <c:pt idx="365">
                  <c:v>98.618421052631334</c:v>
                </c:pt>
                <c:pt idx="366">
                  <c:v>98.776315789473898</c:v>
                </c:pt>
                <c:pt idx="367">
                  <c:v>98.934210526315866</c:v>
                </c:pt>
                <c:pt idx="368">
                  <c:v>99.092105263157819</c:v>
                </c:pt>
                <c:pt idx="369">
                  <c:v>99.249999999999787</c:v>
                </c:pt>
                <c:pt idx="370">
                  <c:v>99.407894736842337</c:v>
                </c:pt>
                <c:pt idx="371">
                  <c:v>99.565789473684305</c:v>
                </c:pt>
                <c:pt idx="372">
                  <c:v>99.723684210526272</c:v>
                </c:pt>
                <c:pt idx="373">
                  <c:v>99.881578947368226</c:v>
                </c:pt>
                <c:pt idx="374">
                  <c:v>100.03947368421019</c:v>
                </c:pt>
                <c:pt idx="375">
                  <c:v>100.21052631578928</c:v>
                </c:pt>
                <c:pt idx="376">
                  <c:v>100.35526315789471</c:v>
                </c:pt>
                <c:pt idx="377">
                  <c:v>100.51315789473668</c:v>
                </c:pt>
                <c:pt idx="378">
                  <c:v>100.68421052631577</c:v>
                </c:pt>
                <c:pt idx="379">
                  <c:v>100.84210526315772</c:v>
                </c:pt>
                <c:pt idx="380">
                  <c:v>100.99999999999969</c:v>
                </c:pt>
                <c:pt idx="381">
                  <c:v>101.15789473684225</c:v>
                </c:pt>
                <c:pt idx="382">
                  <c:v>101.31578947368421</c:v>
                </c:pt>
                <c:pt idx="383">
                  <c:v>101.47368421052617</c:v>
                </c:pt>
                <c:pt idx="384">
                  <c:v>101.63157894736813</c:v>
                </c:pt>
                <c:pt idx="385">
                  <c:v>101.78947368421069</c:v>
                </c:pt>
                <c:pt idx="386">
                  <c:v>101.94736842105266</c:v>
                </c:pt>
                <c:pt idx="387">
                  <c:v>102.10526315789461</c:v>
                </c:pt>
                <c:pt idx="388">
                  <c:v>102.26315789473658</c:v>
                </c:pt>
                <c:pt idx="389">
                  <c:v>102.42105263157914</c:v>
                </c:pt>
                <c:pt idx="390">
                  <c:v>102.5789473684211</c:v>
                </c:pt>
                <c:pt idx="391">
                  <c:v>102.75000000000018</c:v>
                </c:pt>
                <c:pt idx="392">
                  <c:v>102.89473684210502</c:v>
                </c:pt>
                <c:pt idx="393">
                  <c:v>103.06578947368412</c:v>
                </c:pt>
                <c:pt idx="394">
                  <c:v>103.21052631578955</c:v>
                </c:pt>
                <c:pt idx="395">
                  <c:v>103.38157894736864</c:v>
                </c:pt>
                <c:pt idx="396">
                  <c:v>103.52631578947347</c:v>
                </c:pt>
                <c:pt idx="397">
                  <c:v>103.68421052631602</c:v>
                </c:pt>
                <c:pt idx="398">
                  <c:v>103.84210526315799</c:v>
                </c:pt>
                <c:pt idx="399">
                  <c:v>104.01315789473708</c:v>
                </c:pt>
                <c:pt idx="400">
                  <c:v>104.17105263157904</c:v>
                </c:pt>
                <c:pt idx="401">
                  <c:v>104.328947368421</c:v>
                </c:pt>
                <c:pt idx="402">
                  <c:v>104.48684210526297</c:v>
                </c:pt>
                <c:pt idx="403">
                  <c:v>104.64473684210493</c:v>
                </c:pt>
                <c:pt idx="404">
                  <c:v>104.80263157894748</c:v>
                </c:pt>
                <c:pt idx="405">
                  <c:v>104.97368421052597</c:v>
                </c:pt>
                <c:pt idx="406">
                  <c:v>105.13157894736854</c:v>
                </c:pt>
                <c:pt idx="407">
                  <c:v>105.28947368421051</c:v>
                </c:pt>
                <c:pt idx="408">
                  <c:v>105.44736842105246</c:v>
                </c:pt>
                <c:pt idx="409">
                  <c:v>105.60526315789443</c:v>
                </c:pt>
                <c:pt idx="410">
                  <c:v>105.76315789473698</c:v>
                </c:pt>
                <c:pt idx="411">
                  <c:v>105.92105263157895</c:v>
                </c:pt>
                <c:pt idx="412">
                  <c:v>106.07894736842091</c:v>
                </c:pt>
                <c:pt idx="413">
                  <c:v>106.25</c:v>
                </c:pt>
                <c:pt idx="414">
                  <c:v>106.40789473684195</c:v>
                </c:pt>
                <c:pt idx="415">
                  <c:v>106.56578947368392</c:v>
                </c:pt>
                <c:pt idx="416">
                  <c:v>106.72368421052649</c:v>
                </c:pt>
                <c:pt idx="417">
                  <c:v>106.89473684210498</c:v>
                </c:pt>
                <c:pt idx="418">
                  <c:v>107.05263157894754</c:v>
                </c:pt>
                <c:pt idx="419">
                  <c:v>107.21052631578949</c:v>
                </c:pt>
                <c:pt idx="420">
                  <c:v>107.36842105263146</c:v>
                </c:pt>
                <c:pt idx="421">
                  <c:v>107.52631578947341</c:v>
                </c:pt>
                <c:pt idx="422">
                  <c:v>107.68421052631598</c:v>
                </c:pt>
                <c:pt idx="423">
                  <c:v>107.84210526315795</c:v>
                </c:pt>
                <c:pt idx="424">
                  <c:v>107.9999999999999</c:v>
                </c:pt>
                <c:pt idx="425">
                  <c:v>108.17105263157899</c:v>
                </c:pt>
                <c:pt idx="426">
                  <c:v>108.31578947368442</c:v>
                </c:pt>
                <c:pt idx="427">
                  <c:v>108.47368421052639</c:v>
                </c:pt>
                <c:pt idx="428">
                  <c:v>108.63157894736835</c:v>
                </c:pt>
                <c:pt idx="429">
                  <c:v>108.80263157894744</c:v>
                </c:pt>
                <c:pt idx="430">
                  <c:v>108.94736842105287</c:v>
                </c:pt>
                <c:pt idx="431">
                  <c:v>109.11842105263136</c:v>
                </c:pt>
                <c:pt idx="432">
                  <c:v>109.27631578947393</c:v>
                </c:pt>
                <c:pt idx="433">
                  <c:v>109.43421052631588</c:v>
                </c:pt>
                <c:pt idx="434">
                  <c:v>109.59210526315785</c:v>
                </c:pt>
                <c:pt idx="435">
                  <c:v>109.76315789473693</c:v>
                </c:pt>
                <c:pt idx="436">
                  <c:v>109.9210526315789</c:v>
                </c:pt>
                <c:pt idx="437">
                  <c:v>110.07894736842086</c:v>
                </c:pt>
                <c:pt idx="438">
                  <c:v>110.23684210526282</c:v>
                </c:pt>
                <c:pt idx="439">
                  <c:v>110.39473684210539</c:v>
                </c:pt>
                <c:pt idx="440">
                  <c:v>110.55263157894734</c:v>
                </c:pt>
                <c:pt idx="441">
                  <c:v>110.71052631578931</c:v>
                </c:pt>
                <c:pt idx="442">
                  <c:v>110.86842105263126</c:v>
                </c:pt>
                <c:pt idx="443">
                  <c:v>111.02631578947383</c:v>
                </c:pt>
                <c:pt idx="444">
                  <c:v>111.19736842105232</c:v>
                </c:pt>
                <c:pt idx="445">
                  <c:v>111.34210526315775</c:v>
                </c:pt>
                <c:pt idx="446">
                  <c:v>111.49999999999972</c:v>
                </c:pt>
                <c:pt idx="447">
                  <c:v>111.6710526315788</c:v>
                </c:pt>
                <c:pt idx="448">
                  <c:v>111.84210526315789</c:v>
                </c:pt>
                <c:pt idx="449">
                  <c:v>111.98684210526332</c:v>
                </c:pt>
                <c:pt idx="450">
                  <c:v>112.15789473684181</c:v>
                </c:pt>
                <c:pt idx="451">
                  <c:v>112.31578947368438</c:v>
                </c:pt>
                <c:pt idx="452">
                  <c:v>112.47368421052634</c:v>
                </c:pt>
                <c:pt idx="453">
                  <c:v>112.61842105263177</c:v>
                </c:pt>
                <c:pt idx="454">
                  <c:v>112.77631578947373</c:v>
                </c:pt>
                <c:pt idx="455">
                  <c:v>112.9342105263157</c:v>
                </c:pt>
                <c:pt idx="456">
                  <c:v>113.10526315789478</c:v>
                </c:pt>
                <c:pt idx="457">
                  <c:v>113.26315789473675</c:v>
                </c:pt>
                <c:pt idx="458">
                  <c:v>113.4210526315787</c:v>
                </c:pt>
                <c:pt idx="459">
                  <c:v>113.57894736842127</c:v>
                </c:pt>
                <c:pt idx="460">
                  <c:v>113.73684210526322</c:v>
                </c:pt>
                <c:pt idx="461">
                  <c:v>113.89473684210519</c:v>
                </c:pt>
                <c:pt idx="462">
                  <c:v>114.05263157894716</c:v>
                </c:pt>
                <c:pt idx="463">
                  <c:v>114.21052631578971</c:v>
                </c:pt>
                <c:pt idx="464">
                  <c:v>114.27631578947356</c:v>
                </c:pt>
              </c:numCache>
            </c:numRef>
          </c:xVal>
          <c:yVal>
            <c:numRef>
              <c:f>Sheet10!$H$2:$H$474</c:f>
              <c:numCache>
                <c:formatCode>General</c:formatCode>
                <c:ptCount val="473"/>
                <c:pt idx="0">
                  <c:v>2.06555E-2</c:v>
                </c:pt>
                <c:pt idx="1">
                  <c:v>2.6101800000000001E-2</c:v>
                </c:pt>
                <c:pt idx="2">
                  <c:v>3.6165700000000002E-2</c:v>
                </c:pt>
                <c:pt idx="3">
                  <c:v>4.6236600000000003E-2</c:v>
                </c:pt>
                <c:pt idx="4">
                  <c:v>5.6250300000000003E-2</c:v>
                </c:pt>
                <c:pt idx="5">
                  <c:v>6.6302100000000003E-2</c:v>
                </c:pt>
                <c:pt idx="6">
                  <c:v>7.6334799999999994E-2</c:v>
                </c:pt>
                <c:pt idx="7">
                  <c:v>8.6386699999999997E-2</c:v>
                </c:pt>
                <c:pt idx="8">
                  <c:v>9.6457600000000004E-2</c:v>
                </c:pt>
                <c:pt idx="9">
                  <c:v>0.10650900000000001</c:v>
                </c:pt>
                <c:pt idx="10">
                  <c:v>0.11654200000000001</c:v>
                </c:pt>
                <c:pt idx="11">
                  <c:v>0.126556</c:v>
                </c:pt>
                <c:pt idx="12">
                  <c:v>0.136627</c:v>
                </c:pt>
                <c:pt idx="13">
                  <c:v>0.14673600000000001</c:v>
                </c:pt>
                <c:pt idx="14">
                  <c:v>0.15676899999999999</c:v>
                </c:pt>
                <c:pt idx="15">
                  <c:v>0.166801</c:v>
                </c:pt>
                <c:pt idx="16">
                  <c:v>0.176872</c:v>
                </c:pt>
                <c:pt idx="17">
                  <c:v>0.186886</c:v>
                </c:pt>
                <c:pt idx="18">
                  <c:v>0.196938</c:v>
                </c:pt>
                <c:pt idx="19">
                  <c:v>0.206951</c:v>
                </c:pt>
                <c:pt idx="20">
                  <c:v>0.21702199999999999</c:v>
                </c:pt>
                <c:pt idx="21">
                  <c:v>0.227074</c:v>
                </c:pt>
                <c:pt idx="22">
                  <c:v>0.23714499999999999</c:v>
                </c:pt>
                <c:pt idx="23">
                  <c:v>0.24721599999999999</c:v>
                </c:pt>
                <c:pt idx="24">
                  <c:v>0.257268</c:v>
                </c:pt>
                <c:pt idx="25">
                  <c:v>0.26728200000000002</c:v>
                </c:pt>
                <c:pt idx="26">
                  <c:v>0.277333</c:v>
                </c:pt>
                <c:pt idx="27">
                  <c:v>0.287385</c:v>
                </c:pt>
                <c:pt idx="28">
                  <c:v>0.29739900000000002</c:v>
                </c:pt>
                <c:pt idx="29">
                  <c:v>0.30741299999999999</c:v>
                </c:pt>
                <c:pt idx="30">
                  <c:v>0.31742599999999999</c:v>
                </c:pt>
                <c:pt idx="31">
                  <c:v>0.32744000000000001</c:v>
                </c:pt>
                <c:pt idx="32">
                  <c:v>0.33749200000000001</c:v>
                </c:pt>
                <c:pt idx="33">
                  <c:v>0.34752499999999997</c:v>
                </c:pt>
                <c:pt idx="34">
                  <c:v>0.35753800000000002</c:v>
                </c:pt>
                <c:pt idx="35">
                  <c:v>0.36755199999999999</c:v>
                </c:pt>
                <c:pt idx="36">
                  <c:v>0.37756600000000001</c:v>
                </c:pt>
                <c:pt idx="37">
                  <c:v>0.387598</c:v>
                </c:pt>
                <c:pt idx="38">
                  <c:v>0.39763100000000001</c:v>
                </c:pt>
                <c:pt idx="39">
                  <c:v>0.40783599999999998</c:v>
                </c:pt>
                <c:pt idx="40">
                  <c:v>0.41786800000000002</c:v>
                </c:pt>
                <c:pt idx="41">
                  <c:v>0.42788199999999998</c:v>
                </c:pt>
                <c:pt idx="42">
                  <c:v>0.43789600000000001</c:v>
                </c:pt>
                <c:pt idx="43">
                  <c:v>0.447909</c:v>
                </c:pt>
                <c:pt idx="44">
                  <c:v>0.45796100000000001</c:v>
                </c:pt>
                <c:pt idx="45">
                  <c:v>0.46797499999999997</c:v>
                </c:pt>
                <c:pt idx="46">
                  <c:v>0.47800799999999999</c:v>
                </c:pt>
                <c:pt idx="47">
                  <c:v>0.48802099999999998</c:v>
                </c:pt>
                <c:pt idx="48">
                  <c:v>0.49803500000000001</c:v>
                </c:pt>
                <c:pt idx="49">
                  <c:v>0.50804899999999997</c:v>
                </c:pt>
                <c:pt idx="50">
                  <c:v>0.51810100000000003</c:v>
                </c:pt>
                <c:pt idx="51">
                  <c:v>0.52815199999999995</c:v>
                </c:pt>
                <c:pt idx="52">
                  <c:v>0.538242</c:v>
                </c:pt>
                <c:pt idx="53">
                  <c:v>0.54827499999999996</c:v>
                </c:pt>
                <c:pt idx="54">
                  <c:v>0.55832700000000002</c:v>
                </c:pt>
                <c:pt idx="55">
                  <c:v>0.56837899999999997</c:v>
                </c:pt>
                <c:pt idx="56">
                  <c:v>0.57843100000000003</c:v>
                </c:pt>
                <c:pt idx="57">
                  <c:v>0.58853999999999995</c:v>
                </c:pt>
                <c:pt idx="58">
                  <c:v>0.598553</c:v>
                </c:pt>
                <c:pt idx="59">
                  <c:v>0.60862400000000005</c:v>
                </c:pt>
                <c:pt idx="60">
                  <c:v>0.618676</c:v>
                </c:pt>
                <c:pt idx="61">
                  <c:v>0.62876600000000005</c:v>
                </c:pt>
                <c:pt idx="62">
                  <c:v>0.63879900000000001</c:v>
                </c:pt>
                <c:pt idx="63">
                  <c:v>0.64886999999999995</c:v>
                </c:pt>
                <c:pt idx="64">
                  <c:v>0.65892099999999998</c:v>
                </c:pt>
                <c:pt idx="65">
                  <c:v>0.66897300000000004</c:v>
                </c:pt>
                <c:pt idx="66">
                  <c:v>0.67906299999999997</c:v>
                </c:pt>
                <c:pt idx="67">
                  <c:v>0.68911500000000003</c:v>
                </c:pt>
                <c:pt idx="68">
                  <c:v>0.69914799999999999</c:v>
                </c:pt>
                <c:pt idx="69">
                  <c:v>0.70916199999999996</c:v>
                </c:pt>
                <c:pt idx="70">
                  <c:v>0.71923199999999998</c:v>
                </c:pt>
                <c:pt idx="71">
                  <c:v>0.72924599999999995</c:v>
                </c:pt>
                <c:pt idx="72">
                  <c:v>0.73926000000000003</c:v>
                </c:pt>
                <c:pt idx="73">
                  <c:v>0.749274</c:v>
                </c:pt>
                <c:pt idx="74">
                  <c:v>0.75928700000000005</c:v>
                </c:pt>
                <c:pt idx="75">
                  <c:v>0.76930100000000001</c:v>
                </c:pt>
                <c:pt idx="76">
                  <c:v>0.77942900000000004</c:v>
                </c:pt>
                <c:pt idx="77">
                  <c:v>0.789462</c:v>
                </c:pt>
                <c:pt idx="78">
                  <c:v>0.79953300000000005</c:v>
                </c:pt>
                <c:pt idx="79">
                  <c:v>0.79997099999999999</c:v>
                </c:pt>
                <c:pt idx="80">
                  <c:v>0.78081900000000004</c:v>
                </c:pt>
                <c:pt idx="81">
                  <c:v>0.77641400000000005</c:v>
                </c:pt>
                <c:pt idx="82">
                  <c:v>0.77441099999999996</c:v>
                </c:pt>
                <c:pt idx="83">
                  <c:v>0.77192799999999995</c:v>
                </c:pt>
                <c:pt idx="84">
                  <c:v>0.76985400000000004</c:v>
                </c:pt>
                <c:pt idx="85">
                  <c:v>0.76771800000000001</c:v>
                </c:pt>
                <c:pt idx="86">
                  <c:v>0.76563899999999996</c:v>
                </c:pt>
                <c:pt idx="87">
                  <c:v>0.76361699999999999</c:v>
                </c:pt>
                <c:pt idx="88">
                  <c:v>0.76146199999999997</c:v>
                </c:pt>
                <c:pt idx="89">
                  <c:v>0.759459</c:v>
                </c:pt>
                <c:pt idx="90">
                  <c:v>0.75736099999999995</c:v>
                </c:pt>
                <c:pt idx="91">
                  <c:v>0.75535799999999997</c:v>
                </c:pt>
                <c:pt idx="92">
                  <c:v>0.753355</c:v>
                </c:pt>
                <c:pt idx="93">
                  <c:v>0.75135300000000005</c:v>
                </c:pt>
                <c:pt idx="94">
                  <c:v>0.749274</c:v>
                </c:pt>
                <c:pt idx="95">
                  <c:v>0.74725200000000003</c:v>
                </c:pt>
                <c:pt idx="96">
                  <c:v>0.74522999999999995</c:v>
                </c:pt>
                <c:pt idx="97">
                  <c:v>0.74322699999999997</c:v>
                </c:pt>
                <c:pt idx="98">
                  <c:v>0.74122399999999999</c:v>
                </c:pt>
                <c:pt idx="99">
                  <c:v>0.73918399999999995</c:v>
                </c:pt>
                <c:pt idx="100">
                  <c:v>0.73718099999999998</c:v>
                </c:pt>
                <c:pt idx="101">
                  <c:v>0.73514000000000002</c:v>
                </c:pt>
                <c:pt idx="102">
                  <c:v>0.73313700000000004</c:v>
                </c:pt>
                <c:pt idx="103">
                  <c:v>0.73113399999999995</c:v>
                </c:pt>
                <c:pt idx="104">
                  <c:v>0.729132</c:v>
                </c:pt>
                <c:pt idx="105">
                  <c:v>0.72711000000000003</c:v>
                </c:pt>
                <c:pt idx="106">
                  <c:v>0.72510699999999995</c:v>
                </c:pt>
                <c:pt idx="107">
                  <c:v>0.72308499999999998</c:v>
                </c:pt>
                <c:pt idx="108">
                  <c:v>0.72108300000000003</c:v>
                </c:pt>
                <c:pt idx="109">
                  <c:v>0.71906099999999995</c:v>
                </c:pt>
                <c:pt idx="110">
                  <c:v>0.71701999999999999</c:v>
                </c:pt>
                <c:pt idx="111">
                  <c:v>0.71497900000000003</c:v>
                </c:pt>
                <c:pt idx="112">
                  <c:v>0.71295699999999995</c:v>
                </c:pt>
                <c:pt idx="113">
                  <c:v>0.71093499999999998</c:v>
                </c:pt>
                <c:pt idx="114">
                  <c:v>0.70891400000000004</c:v>
                </c:pt>
                <c:pt idx="115">
                  <c:v>0.70689199999999996</c:v>
                </c:pt>
                <c:pt idx="116">
                  <c:v>0.70487</c:v>
                </c:pt>
                <c:pt idx="117">
                  <c:v>0.70284800000000003</c:v>
                </c:pt>
                <c:pt idx="118">
                  <c:v>0.70076899999999998</c:v>
                </c:pt>
                <c:pt idx="119">
                  <c:v>0.69870900000000002</c:v>
                </c:pt>
                <c:pt idx="120">
                  <c:v>0.69668699999999995</c:v>
                </c:pt>
                <c:pt idx="121">
                  <c:v>0.694685</c:v>
                </c:pt>
                <c:pt idx="122">
                  <c:v>0.69266300000000003</c:v>
                </c:pt>
                <c:pt idx="123">
                  <c:v>0.69066000000000005</c:v>
                </c:pt>
                <c:pt idx="124">
                  <c:v>0.68861899999999998</c:v>
                </c:pt>
                <c:pt idx="125">
                  <c:v>0.68659700000000001</c:v>
                </c:pt>
                <c:pt idx="126">
                  <c:v>0.68457599999999996</c:v>
                </c:pt>
                <c:pt idx="127">
                  <c:v>0.68255399999999999</c:v>
                </c:pt>
                <c:pt idx="128">
                  <c:v>0.68049400000000004</c:v>
                </c:pt>
                <c:pt idx="129">
                  <c:v>0.67847199999999996</c:v>
                </c:pt>
                <c:pt idx="130">
                  <c:v>0.67645</c:v>
                </c:pt>
                <c:pt idx="131">
                  <c:v>0.67437100000000005</c:v>
                </c:pt>
                <c:pt idx="132">
                  <c:v>0.67236799999999997</c:v>
                </c:pt>
                <c:pt idx="133">
                  <c:v>0.67036600000000002</c:v>
                </c:pt>
                <c:pt idx="134">
                  <c:v>0.66832499999999995</c:v>
                </c:pt>
                <c:pt idx="135">
                  <c:v>0.66632199999999997</c:v>
                </c:pt>
                <c:pt idx="136">
                  <c:v>0.66431899999999999</c:v>
                </c:pt>
                <c:pt idx="137">
                  <c:v>0.66224000000000005</c:v>
                </c:pt>
                <c:pt idx="138">
                  <c:v>0.66023799999999999</c:v>
                </c:pt>
                <c:pt idx="139">
                  <c:v>0.65812000000000004</c:v>
                </c:pt>
                <c:pt idx="140">
                  <c:v>0.65609899999999999</c:v>
                </c:pt>
                <c:pt idx="141">
                  <c:v>0.65407700000000002</c:v>
                </c:pt>
                <c:pt idx="142">
                  <c:v>0.65207400000000004</c:v>
                </c:pt>
                <c:pt idx="143">
                  <c:v>0.65001399999999998</c:v>
                </c:pt>
                <c:pt idx="144">
                  <c:v>0.64793500000000004</c:v>
                </c:pt>
                <c:pt idx="145">
                  <c:v>0.64593199999999995</c:v>
                </c:pt>
                <c:pt idx="146">
                  <c:v>0.64391100000000001</c:v>
                </c:pt>
                <c:pt idx="147">
                  <c:v>0.64185099999999995</c:v>
                </c:pt>
                <c:pt idx="148">
                  <c:v>0.63984799999999997</c:v>
                </c:pt>
                <c:pt idx="149">
                  <c:v>0.63776900000000003</c:v>
                </c:pt>
                <c:pt idx="150">
                  <c:v>0.63574699999999995</c:v>
                </c:pt>
                <c:pt idx="151">
                  <c:v>0.63374399999999997</c:v>
                </c:pt>
                <c:pt idx="152">
                  <c:v>0.63164600000000004</c:v>
                </c:pt>
                <c:pt idx="153">
                  <c:v>0.62960499999999997</c:v>
                </c:pt>
                <c:pt idx="154">
                  <c:v>0.627583</c:v>
                </c:pt>
                <c:pt idx="155">
                  <c:v>0.62558100000000005</c:v>
                </c:pt>
                <c:pt idx="156">
                  <c:v>0.62355899999999997</c:v>
                </c:pt>
                <c:pt idx="157">
                  <c:v>0.62153700000000001</c:v>
                </c:pt>
                <c:pt idx="158">
                  <c:v>0.61953400000000003</c:v>
                </c:pt>
                <c:pt idx="159">
                  <c:v>0.61749299999999996</c:v>
                </c:pt>
                <c:pt idx="160">
                  <c:v>0.61547200000000002</c:v>
                </c:pt>
                <c:pt idx="161">
                  <c:v>0.61343099999999995</c:v>
                </c:pt>
                <c:pt idx="162">
                  <c:v>0.611371</c:v>
                </c:pt>
                <c:pt idx="163">
                  <c:v>0.60936800000000002</c:v>
                </c:pt>
                <c:pt idx="164">
                  <c:v>0.60734600000000005</c:v>
                </c:pt>
                <c:pt idx="165">
                  <c:v>0.60532399999999997</c:v>
                </c:pt>
                <c:pt idx="166">
                  <c:v>0.60332200000000002</c:v>
                </c:pt>
                <c:pt idx="167">
                  <c:v>0.60126199999999996</c:v>
                </c:pt>
                <c:pt idx="168">
                  <c:v>0.59923999999999999</c:v>
                </c:pt>
                <c:pt idx="169">
                  <c:v>0.59718000000000004</c:v>
                </c:pt>
                <c:pt idx="170">
                  <c:v>0.59517699999999996</c:v>
                </c:pt>
                <c:pt idx="171">
                  <c:v>0.59309800000000001</c:v>
                </c:pt>
                <c:pt idx="172">
                  <c:v>0.59107600000000005</c:v>
                </c:pt>
                <c:pt idx="173">
                  <c:v>0.589055</c:v>
                </c:pt>
                <c:pt idx="174">
                  <c:v>0.58699500000000004</c:v>
                </c:pt>
                <c:pt idx="175">
                  <c:v>0.58485799999999999</c:v>
                </c:pt>
                <c:pt idx="176">
                  <c:v>0.58285600000000004</c:v>
                </c:pt>
                <c:pt idx="177">
                  <c:v>0.58085299999999995</c:v>
                </c:pt>
                <c:pt idx="178">
                  <c:v>0.57884999999999998</c:v>
                </c:pt>
                <c:pt idx="179">
                  <c:v>0.576847</c:v>
                </c:pt>
                <c:pt idx="180">
                  <c:v>0.57484500000000005</c:v>
                </c:pt>
                <c:pt idx="181">
                  <c:v>0.57278499999999999</c:v>
                </c:pt>
                <c:pt idx="182">
                  <c:v>0.57074400000000003</c:v>
                </c:pt>
                <c:pt idx="183">
                  <c:v>0.56872199999999995</c:v>
                </c:pt>
                <c:pt idx="184">
                  <c:v>0.56671899999999997</c:v>
                </c:pt>
                <c:pt idx="185">
                  <c:v>0.56467800000000001</c:v>
                </c:pt>
                <c:pt idx="186">
                  <c:v>0.56256099999999998</c:v>
                </c:pt>
                <c:pt idx="187">
                  <c:v>0.56053900000000001</c:v>
                </c:pt>
                <c:pt idx="188">
                  <c:v>0.55851799999999996</c:v>
                </c:pt>
                <c:pt idx="189">
                  <c:v>0.55649599999999999</c:v>
                </c:pt>
                <c:pt idx="190">
                  <c:v>0.55443600000000004</c:v>
                </c:pt>
                <c:pt idx="191">
                  <c:v>0.55239499999999997</c:v>
                </c:pt>
                <c:pt idx="192">
                  <c:v>0.55035400000000001</c:v>
                </c:pt>
                <c:pt idx="193">
                  <c:v>0.54827499999999996</c:v>
                </c:pt>
                <c:pt idx="194">
                  <c:v>0.54627199999999998</c:v>
                </c:pt>
                <c:pt idx="195">
                  <c:v>0.54425000000000001</c:v>
                </c:pt>
                <c:pt idx="196">
                  <c:v>0.54222899999999996</c:v>
                </c:pt>
                <c:pt idx="197">
                  <c:v>0.54020699999999999</c:v>
                </c:pt>
                <c:pt idx="198">
                  <c:v>0.53818500000000002</c:v>
                </c:pt>
                <c:pt idx="199">
                  <c:v>0.53618200000000005</c:v>
                </c:pt>
                <c:pt idx="200">
                  <c:v>0.534161</c:v>
                </c:pt>
                <c:pt idx="201">
                  <c:v>0.53215800000000002</c:v>
                </c:pt>
                <c:pt idx="202">
                  <c:v>0.53013600000000005</c:v>
                </c:pt>
                <c:pt idx="203">
                  <c:v>0.52813299999999996</c:v>
                </c:pt>
                <c:pt idx="204">
                  <c:v>0.526111</c:v>
                </c:pt>
                <c:pt idx="205">
                  <c:v>0.52410900000000005</c:v>
                </c:pt>
                <c:pt idx="206">
                  <c:v>0.52210599999999996</c:v>
                </c:pt>
                <c:pt idx="207">
                  <c:v>0.52008399999999999</c:v>
                </c:pt>
                <c:pt idx="208">
                  <c:v>0.51808100000000001</c:v>
                </c:pt>
                <c:pt idx="209">
                  <c:v>0.515926</c:v>
                </c:pt>
                <c:pt idx="210">
                  <c:v>0.51390400000000003</c:v>
                </c:pt>
                <c:pt idx="211">
                  <c:v>0.51188199999999995</c:v>
                </c:pt>
                <c:pt idx="212">
                  <c:v>0.50986100000000001</c:v>
                </c:pt>
                <c:pt idx="213">
                  <c:v>0.50783900000000004</c:v>
                </c:pt>
                <c:pt idx="214">
                  <c:v>0.50583599999999995</c:v>
                </c:pt>
                <c:pt idx="215">
                  <c:v>0.50381399999999998</c:v>
                </c:pt>
                <c:pt idx="216">
                  <c:v>0.50179200000000002</c:v>
                </c:pt>
                <c:pt idx="217">
                  <c:v>0.49979000000000001</c:v>
                </c:pt>
                <c:pt idx="218">
                  <c:v>0.49773000000000001</c:v>
                </c:pt>
                <c:pt idx="219">
                  <c:v>0.49572699999999997</c:v>
                </c:pt>
                <c:pt idx="220">
                  <c:v>0.493724</c:v>
                </c:pt>
                <c:pt idx="221">
                  <c:v>0.49172199999999999</c:v>
                </c:pt>
                <c:pt idx="222">
                  <c:v>0.48971900000000002</c:v>
                </c:pt>
                <c:pt idx="223">
                  <c:v>0.48771599999999998</c:v>
                </c:pt>
                <c:pt idx="224">
                  <c:v>0.48569400000000001</c:v>
                </c:pt>
                <c:pt idx="225">
                  <c:v>0.48369200000000001</c:v>
                </c:pt>
                <c:pt idx="226">
                  <c:v>0.48168899999999998</c:v>
                </c:pt>
                <c:pt idx="227">
                  <c:v>0.47955300000000001</c:v>
                </c:pt>
                <c:pt idx="228">
                  <c:v>0.47754999999999997</c:v>
                </c:pt>
                <c:pt idx="229">
                  <c:v>0.47552800000000001</c:v>
                </c:pt>
                <c:pt idx="230">
                  <c:v>0.47350599999999998</c:v>
                </c:pt>
                <c:pt idx="231">
                  <c:v>0.47150300000000001</c:v>
                </c:pt>
                <c:pt idx="232">
                  <c:v>0.469501</c:v>
                </c:pt>
                <c:pt idx="233">
                  <c:v>0.467441</c:v>
                </c:pt>
                <c:pt idx="234">
                  <c:v>0.46543800000000002</c:v>
                </c:pt>
                <c:pt idx="235">
                  <c:v>0.463397</c:v>
                </c:pt>
                <c:pt idx="236">
                  <c:v>0.46135599999999999</c:v>
                </c:pt>
                <c:pt idx="237">
                  <c:v>0.45922000000000002</c:v>
                </c:pt>
                <c:pt idx="238">
                  <c:v>0.45714100000000002</c:v>
                </c:pt>
                <c:pt idx="239">
                  <c:v>0.4551</c:v>
                </c:pt>
                <c:pt idx="240">
                  <c:v>0.45305899999999999</c:v>
                </c:pt>
                <c:pt idx="241">
                  <c:v>0.450961</c:v>
                </c:pt>
                <c:pt idx="242">
                  <c:v>0.44893899999999998</c:v>
                </c:pt>
                <c:pt idx="243">
                  <c:v>0.44689800000000002</c:v>
                </c:pt>
                <c:pt idx="244">
                  <c:v>0.44485799999999998</c:v>
                </c:pt>
                <c:pt idx="245">
                  <c:v>0.44279800000000002</c:v>
                </c:pt>
                <c:pt idx="246">
                  <c:v>0.44075700000000001</c:v>
                </c:pt>
                <c:pt idx="247">
                  <c:v>0.43871599999999999</c:v>
                </c:pt>
                <c:pt idx="248">
                  <c:v>0.43667499999999998</c:v>
                </c:pt>
                <c:pt idx="249">
                  <c:v>0.43461499999999997</c:v>
                </c:pt>
                <c:pt idx="250">
                  <c:v>0.432612</c:v>
                </c:pt>
                <c:pt idx="251">
                  <c:v>0.43058999999999997</c:v>
                </c:pt>
                <c:pt idx="252">
                  <c:v>0.42858800000000002</c:v>
                </c:pt>
                <c:pt idx="253">
                  <c:v>0.42658499999999999</c:v>
                </c:pt>
                <c:pt idx="254">
                  <c:v>0.42458200000000001</c:v>
                </c:pt>
                <c:pt idx="255">
                  <c:v>0.42246499999999998</c:v>
                </c:pt>
                <c:pt idx="256">
                  <c:v>0.42044300000000001</c:v>
                </c:pt>
                <c:pt idx="257">
                  <c:v>0.41842099999999999</c:v>
                </c:pt>
                <c:pt idx="258">
                  <c:v>0.41634199999999999</c:v>
                </c:pt>
                <c:pt idx="259">
                  <c:v>0.41432099999999999</c:v>
                </c:pt>
                <c:pt idx="260">
                  <c:v>0.41227999999999998</c:v>
                </c:pt>
                <c:pt idx="261">
                  <c:v>0.410277</c:v>
                </c:pt>
                <c:pt idx="262">
                  <c:v>0.40827400000000003</c:v>
                </c:pt>
                <c:pt idx="263">
                  <c:v>0.40627099999999999</c:v>
                </c:pt>
                <c:pt idx="264">
                  <c:v>0.40425</c:v>
                </c:pt>
                <c:pt idx="265">
                  <c:v>0.40224700000000002</c:v>
                </c:pt>
                <c:pt idx="266">
                  <c:v>0.40020600000000001</c:v>
                </c:pt>
                <c:pt idx="267">
                  <c:v>0.39820299999999997</c:v>
                </c:pt>
                <c:pt idx="268">
                  <c:v>0.39614300000000002</c:v>
                </c:pt>
                <c:pt idx="269">
                  <c:v>0.39414100000000002</c:v>
                </c:pt>
                <c:pt idx="270">
                  <c:v>0.39213799999999999</c:v>
                </c:pt>
                <c:pt idx="271">
                  <c:v>0.39009700000000003</c:v>
                </c:pt>
                <c:pt idx="272">
                  <c:v>0.38801799999999997</c:v>
                </c:pt>
                <c:pt idx="273">
                  <c:v>0.386015</c:v>
                </c:pt>
                <c:pt idx="274">
                  <c:v>0.38397399999999998</c:v>
                </c:pt>
                <c:pt idx="275">
                  <c:v>0.381857</c:v>
                </c:pt>
                <c:pt idx="276">
                  <c:v>0.37970199999999998</c:v>
                </c:pt>
                <c:pt idx="277">
                  <c:v>0.37766100000000002</c:v>
                </c:pt>
                <c:pt idx="278">
                  <c:v>0.37562000000000001</c:v>
                </c:pt>
                <c:pt idx="279">
                  <c:v>0.37359799999999999</c:v>
                </c:pt>
                <c:pt idx="280">
                  <c:v>0.37157600000000002</c:v>
                </c:pt>
                <c:pt idx="281">
                  <c:v>0.36953599999999998</c:v>
                </c:pt>
                <c:pt idx="282">
                  <c:v>0.367533</c:v>
                </c:pt>
                <c:pt idx="283">
                  <c:v>0.36553000000000002</c:v>
                </c:pt>
                <c:pt idx="284">
                  <c:v>0.36352699999999999</c:v>
                </c:pt>
                <c:pt idx="285">
                  <c:v>0.36152499999999999</c:v>
                </c:pt>
                <c:pt idx="286">
                  <c:v>0.35950300000000002</c:v>
                </c:pt>
                <c:pt idx="287">
                  <c:v>0.35748099999999999</c:v>
                </c:pt>
                <c:pt idx="288">
                  <c:v>0.35547800000000002</c:v>
                </c:pt>
                <c:pt idx="289">
                  <c:v>0.35345599999999999</c:v>
                </c:pt>
                <c:pt idx="290">
                  <c:v>0.35145399999999999</c:v>
                </c:pt>
                <c:pt idx="291">
                  <c:v>0.34941299999999997</c:v>
                </c:pt>
                <c:pt idx="292">
                  <c:v>0.34739100000000001</c:v>
                </c:pt>
                <c:pt idx="293">
                  <c:v>0.34538799999999997</c:v>
                </c:pt>
                <c:pt idx="294">
                  <c:v>0.343366</c:v>
                </c:pt>
                <c:pt idx="295">
                  <c:v>0.34134500000000001</c:v>
                </c:pt>
                <c:pt idx="296">
                  <c:v>0.33932299999999999</c:v>
                </c:pt>
                <c:pt idx="297">
                  <c:v>0.33732000000000001</c:v>
                </c:pt>
                <c:pt idx="298">
                  <c:v>0.33531699999999998</c:v>
                </c:pt>
                <c:pt idx="299">
                  <c:v>0.33327600000000002</c:v>
                </c:pt>
                <c:pt idx="300">
                  <c:v>0.33125500000000002</c:v>
                </c:pt>
                <c:pt idx="301">
                  <c:v>0.32919500000000002</c:v>
                </c:pt>
                <c:pt idx="302">
                  <c:v>0.327154</c:v>
                </c:pt>
                <c:pt idx="303">
                  <c:v>0.325075</c:v>
                </c:pt>
                <c:pt idx="304">
                  <c:v>0.32299600000000001</c:v>
                </c:pt>
                <c:pt idx="305">
                  <c:v>0.320936</c:v>
                </c:pt>
                <c:pt idx="306">
                  <c:v>0.318857</c:v>
                </c:pt>
                <c:pt idx="307">
                  <c:v>0.31685400000000002</c:v>
                </c:pt>
                <c:pt idx="308">
                  <c:v>0.31485099999999999</c:v>
                </c:pt>
                <c:pt idx="309">
                  <c:v>0.31279099999999999</c:v>
                </c:pt>
                <c:pt idx="310">
                  <c:v>0.31075000000000003</c:v>
                </c:pt>
                <c:pt idx="311">
                  <c:v>0.30869000000000002</c:v>
                </c:pt>
                <c:pt idx="312">
                  <c:v>0.30666900000000002</c:v>
                </c:pt>
                <c:pt idx="313">
                  <c:v>0.30462800000000001</c:v>
                </c:pt>
                <c:pt idx="314">
                  <c:v>0.30260599999999999</c:v>
                </c:pt>
                <c:pt idx="315">
                  <c:v>0.30054599999999998</c:v>
                </c:pt>
                <c:pt idx="316">
                  <c:v>0.29852400000000001</c:v>
                </c:pt>
                <c:pt idx="317">
                  <c:v>0.29652099999999998</c:v>
                </c:pt>
                <c:pt idx="318">
                  <c:v>0.294462</c:v>
                </c:pt>
                <c:pt idx="319">
                  <c:v>0.29243999999999998</c:v>
                </c:pt>
                <c:pt idx="320">
                  <c:v>0.29036099999999998</c:v>
                </c:pt>
                <c:pt idx="321">
                  <c:v>0.288358</c:v>
                </c:pt>
                <c:pt idx="322">
                  <c:v>0.28633599999999998</c:v>
                </c:pt>
                <c:pt idx="323">
                  <c:v>0.284333</c:v>
                </c:pt>
                <c:pt idx="324">
                  <c:v>0.28231200000000001</c:v>
                </c:pt>
                <c:pt idx="325">
                  <c:v>0.28028999999999998</c:v>
                </c:pt>
                <c:pt idx="326">
                  <c:v>0.27828700000000001</c:v>
                </c:pt>
                <c:pt idx="327">
                  <c:v>0.27626499999999998</c:v>
                </c:pt>
                <c:pt idx="328">
                  <c:v>0.27424300000000001</c:v>
                </c:pt>
                <c:pt idx="329">
                  <c:v>0.27224100000000001</c:v>
                </c:pt>
                <c:pt idx="330">
                  <c:v>0.27023799999999998</c:v>
                </c:pt>
                <c:pt idx="331">
                  <c:v>0.26821600000000001</c:v>
                </c:pt>
                <c:pt idx="332">
                  <c:v>0.26621299999999998</c:v>
                </c:pt>
                <c:pt idx="333">
                  <c:v>0.26419199999999998</c:v>
                </c:pt>
                <c:pt idx="334">
                  <c:v>0.26218900000000001</c:v>
                </c:pt>
                <c:pt idx="335">
                  <c:v>0.26011000000000001</c:v>
                </c:pt>
                <c:pt idx="336">
                  <c:v>0.25810699999999998</c:v>
                </c:pt>
                <c:pt idx="337">
                  <c:v>0.25604700000000002</c:v>
                </c:pt>
                <c:pt idx="338">
                  <c:v>0.25400600000000001</c:v>
                </c:pt>
                <c:pt idx="339">
                  <c:v>0.25198399999999999</c:v>
                </c:pt>
                <c:pt idx="340">
                  <c:v>0.24996299999999999</c:v>
                </c:pt>
                <c:pt idx="341">
                  <c:v>0.247922</c:v>
                </c:pt>
                <c:pt idx="342">
                  <c:v>0.245919</c:v>
                </c:pt>
                <c:pt idx="343">
                  <c:v>0.24384</c:v>
                </c:pt>
                <c:pt idx="344">
                  <c:v>0.24181800000000001</c:v>
                </c:pt>
                <c:pt idx="345">
                  <c:v>0.23977699999999999</c:v>
                </c:pt>
                <c:pt idx="346">
                  <c:v>0.23777499999999999</c:v>
                </c:pt>
                <c:pt idx="347">
                  <c:v>0.23575299999999999</c:v>
                </c:pt>
                <c:pt idx="348">
                  <c:v>0.23373099999999999</c:v>
                </c:pt>
                <c:pt idx="349">
                  <c:v>0.231652</c:v>
                </c:pt>
                <c:pt idx="350">
                  <c:v>0.22963</c:v>
                </c:pt>
                <c:pt idx="351">
                  <c:v>0.22756999999999999</c:v>
                </c:pt>
                <c:pt idx="352">
                  <c:v>0.22552900000000001</c:v>
                </c:pt>
                <c:pt idx="353">
                  <c:v>0.223526</c:v>
                </c:pt>
                <c:pt idx="354">
                  <c:v>0.221524</c:v>
                </c:pt>
                <c:pt idx="355">
                  <c:v>0.21948300000000001</c:v>
                </c:pt>
                <c:pt idx="356">
                  <c:v>0.21746099999999999</c:v>
                </c:pt>
                <c:pt idx="357">
                  <c:v>0.21545800000000001</c:v>
                </c:pt>
                <c:pt idx="358">
                  <c:v>0.21345600000000001</c:v>
                </c:pt>
                <c:pt idx="359">
                  <c:v>0.211453</c:v>
                </c:pt>
                <c:pt idx="360">
                  <c:v>0.20945</c:v>
                </c:pt>
                <c:pt idx="361">
                  <c:v>0.207428</c:v>
                </c:pt>
                <c:pt idx="362">
                  <c:v>0.20536799999999999</c:v>
                </c:pt>
                <c:pt idx="363">
                  <c:v>0.20336599999999999</c:v>
                </c:pt>
                <c:pt idx="364">
                  <c:v>0.201325</c:v>
                </c:pt>
                <c:pt idx="365">
                  <c:v>0.199322</c:v>
                </c:pt>
                <c:pt idx="366">
                  <c:v>0.1973</c:v>
                </c:pt>
                <c:pt idx="367">
                  <c:v>0.195297</c:v>
                </c:pt>
                <c:pt idx="368">
                  <c:v>0.19329499999999999</c:v>
                </c:pt>
                <c:pt idx="369">
                  <c:v>0.191273</c:v>
                </c:pt>
                <c:pt idx="370">
                  <c:v>0.189251</c:v>
                </c:pt>
                <c:pt idx="371">
                  <c:v>0.18722900000000001</c:v>
                </c:pt>
                <c:pt idx="372">
                  <c:v>0.18520700000000001</c:v>
                </c:pt>
                <c:pt idx="373">
                  <c:v>0.18309</c:v>
                </c:pt>
                <c:pt idx="374">
                  <c:v>0.181088</c:v>
                </c:pt>
                <c:pt idx="375">
                  <c:v>0.179066</c:v>
                </c:pt>
                <c:pt idx="376">
                  <c:v>0.177063</c:v>
                </c:pt>
                <c:pt idx="377">
                  <c:v>0.17505999999999999</c:v>
                </c:pt>
                <c:pt idx="378">
                  <c:v>0.172981</c:v>
                </c:pt>
                <c:pt idx="379">
                  <c:v>0.17094000000000001</c:v>
                </c:pt>
                <c:pt idx="380">
                  <c:v>0.168938</c:v>
                </c:pt>
                <c:pt idx="381">
                  <c:v>0.16691600000000001</c:v>
                </c:pt>
                <c:pt idx="382">
                  <c:v>0.16489400000000001</c:v>
                </c:pt>
                <c:pt idx="383">
                  <c:v>0.16287199999999999</c:v>
                </c:pt>
                <c:pt idx="384">
                  <c:v>0.16084999999999999</c:v>
                </c:pt>
                <c:pt idx="385">
                  <c:v>0.158829</c:v>
                </c:pt>
                <c:pt idx="386">
                  <c:v>0.15682599999999999</c:v>
                </c:pt>
                <c:pt idx="387">
                  <c:v>0.15482299999999999</c:v>
                </c:pt>
                <c:pt idx="388">
                  <c:v>0.152782</c:v>
                </c:pt>
                <c:pt idx="389">
                  <c:v>0.15068400000000001</c:v>
                </c:pt>
                <c:pt idx="390">
                  <c:v>0.14866199999999999</c:v>
                </c:pt>
                <c:pt idx="391">
                  <c:v>0.14666000000000001</c:v>
                </c:pt>
                <c:pt idx="392">
                  <c:v>0.14465700000000001</c:v>
                </c:pt>
                <c:pt idx="393">
                  <c:v>0.14263500000000001</c:v>
                </c:pt>
                <c:pt idx="394">
                  <c:v>0.14061299999999999</c:v>
                </c:pt>
                <c:pt idx="395">
                  <c:v>0.13861000000000001</c:v>
                </c:pt>
                <c:pt idx="396">
                  <c:v>0.13657</c:v>
                </c:pt>
                <c:pt idx="397">
                  <c:v>0.13452900000000001</c:v>
                </c:pt>
                <c:pt idx="398">
                  <c:v>0.13250700000000001</c:v>
                </c:pt>
                <c:pt idx="399">
                  <c:v>0.13044700000000001</c:v>
                </c:pt>
                <c:pt idx="400">
                  <c:v>0.12842500000000001</c:v>
                </c:pt>
                <c:pt idx="401">
                  <c:v>0.12642200000000001</c:v>
                </c:pt>
                <c:pt idx="402">
                  <c:v>0.124362</c:v>
                </c:pt>
                <c:pt idx="403">
                  <c:v>0.12230199999999999</c:v>
                </c:pt>
                <c:pt idx="404">
                  <c:v>0.1203</c:v>
                </c:pt>
                <c:pt idx="405">
                  <c:v>0.11824</c:v>
                </c:pt>
                <c:pt idx="406">
                  <c:v>0.11623699999999999</c:v>
                </c:pt>
                <c:pt idx="407">
                  <c:v>0.114234</c:v>
                </c:pt>
                <c:pt idx="408">
                  <c:v>0.112174</c:v>
                </c:pt>
                <c:pt idx="409">
                  <c:v>0.11017200000000001</c:v>
                </c:pt>
                <c:pt idx="410">
                  <c:v>0.10809299999999999</c:v>
                </c:pt>
                <c:pt idx="411">
                  <c:v>0.10609</c:v>
                </c:pt>
                <c:pt idx="412">
                  <c:v>0.103973</c:v>
                </c:pt>
                <c:pt idx="413">
                  <c:v>0.101913</c:v>
                </c:pt>
                <c:pt idx="414">
                  <c:v>9.9890900000000005E-2</c:v>
                </c:pt>
                <c:pt idx="415">
                  <c:v>9.7850000000000006E-2</c:v>
                </c:pt>
                <c:pt idx="416">
                  <c:v>9.579E-2</c:v>
                </c:pt>
                <c:pt idx="417">
                  <c:v>9.3787300000000004E-2</c:v>
                </c:pt>
                <c:pt idx="418">
                  <c:v>9.1727299999999998E-2</c:v>
                </c:pt>
                <c:pt idx="419">
                  <c:v>8.9724600000000002E-2</c:v>
                </c:pt>
                <c:pt idx="420">
                  <c:v>8.7664599999999995E-2</c:v>
                </c:pt>
                <c:pt idx="421">
                  <c:v>8.5661899999999999E-2</c:v>
                </c:pt>
                <c:pt idx="422">
                  <c:v>8.3640099999999995E-2</c:v>
                </c:pt>
                <c:pt idx="423">
                  <c:v>8.1637299999999996E-2</c:v>
                </c:pt>
                <c:pt idx="424">
                  <c:v>7.9577400000000006E-2</c:v>
                </c:pt>
                <c:pt idx="425">
                  <c:v>7.7574599999999994E-2</c:v>
                </c:pt>
                <c:pt idx="426">
                  <c:v>7.5533799999999998E-2</c:v>
                </c:pt>
                <c:pt idx="427">
                  <c:v>7.3454699999999998E-2</c:v>
                </c:pt>
                <c:pt idx="428">
                  <c:v>7.1432899999999994E-2</c:v>
                </c:pt>
                <c:pt idx="429">
                  <c:v>6.9411100000000003E-2</c:v>
                </c:pt>
                <c:pt idx="430">
                  <c:v>6.7408399999999993E-2</c:v>
                </c:pt>
                <c:pt idx="431">
                  <c:v>6.5405599999999994E-2</c:v>
                </c:pt>
                <c:pt idx="432">
                  <c:v>6.3383800000000004E-2</c:v>
                </c:pt>
                <c:pt idx="433">
                  <c:v>6.1342899999999999E-2</c:v>
                </c:pt>
                <c:pt idx="434">
                  <c:v>5.9225800000000002E-2</c:v>
                </c:pt>
                <c:pt idx="435">
                  <c:v>5.7203900000000002E-2</c:v>
                </c:pt>
                <c:pt idx="436">
                  <c:v>5.5182099999999998E-2</c:v>
                </c:pt>
                <c:pt idx="437">
                  <c:v>5.3160300000000001E-2</c:v>
                </c:pt>
                <c:pt idx="438">
                  <c:v>5.1100399999999997E-2</c:v>
                </c:pt>
                <c:pt idx="439">
                  <c:v>4.90786E-2</c:v>
                </c:pt>
                <c:pt idx="440">
                  <c:v>4.7037700000000002E-2</c:v>
                </c:pt>
                <c:pt idx="441">
                  <c:v>4.5034900000000003E-2</c:v>
                </c:pt>
                <c:pt idx="442">
                  <c:v>4.30322E-2</c:v>
                </c:pt>
                <c:pt idx="443">
                  <c:v>4.09722E-2</c:v>
                </c:pt>
                <c:pt idx="444">
                  <c:v>3.8969499999999997E-2</c:v>
                </c:pt>
                <c:pt idx="445">
                  <c:v>3.6966800000000001E-2</c:v>
                </c:pt>
                <c:pt idx="446">
                  <c:v>3.4887700000000001E-2</c:v>
                </c:pt>
                <c:pt idx="447">
                  <c:v>3.2827799999999997E-2</c:v>
                </c:pt>
                <c:pt idx="448">
                  <c:v>3.0806E-2</c:v>
                </c:pt>
                <c:pt idx="449">
                  <c:v>2.8765099999999998E-2</c:v>
                </c:pt>
                <c:pt idx="450">
                  <c:v>2.6762299999999999E-2</c:v>
                </c:pt>
                <c:pt idx="451">
                  <c:v>2.47596E-2</c:v>
                </c:pt>
                <c:pt idx="452">
                  <c:v>2.2737799999999999E-2</c:v>
                </c:pt>
                <c:pt idx="453">
                  <c:v>2.0735099999999999E-2</c:v>
                </c:pt>
                <c:pt idx="454">
                  <c:v>1.8713199999999999E-2</c:v>
                </c:pt>
                <c:pt idx="455">
                  <c:v>1.6691399999999999E-2</c:v>
                </c:pt>
                <c:pt idx="456">
                  <c:v>1.46696E-2</c:v>
                </c:pt>
                <c:pt idx="457">
                  <c:v>1.26669E-2</c:v>
                </c:pt>
                <c:pt idx="458">
                  <c:v>1.0645099999999999E-2</c:v>
                </c:pt>
                <c:pt idx="459" formatCode="0.00E+00">
                  <c:v>8.6041899999999994E-3</c:v>
                </c:pt>
                <c:pt idx="460" formatCode="0.00E+00">
                  <c:v>6.5823799999999997E-3</c:v>
                </c:pt>
                <c:pt idx="461" formatCode="0.00E+00">
                  <c:v>4.5033499999999997E-3</c:v>
                </c:pt>
                <c:pt idx="462" formatCode="0.00E+00">
                  <c:v>2.46247E-3</c:v>
                </c:pt>
                <c:pt idx="463" formatCode="0.00E+00">
                  <c:v>4.0251000000000002E-4</c:v>
                </c:pt>
                <c:pt idx="464" formatCode="0.00E+00">
                  <c:v>2.1036500000000001E-5</c:v>
                </c:pt>
              </c:numCache>
            </c:numRef>
          </c:yVal>
          <c:smooth val="1"/>
          <c:extLst>
            <c:ext xmlns:c16="http://schemas.microsoft.com/office/drawing/2014/chart" uri="{C3380CC4-5D6E-409C-BE32-E72D297353CC}">
              <c16:uniqueId val="{00000001-E77E-487D-8C1B-749841F3F0DD}"/>
            </c:ext>
          </c:extLst>
        </c:ser>
        <c:ser>
          <c:idx val="3"/>
          <c:order val="2"/>
          <c:tx>
            <c:strRef>
              <c:f>Sheet10!$M$1</c:f>
              <c:strCache>
                <c:ptCount val="1"/>
                <c:pt idx="0">
                  <c:v>3 mA/cm^2</c:v>
                </c:pt>
              </c:strCache>
            </c:strRef>
          </c:tx>
          <c:spPr>
            <a:ln w="19050" cap="rnd">
              <a:solidFill>
                <a:schemeClr val="accent4"/>
              </a:solidFill>
              <a:round/>
            </a:ln>
            <a:effectLst/>
          </c:spPr>
          <c:marker>
            <c:symbol val="none"/>
          </c:marker>
          <c:xVal>
            <c:numRef>
              <c:f>Sheet10!$L$2:$L$474</c:f>
              <c:numCache>
                <c:formatCode>General</c:formatCode>
                <c:ptCount val="473"/>
                <c:pt idx="0">
                  <c:v>0</c:v>
                </c:pt>
                <c:pt idx="1">
                  <c:v>0</c:v>
                </c:pt>
                <c:pt idx="2">
                  <c:v>0</c:v>
                </c:pt>
                <c:pt idx="3">
                  <c:v>5.2631578947320554E-2</c:v>
                </c:pt>
                <c:pt idx="4">
                  <c:v>0.15789473684196165</c:v>
                </c:pt>
                <c:pt idx="5">
                  <c:v>0.31578947368452165</c:v>
                </c:pt>
                <c:pt idx="6">
                  <c:v>0.52631578947380386</c:v>
                </c:pt>
                <c:pt idx="7">
                  <c:v>0.77631578947387569</c:v>
                </c:pt>
                <c:pt idx="8">
                  <c:v>1.0394736842104784</c:v>
                </c:pt>
                <c:pt idx="9">
                  <c:v>1.3421052631578707</c:v>
                </c:pt>
                <c:pt idx="10">
                  <c:v>1.6578947368423924</c:v>
                </c:pt>
                <c:pt idx="11">
                  <c:v>1.999999999999976</c:v>
                </c:pt>
                <c:pt idx="12">
                  <c:v>2.342105263158158</c:v>
                </c:pt>
                <c:pt idx="13">
                  <c:v>2.710526315789402</c:v>
                </c:pt>
                <c:pt idx="14">
                  <c:v>3.0921052631577752</c:v>
                </c:pt>
                <c:pt idx="15">
                  <c:v>3.4736842105261481</c:v>
                </c:pt>
                <c:pt idx="16">
                  <c:v>3.8684210526316507</c:v>
                </c:pt>
                <c:pt idx="17">
                  <c:v>4.2763157894736841</c:v>
                </c:pt>
                <c:pt idx="18">
                  <c:v>4.6842105263157174</c:v>
                </c:pt>
                <c:pt idx="19">
                  <c:v>5.1052631578948802</c:v>
                </c:pt>
                <c:pt idx="20">
                  <c:v>5.5131578947369135</c:v>
                </c:pt>
                <c:pt idx="21">
                  <c:v>5.9473684210526079</c:v>
                </c:pt>
                <c:pt idx="22">
                  <c:v>6.3815789473683013</c:v>
                </c:pt>
                <c:pt idx="23">
                  <c:v>6.8289473684211242</c:v>
                </c:pt>
                <c:pt idx="24">
                  <c:v>7.276315789473947</c:v>
                </c:pt>
                <c:pt idx="25">
                  <c:v>7.723684210526172</c:v>
                </c:pt>
                <c:pt idx="26">
                  <c:v>8.1842105263161251</c:v>
                </c:pt>
                <c:pt idx="27">
                  <c:v>8.6315789473683484</c:v>
                </c:pt>
                <c:pt idx="28">
                  <c:v>9.0921052631577037</c:v>
                </c:pt>
                <c:pt idx="29">
                  <c:v>9.5657894736841858</c:v>
                </c:pt>
                <c:pt idx="30">
                  <c:v>10.026315789473541</c:v>
                </c:pt>
                <c:pt idx="31">
                  <c:v>10.513157894737153</c:v>
                </c:pt>
                <c:pt idx="32">
                  <c:v>10.973684210526507</c:v>
                </c:pt>
                <c:pt idx="33">
                  <c:v>11.460526315789522</c:v>
                </c:pt>
                <c:pt idx="34">
                  <c:v>11.934210526316004</c:v>
                </c:pt>
                <c:pt idx="35">
                  <c:v>12.434210526316148</c:v>
                </c:pt>
                <c:pt idx="36">
                  <c:v>12.921052631579162</c:v>
                </c:pt>
                <c:pt idx="37">
                  <c:v>13.407894736842177</c:v>
                </c:pt>
                <c:pt idx="38">
                  <c:v>13.894736842105191</c:v>
                </c:pt>
                <c:pt idx="39">
                  <c:v>14.407894736842463</c:v>
                </c:pt>
                <c:pt idx="40">
                  <c:v>14.907894736842008</c:v>
                </c:pt>
                <c:pt idx="41">
                  <c:v>15.407894736842152</c:v>
                </c:pt>
                <c:pt idx="42">
                  <c:v>15.921052631578828</c:v>
                </c:pt>
                <c:pt idx="43">
                  <c:v>16.4342105263161</c:v>
                </c:pt>
                <c:pt idx="44">
                  <c:v>16.947368421052776</c:v>
                </c:pt>
                <c:pt idx="45">
                  <c:v>17.460526315789451</c:v>
                </c:pt>
                <c:pt idx="46">
                  <c:v>17.973684210526123</c:v>
                </c:pt>
                <c:pt idx="47">
                  <c:v>18.499999999999929</c:v>
                </c:pt>
                <c:pt idx="48">
                  <c:v>19.026315789473731</c:v>
                </c:pt>
                <c:pt idx="49">
                  <c:v>19.565789473684067</c:v>
                </c:pt>
                <c:pt idx="50">
                  <c:v>20.092105263157869</c:v>
                </c:pt>
                <c:pt idx="51">
                  <c:v>20.618421052631675</c:v>
                </c:pt>
                <c:pt idx="52">
                  <c:v>21.15789473684201</c:v>
                </c:pt>
                <c:pt idx="53">
                  <c:v>21.697368421052943</c:v>
                </c:pt>
                <c:pt idx="54">
                  <c:v>22.249999999999808</c:v>
                </c:pt>
                <c:pt idx="55">
                  <c:v>22.789473684210741</c:v>
                </c:pt>
                <c:pt idx="56">
                  <c:v>23.342105263158206</c:v>
                </c:pt>
                <c:pt idx="57">
                  <c:v>23.894736842105072</c:v>
                </c:pt>
                <c:pt idx="58">
                  <c:v>24.434210526316004</c:v>
                </c:pt>
                <c:pt idx="59">
                  <c:v>24.98684210526347</c:v>
                </c:pt>
                <c:pt idx="60">
                  <c:v>25.552631578947462</c:v>
                </c:pt>
                <c:pt idx="61">
                  <c:v>26.118421052631458</c:v>
                </c:pt>
                <c:pt idx="62">
                  <c:v>26.684210526316054</c:v>
                </c:pt>
                <c:pt idx="63">
                  <c:v>27.250000000000046</c:v>
                </c:pt>
                <c:pt idx="64">
                  <c:v>27.815789473684042</c:v>
                </c:pt>
                <c:pt idx="65">
                  <c:v>28.394736842105168</c:v>
                </c:pt>
                <c:pt idx="66">
                  <c:v>28.96052631578976</c:v>
                </c:pt>
                <c:pt idx="67">
                  <c:v>29.552631578947416</c:v>
                </c:pt>
                <c:pt idx="68">
                  <c:v>30.131578947368542</c:v>
                </c:pt>
                <c:pt idx="69">
                  <c:v>30.723684210526194</c:v>
                </c:pt>
                <c:pt idx="70">
                  <c:v>31.31578947368445</c:v>
                </c:pt>
                <c:pt idx="71">
                  <c:v>31.907894736842106</c:v>
                </c:pt>
                <c:pt idx="72">
                  <c:v>32.500000000000355</c:v>
                </c:pt>
                <c:pt idx="73">
                  <c:v>33.105263157894548</c:v>
                </c:pt>
                <c:pt idx="74">
                  <c:v>33.697368421052801</c:v>
                </c:pt>
                <c:pt idx="75">
                  <c:v>34.315789473684113</c:v>
                </c:pt>
                <c:pt idx="76">
                  <c:v>34.921052631578902</c:v>
                </c:pt>
                <c:pt idx="77">
                  <c:v>35.407894736841911</c:v>
                </c:pt>
                <c:pt idx="78">
                  <c:v>35.407894736841911</c:v>
                </c:pt>
                <c:pt idx="79">
                  <c:v>35.407894736841911</c:v>
                </c:pt>
                <c:pt idx="80">
                  <c:v>35.407894736841911</c:v>
                </c:pt>
                <c:pt idx="81">
                  <c:v>35.407894736841911</c:v>
                </c:pt>
                <c:pt idx="82">
                  <c:v>35.407894736841911</c:v>
                </c:pt>
                <c:pt idx="83">
                  <c:v>35.407894736841911</c:v>
                </c:pt>
                <c:pt idx="84">
                  <c:v>35.407894736841911</c:v>
                </c:pt>
                <c:pt idx="85">
                  <c:v>35.421052631579045</c:v>
                </c:pt>
                <c:pt idx="86">
                  <c:v>35.434210526316171</c:v>
                </c:pt>
                <c:pt idx="87">
                  <c:v>35.447368421052701</c:v>
                </c:pt>
                <c:pt idx="88">
                  <c:v>35.460526315789835</c:v>
                </c:pt>
                <c:pt idx="89">
                  <c:v>35.486842105263491</c:v>
                </c:pt>
                <c:pt idx="90">
                  <c:v>35.500000000000021</c:v>
                </c:pt>
                <c:pt idx="91">
                  <c:v>35.526315789473685</c:v>
                </c:pt>
                <c:pt idx="92">
                  <c:v>35.552631578947341</c:v>
                </c:pt>
                <c:pt idx="93">
                  <c:v>35.592105263158132</c:v>
                </c:pt>
                <c:pt idx="94">
                  <c:v>35.618421052631795</c:v>
                </c:pt>
                <c:pt idx="95">
                  <c:v>35.657894736841982</c:v>
                </c:pt>
                <c:pt idx="96">
                  <c:v>35.697368421052772</c:v>
                </c:pt>
                <c:pt idx="97">
                  <c:v>35.736842105262966</c:v>
                </c:pt>
                <c:pt idx="98">
                  <c:v>35.776315789473756</c:v>
                </c:pt>
                <c:pt idx="99">
                  <c:v>35.828947368421076</c:v>
                </c:pt>
                <c:pt idx="100">
                  <c:v>35.868421052631867</c:v>
                </c:pt>
                <c:pt idx="101">
                  <c:v>35.921052631579187</c:v>
                </c:pt>
                <c:pt idx="102">
                  <c:v>35.973684210526507</c:v>
                </c:pt>
                <c:pt idx="103">
                  <c:v>36.026315789473827</c:v>
                </c:pt>
                <c:pt idx="104">
                  <c:v>36.078947368421147</c:v>
                </c:pt>
                <c:pt idx="105">
                  <c:v>36.131578947368467</c:v>
                </c:pt>
                <c:pt idx="106">
                  <c:v>36.197368421052921</c:v>
                </c:pt>
                <c:pt idx="107">
                  <c:v>36.250000000000242</c:v>
                </c:pt>
                <c:pt idx="108">
                  <c:v>36.315789473684092</c:v>
                </c:pt>
                <c:pt idx="109">
                  <c:v>36.368421052631412</c:v>
                </c:pt>
                <c:pt idx="110">
                  <c:v>36.434210526315859</c:v>
                </c:pt>
                <c:pt idx="111">
                  <c:v>36.500000000000313</c:v>
                </c:pt>
                <c:pt idx="112">
                  <c:v>36.565789473684163</c:v>
                </c:pt>
                <c:pt idx="113">
                  <c:v>36.63157894736861</c:v>
                </c:pt>
                <c:pt idx="114">
                  <c:v>36.697368421052467</c:v>
                </c:pt>
                <c:pt idx="115">
                  <c:v>36.763157894736914</c:v>
                </c:pt>
                <c:pt idx="116">
                  <c:v>36.82894736842136</c:v>
                </c:pt>
                <c:pt idx="117">
                  <c:v>36.907894736842344</c:v>
                </c:pt>
                <c:pt idx="118">
                  <c:v>36.986842105263328</c:v>
                </c:pt>
                <c:pt idx="119">
                  <c:v>37.052631578947178</c:v>
                </c:pt>
                <c:pt idx="120">
                  <c:v>37.131578947368759</c:v>
                </c:pt>
                <c:pt idx="121">
                  <c:v>37.197368421052609</c:v>
                </c:pt>
                <c:pt idx="122">
                  <c:v>37.263157894737056</c:v>
                </c:pt>
                <c:pt idx="123">
                  <c:v>37.342105263158039</c:v>
                </c:pt>
                <c:pt idx="124">
                  <c:v>37.421052631579016</c:v>
                </c:pt>
                <c:pt idx="125">
                  <c:v>37.5</c:v>
                </c:pt>
                <c:pt idx="126">
                  <c:v>37.578947368420984</c:v>
                </c:pt>
                <c:pt idx="127">
                  <c:v>37.657894736841961</c:v>
                </c:pt>
                <c:pt idx="128">
                  <c:v>37.736842105263541</c:v>
                </c:pt>
                <c:pt idx="129">
                  <c:v>37.815789473684518</c:v>
                </c:pt>
                <c:pt idx="130">
                  <c:v>37.894736842105502</c:v>
                </c:pt>
                <c:pt idx="131">
                  <c:v>37.986842105263015</c:v>
                </c:pt>
                <c:pt idx="132">
                  <c:v>38.065789473684596</c:v>
                </c:pt>
                <c:pt idx="133">
                  <c:v>38.144736842105573</c:v>
                </c:pt>
                <c:pt idx="134">
                  <c:v>38.236842105263086</c:v>
                </c:pt>
                <c:pt idx="135">
                  <c:v>38.315789473684063</c:v>
                </c:pt>
                <c:pt idx="136">
                  <c:v>38.407894736842174</c:v>
                </c:pt>
                <c:pt idx="137">
                  <c:v>38.486842105263158</c:v>
                </c:pt>
                <c:pt idx="138">
                  <c:v>38.578947368421268</c:v>
                </c:pt>
                <c:pt idx="139">
                  <c:v>38.657894736842252</c:v>
                </c:pt>
                <c:pt idx="140">
                  <c:v>38.736842105263229</c:v>
                </c:pt>
                <c:pt idx="141">
                  <c:v>38.828947368421339</c:v>
                </c:pt>
                <c:pt idx="142">
                  <c:v>38.921052631578853</c:v>
                </c:pt>
                <c:pt idx="143">
                  <c:v>39.013157894736963</c:v>
                </c:pt>
                <c:pt idx="144">
                  <c:v>39.09210526315794</c:v>
                </c:pt>
                <c:pt idx="145">
                  <c:v>39.184210526316051</c:v>
                </c:pt>
                <c:pt idx="146">
                  <c:v>39.276315789473564</c:v>
                </c:pt>
                <c:pt idx="147">
                  <c:v>39.368421052631675</c:v>
                </c:pt>
                <c:pt idx="148">
                  <c:v>39.460526315789785</c:v>
                </c:pt>
                <c:pt idx="149">
                  <c:v>39.552631578947299</c:v>
                </c:pt>
                <c:pt idx="150">
                  <c:v>39.631578947368276</c:v>
                </c:pt>
                <c:pt idx="151">
                  <c:v>39.73684210526352</c:v>
                </c:pt>
                <c:pt idx="152">
                  <c:v>39.815789473684497</c:v>
                </c:pt>
                <c:pt idx="153">
                  <c:v>39.90789473684201</c:v>
                </c:pt>
                <c:pt idx="154">
                  <c:v>40.000000000000121</c:v>
                </c:pt>
                <c:pt idx="155">
                  <c:v>40.092105263158231</c:v>
                </c:pt>
                <c:pt idx="156">
                  <c:v>40.184210526315738</c:v>
                </c:pt>
                <c:pt idx="157">
                  <c:v>40.276315789473848</c:v>
                </c:pt>
                <c:pt idx="158">
                  <c:v>40.368421052631959</c:v>
                </c:pt>
                <c:pt idx="159">
                  <c:v>40.473684210526599</c:v>
                </c:pt>
                <c:pt idx="160">
                  <c:v>40.565789473684113</c:v>
                </c:pt>
                <c:pt idx="161">
                  <c:v>40.657894736842223</c:v>
                </c:pt>
                <c:pt idx="162">
                  <c:v>40.750000000000334</c:v>
                </c:pt>
                <c:pt idx="163">
                  <c:v>40.842105263157848</c:v>
                </c:pt>
                <c:pt idx="164">
                  <c:v>40.934210526315958</c:v>
                </c:pt>
                <c:pt idx="165">
                  <c:v>41.039473684210598</c:v>
                </c:pt>
                <c:pt idx="166">
                  <c:v>41.131578947368709</c:v>
                </c:pt>
                <c:pt idx="167">
                  <c:v>41.223684210526223</c:v>
                </c:pt>
                <c:pt idx="168">
                  <c:v>41.315789473684333</c:v>
                </c:pt>
                <c:pt idx="169">
                  <c:v>41.407894736842437</c:v>
                </c:pt>
                <c:pt idx="170">
                  <c:v>41.513157894737084</c:v>
                </c:pt>
                <c:pt idx="171">
                  <c:v>41.605263157894591</c:v>
                </c:pt>
                <c:pt idx="172">
                  <c:v>41.710526315789835</c:v>
                </c:pt>
                <c:pt idx="173">
                  <c:v>41.802631578947341</c:v>
                </c:pt>
                <c:pt idx="174">
                  <c:v>41.894736842105452</c:v>
                </c:pt>
                <c:pt idx="175">
                  <c:v>42.000000000000092</c:v>
                </c:pt>
                <c:pt idx="176">
                  <c:v>42.092105263158203</c:v>
                </c:pt>
                <c:pt idx="177">
                  <c:v>42.184210526315717</c:v>
                </c:pt>
                <c:pt idx="178">
                  <c:v>42.289473684210357</c:v>
                </c:pt>
                <c:pt idx="179">
                  <c:v>42.394736842105601</c:v>
                </c:pt>
                <c:pt idx="180">
                  <c:v>42.486842105263108</c:v>
                </c:pt>
                <c:pt idx="181">
                  <c:v>42.578947368421218</c:v>
                </c:pt>
                <c:pt idx="182">
                  <c:v>42.684210526315859</c:v>
                </c:pt>
                <c:pt idx="183">
                  <c:v>42.776315789473969</c:v>
                </c:pt>
                <c:pt idx="184">
                  <c:v>42.88157894736861</c:v>
                </c:pt>
                <c:pt idx="185">
                  <c:v>42.973684210526123</c:v>
                </c:pt>
                <c:pt idx="186">
                  <c:v>43.07894736842136</c:v>
                </c:pt>
                <c:pt idx="187">
                  <c:v>43.171052631578874</c:v>
                </c:pt>
                <c:pt idx="188">
                  <c:v>43.263157894736985</c:v>
                </c:pt>
                <c:pt idx="189">
                  <c:v>43.368421052631625</c:v>
                </c:pt>
                <c:pt idx="190">
                  <c:v>43.460526315789735</c:v>
                </c:pt>
                <c:pt idx="191">
                  <c:v>43.565789473684376</c:v>
                </c:pt>
                <c:pt idx="192">
                  <c:v>43.671052631579016</c:v>
                </c:pt>
                <c:pt idx="193">
                  <c:v>43.776315789473657</c:v>
                </c:pt>
                <c:pt idx="194">
                  <c:v>43.881578947368304</c:v>
                </c:pt>
                <c:pt idx="195">
                  <c:v>43.973684210526415</c:v>
                </c:pt>
                <c:pt idx="196">
                  <c:v>44.078947368421055</c:v>
                </c:pt>
                <c:pt idx="197">
                  <c:v>44.171052631579165</c:v>
                </c:pt>
                <c:pt idx="198">
                  <c:v>44.276315789473806</c:v>
                </c:pt>
                <c:pt idx="199">
                  <c:v>44.381578947368446</c:v>
                </c:pt>
                <c:pt idx="200">
                  <c:v>44.486842105263086</c:v>
                </c:pt>
                <c:pt idx="201">
                  <c:v>44.578947368421197</c:v>
                </c:pt>
                <c:pt idx="202">
                  <c:v>44.684210526315837</c:v>
                </c:pt>
                <c:pt idx="203">
                  <c:v>44.789473684210478</c:v>
                </c:pt>
                <c:pt idx="204">
                  <c:v>44.881578947368588</c:v>
                </c:pt>
                <c:pt idx="205">
                  <c:v>44.973684210526699</c:v>
                </c:pt>
                <c:pt idx="206">
                  <c:v>45.078947368421339</c:v>
                </c:pt>
                <c:pt idx="207">
                  <c:v>45.184210526315979</c:v>
                </c:pt>
                <c:pt idx="208">
                  <c:v>45.28947368421062</c:v>
                </c:pt>
                <c:pt idx="209">
                  <c:v>45.38157894736873</c:v>
                </c:pt>
                <c:pt idx="210">
                  <c:v>45.486842105263371</c:v>
                </c:pt>
                <c:pt idx="211">
                  <c:v>45.592105263158011</c:v>
                </c:pt>
                <c:pt idx="212">
                  <c:v>45.697368421052659</c:v>
                </c:pt>
                <c:pt idx="213">
                  <c:v>45.789473684210762</c:v>
                </c:pt>
                <c:pt idx="214">
                  <c:v>45.894736842105409</c:v>
                </c:pt>
                <c:pt idx="215">
                  <c:v>45.98684210526352</c:v>
                </c:pt>
                <c:pt idx="216">
                  <c:v>46.09210526315816</c:v>
                </c:pt>
                <c:pt idx="217">
                  <c:v>46.197368421052801</c:v>
                </c:pt>
                <c:pt idx="218">
                  <c:v>46.289473684210911</c:v>
                </c:pt>
                <c:pt idx="219">
                  <c:v>46.394736842105551</c:v>
                </c:pt>
                <c:pt idx="220">
                  <c:v>46.500000000000192</c:v>
                </c:pt>
                <c:pt idx="221">
                  <c:v>46.605263157894832</c:v>
                </c:pt>
                <c:pt idx="222">
                  <c:v>46.710526315789473</c:v>
                </c:pt>
                <c:pt idx="223">
                  <c:v>46.815789473684113</c:v>
                </c:pt>
                <c:pt idx="224">
                  <c:v>46.907894736842223</c:v>
                </c:pt>
                <c:pt idx="225">
                  <c:v>47.013157894736864</c:v>
                </c:pt>
                <c:pt idx="226">
                  <c:v>47.105263157894974</c:v>
                </c:pt>
                <c:pt idx="227">
                  <c:v>47.210526315789615</c:v>
                </c:pt>
                <c:pt idx="228">
                  <c:v>47.315789473684255</c:v>
                </c:pt>
                <c:pt idx="229">
                  <c:v>47.407894736842366</c:v>
                </c:pt>
                <c:pt idx="230">
                  <c:v>47.513157894737006</c:v>
                </c:pt>
                <c:pt idx="231">
                  <c:v>47.618421052631653</c:v>
                </c:pt>
                <c:pt idx="232">
                  <c:v>47.723684210526294</c:v>
                </c:pt>
                <c:pt idx="233">
                  <c:v>47.815789473684404</c:v>
                </c:pt>
                <c:pt idx="234">
                  <c:v>47.934210526316171</c:v>
                </c:pt>
                <c:pt idx="235">
                  <c:v>48.026315789473685</c:v>
                </c:pt>
                <c:pt idx="236">
                  <c:v>48.144736842105452</c:v>
                </c:pt>
                <c:pt idx="237">
                  <c:v>48.236842105262966</c:v>
                </c:pt>
                <c:pt idx="238">
                  <c:v>48.342105263158203</c:v>
                </c:pt>
                <c:pt idx="239">
                  <c:v>48.447368421052843</c:v>
                </c:pt>
                <c:pt idx="240">
                  <c:v>48.552631578947491</c:v>
                </c:pt>
                <c:pt idx="241">
                  <c:v>48.657894736842131</c:v>
                </c:pt>
                <c:pt idx="242">
                  <c:v>48.750000000000242</c:v>
                </c:pt>
                <c:pt idx="243">
                  <c:v>48.855263157894882</c:v>
                </c:pt>
                <c:pt idx="244">
                  <c:v>48.960526315789522</c:v>
                </c:pt>
                <c:pt idx="245">
                  <c:v>49.065789473684163</c:v>
                </c:pt>
                <c:pt idx="246">
                  <c:v>49.171052631578803</c:v>
                </c:pt>
                <c:pt idx="247">
                  <c:v>49.263157894736914</c:v>
                </c:pt>
                <c:pt idx="248">
                  <c:v>49.368421052631554</c:v>
                </c:pt>
                <c:pt idx="249">
                  <c:v>49.473684210526194</c:v>
                </c:pt>
                <c:pt idx="250">
                  <c:v>49.565789473684305</c:v>
                </c:pt>
                <c:pt idx="251">
                  <c:v>49.671052631578945</c:v>
                </c:pt>
                <c:pt idx="252">
                  <c:v>49.776315789473585</c:v>
                </c:pt>
                <c:pt idx="253">
                  <c:v>49.881578947368226</c:v>
                </c:pt>
                <c:pt idx="254">
                  <c:v>49.98684210526347</c:v>
                </c:pt>
                <c:pt idx="255">
                  <c:v>50.092105263158111</c:v>
                </c:pt>
                <c:pt idx="256">
                  <c:v>50.197368421052751</c:v>
                </c:pt>
                <c:pt idx="257">
                  <c:v>50.289473684210861</c:v>
                </c:pt>
                <c:pt idx="258">
                  <c:v>50.394736842105502</c:v>
                </c:pt>
                <c:pt idx="259">
                  <c:v>50.500000000000142</c:v>
                </c:pt>
                <c:pt idx="260">
                  <c:v>50.605263157894782</c:v>
                </c:pt>
                <c:pt idx="261">
                  <c:v>50.710526315789423</c:v>
                </c:pt>
                <c:pt idx="262">
                  <c:v>50.815789473684063</c:v>
                </c:pt>
                <c:pt idx="263">
                  <c:v>50.921052631579308</c:v>
                </c:pt>
                <c:pt idx="264">
                  <c:v>51.026315789473948</c:v>
                </c:pt>
                <c:pt idx="265">
                  <c:v>51.118421052631462</c:v>
                </c:pt>
                <c:pt idx="266">
                  <c:v>51.223684210526699</c:v>
                </c:pt>
                <c:pt idx="267">
                  <c:v>51.328947368421339</c:v>
                </c:pt>
                <c:pt idx="268">
                  <c:v>51.434210526315979</c:v>
                </c:pt>
                <c:pt idx="269">
                  <c:v>51.53947368421062</c:v>
                </c:pt>
                <c:pt idx="270">
                  <c:v>51.64473684210526</c:v>
                </c:pt>
                <c:pt idx="271">
                  <c:v>51.736842105263371</c:v>
                </c:pt>
                <c:pt idx="272">
                  <c:v>51.842105263158011</c:v>
                </c:pt>
                <c:pt idx="273">
                  <c:v>51.947368421052651</c:v>
                </c:pt>
                <c:pt idx="274">
                  <c:v>52.052631578947299</c:v>
                </c:pt>
                <c:pt idx="275">
                  <c:v>52.157894736841939</c:v>
                </c:pt>
                <c:pt idx="276">
                  <c:v>52.263157894737176</c:v>
                </c:pt>
                <c:pt idx="277">
                  <c:v>52.35526315789469</c:v>
                </c:pt>
                <c:pt idx="278">
                  <c:v>52.473684210526457</c:v>
                </c:pt>
                <c:pt idx="279">
                  <c:v>52.578947368421098</c:v>
                </c:pt>
                <c:pt idx="280">
                  <c:v>52.684210526315738</c:v>
                </c:pt>
                <c:pt idx="281">
                  <c:v>52.776315789473848</c:v>
                </c:pt>
                <c:pt idx="282">
                  <c:v>52.881578947368489</c:v>
                </c:pt>
                <c:pt idx="283">
                  <c:v>52.986842105263136</c:v>
                </c:pt>
                <c:pt idx="284">
                  <c:v>53.092105263157777</c:v>
                </c:pt>
                <c:pt idx="285">
                  <c:v>53.197368421053014</c:v>
                </c:pt>
                <c:pt idx="286">
                  <c:v>53.289473684210527</c:v>
                </c:pt>
                <c:pt idx="287">
                  <c:v>53.407894736842294</c:v>
                </c:pt>
                <c:pt idx="288">
                  <c:v>53.513157894736935</c:v>
                </c:pt>
                <c:pt idx="289">
                  <c:v>53.605263157895045</c:v>
                </c:pt>
                <c:pt idx="290">
                  <c:v>53.710526315789686</c:v>
                </c:pt>
                <c:pt idx="291">
                  <c:v>53.815789473684326</c:v>
                </c:pt>
                <c:pt idx="292">
                  <c:v>53.921052631578974</c:v>
                </c:pt>
                <c:pt idx="293">
                  <c:v>54.026315789473614</c:v>
                </c:pt>
                <c:pt idx="294">
                  <c:v>54.131578947368254</c:v>
                </c:pt>
                <c:pt idx="295">
                  <c:v>54.236842105263491</c:v>
                </c:pt>
                <c:pt idx="296">
                  <c:v>54.328947368421005</c:v>
                </c:pt>
                <c:pt idx="297">
                  <c:v>54.434210526315645</c:v>
                </c:pt>
                <c:pt idx="298">
                  <c:v>54.539473684210883</c:v>
                </c:pt>
                <c:pt idx="299">
                  <c:v>54.644736842105523</c:v>
                </c:pt>
                <c:pt idx="300">
                  <c:v>54.750000000000163</c:v>
                </c:pt>
                <c:pt idx="301">
                  <c:v>54.855263157894811</c:v>
                </c:pt>
                <c:pt idx="302">
                  <c:v>54.960526315789451</c:v>
                </c:pt>
                <c:pt idx="303">
                  <c:v>55.052631578947562</c:v>
                </c:pt>
                <c:pt idx="304">
                  <c:v>55.157894736842202</c:v>
                </c:pt>
                <c:pt idx="305">
                  <c:v>55.263157894736842</c:v>
                </c:pt>
                <c:pt idx="306">
                  <c:v>55.368421052631483</c:v>
                </c:pt>
                <c:pt idx="307">
                  <c:v>55.473684210526123</c:v>
                </c:pt>
                <c:pt idx="308">
                  <c:v>55.57894736842136</c:v>
                </c:pt>
                <c:pt idx="309">
                  <c:v>55.684210526316001</c:v>
                </c:pt>
                <c:pt idx="310">
                  <c:v>55.789473684210648</c:v>
                </c:pt>
                <c:pt idx="311">
                  <c:v>55.894736842105289</c:v>
                </c:pt>
                <c:pt idx="312">
                  <c:v>55.999999999999929</c:v>
                </c:pt>
                <c:pt idx="313">
                  <c:v>56.105263157894569</c:v>
                </c:pt>
                <c:pt idx="314">
                  <c:v>56.19736842105268</c:v>
                </c:pt>
                <c:pt idx="315">
                  <c:v>56.30263157894732</c:v>
                </c:pt>
                <c:pt idx="316">
                  <c:v>56.407894736841961</c:v>
                </c:pt>
                <c:pt idx="317">
                  <c:v>56.513157894737198</c:v>
                </c:pt>
                <c:pt idx="318">
                  <c:v>56.618421052631838</c:v>
                </c:pt>
                <c:pt idx="319">
                  <c:v>56.723684210526486</c:v>
                </c:pt>
                <c:pt idx="320">
                  <c:v>56.828947368421126</c:v>
                </c:pt>
                <c:pt idx="321">
                  <c:v>56.934210526315766</c:v>
                </c:pt>
                <c:pt idx="322">
                  <c:v>57.039473684210407</c:v>
                </c:pt>
                <c:pt idx="323">
                  <c:v>57.157894736842174</c:v>
                </c:pt>
                <c:pt idx="324">
                  <c:v>57.250000000000284</c:v>
                </c:pt>
                <c:pt idx="325">
                  <c:v>57.355263157894925</c:v>
                </c:pt>
                <c:pt idx="326">
                  <c:v>57.460526315789572</c:v>
                </c:pt>
                <c:pt idx="327">
                  <c:v>57.578947368421339</c:v>
                </c:pt>
                <c:pt idx="328">
                  <c:v>57.684210526315979</c:v>
                </c:pt>
                <c:pt idx="329">
                  <c:v>57.78947368421062</c:v>
                </c:pt>
                <c:pt idx="330">
                  <c:v>57.89473684210526</c:v>
                </c:pt>
                <c:pt idx="331">
                  <c:v>57.999999999999901</c:v>
                </c:pt>
                <c:pt idx="332">
                  <c:v>58.092105263158011</c:v>
                </c:pt>
                <c:pt idx="333">
                  <c:v>58.197368421052651</c:v>
                </c:pt>
                <c:pt idx="334">
                  <c:v>58.302631578947299</c:v>
                </c:pt>
                <c:pt idx="335">
                  <c:v>58.407894736841939</c:v>
                </c:pt>
                <c:pt idx="336">
                  <c:v>58.513157894737176</c:v>
                </c:pt>
                <c:pt idx="337">
                  <c:v>58.60526315789469</c:v>
                </c:pt>
                <c:pt idx="338">
                  <c:v>58.71052631578933</c:v>
                </c:pt>
                <c:pt idx="339">
                  <c:v>58.828947368421098</c:v>
                </c:pt>
                <c:pt idx="340">
                  <c:v>58.934210526315738</c:v>
                </c:pt>
                <c:pt idx="341">
                  <c:v>59.026315789473848</c:v>
                </c:pt>
                <c:pt idx="342">
                  <c:v>59.131578947368489</c:v>
                </c:pt>
                <c:pt idx="343">
                  <c:v>59.236842105263136</c:v>
                </c:pt>
                <c:pt idx="344">
                  <c:v>59.342105263157777</c:v>
                </c:pt>
                <c:pt idx="345">
                  <c:v>59.447368421053014</c:v>
                </c:pt>
                <c:pt idx="346">
                  <c:v>59.552631578947654</c:v>
                </c:pt>
                <c:pt idx="347">
                  <c:v>59.657894736842294</c:v>
                </c:pt>
                <c:pt idx="348">
                  <c:v>59.763157894736935</c:v>
                </c:pt>
                <c:pt idx="349">
                  <c:v>59.868421052631575</c:v>
                </c:pt>
                <c:pt idx="350">
                  <c:v>59.960526315789686</c:v>
                </c:pt>
                <c:pt idx="351">
                  <c:v>60.065789473684326</c:v>
                </c:pt>
                <c:pt idx="352">
                  <c:v>60.171052631578974</c:v>
                </c:pt>
                <c:pt idx="353">
                  <c:v>60.276315789473614</c:v>
                </c:pt>
                <c:pt idx="354">
                  <c:v>60.368421052631724</c:v>
                </c:pt>
                <c:pt idx="355">
                  <c:v>60.473684210526365</c:v>
                </c:pt>
                <c:pt idx="356">
                  <c:v>60.578947368421005</c:v>
                </c:pt>
                <c:pt idx="357">
                  <c:v>60.697368421052772</c:v>
                </c:pt>
                <c:pt idx="358">
                  <c:v>60.789473684210883</c:v>
                </c:pt>
                <c:pt idx="359">
                  <c:v>60.894736842105523</c:v>
                </c:pt>
                <c:pt idx="360">
                  <c:v>61.000000000000163</c:v>
                </c:pt>
                <c:pt idx="361">
                  <c:v>61.105263157894811</c:v>
                </c:pt>
                <c:pt idx="362">
                  <c:v>61.210526315789451</c:v>
                </c:pt>
                <c:pt idx="363">
                  <c:v>61.315789473684092</c:v>
                </c:pt>
                <c:pt idx="364">
                  <c:v>61.421052631579329</c:v>
                </c:pt>
                <c:pt idx="365">
                  <c:v>61.526315789473969</c:v>
                </c:pt>
                <c:pt idx="366">
                  <c:v>61.63157894736861</c:v>
                </c:pt>
                <c:pt idx="367">
                  <c:v>61.723684210526123</c:v>
                </c:pt>
                <c:pt idx="368">
                  <c:v>61.82894736842136</c:v>
                </c:pt>
                <c:pt idx="369">
                  <c:v>61.934210526316001</c:v>
                </c:pt>
                <c:pt idx="370">
                  <c:v>62.039473684210648</c:v>
                </c:pt>
                <c:pt idx="371">
                  <c:v>62.144736842105289</c:v>
                </c:pt>
                <c:pt idx="372">
                  <c:v>62.249999999999929</c:v>
                </c:pt>
                <c:pt idx="373">
                  <c:v>62.355263157894569</c:v>
                </c:pt>
                <c:pt idx="374">
                  <c:v>62.460526315789807</c:v>
                </c:pt>
                <c:pt idx="375">
                  <c:v>62.55263157894732</c:v>
                </c:pt>
                <c:pt idx="376">
                  <c:v>62.671052631579087</c:v>
                </c:pt>
                <c:pt idx="377">
                  <c:v>62.763157894737198</c:v>
                </c:pt>
                <c:pt idx="378">
                  <c:v>62.868421052631838</c:v>
                </c:pt>
                <c:pt idx="379">
                  <c:v>62.973684210526486</c:v>
                </c:pt>
                <c:pt idx="380">
                  <c:v>63.065789473684596</c:v>
                </c:pt>
                <c:pt idx="381">
                  <c:v>63.184210526315766</c:v>
                </c:pt>
                <c:pt idx="382">
                  <c:v>63.276315789473877</c:v>
                </c:pt>
                <c:pt idx="383">
                  <c:v>63.394736842105644</c:v>
                </c:pt>
                <c:pt idx="384">
                  <c:v>63.500000000000284</c:v>
                </c:pt>
                <c:pt idx="385">
                  <c:v>63.605263157894925</c:v>
                </c:pt>
                <c:pt idx="386">
                  <c:v>63.710526315789572</c:v>
                </c:pt>
                <c:pt idx="387">
                  <c:v>63.802631578947675</c:v>
                </c:pt>
                <c:pt idx="388">
                  <c:v>63.907894736842323</c:v>
                </c:pt>
                <c:pt idx="389">
                  <c:v>64.013157894736963</c:v>
                </c:pt>
                <c:pt idx="390">
                  <c:v>64.118421052631604</c:v>
                </c:pt>
                <c:pt idx="391">
                  <c:v>64.223684210526244</c:v>
                </c:pt>
                <c:pt idx="392">
                  <c:v>64.328947368420884</c:v>
                </c:pt>
                <c:pt idx="393">
                  <c:v>64.434210526316122</c:v>
                </c:pt>
                <c:pt idx="394">
                  <c:v>64.539473684210762</c:v>
                </c:pt>
                <c:pt idx="395">
                  <c:v>64.644736842105402</c:v>
                </c:pt>
                <c:pt idx="396">
                  <c:v>64.750000000000043</c:v>
                </c:pt>
                <c:pt idx="397">
                  <c:v>64.84210526315816</c:v>
                </c:pt>
                <c:pt idx="398">
                  <c:v>64.947368421052801</c:v>
                </c:pt>
                <c:pt idx="399">
                  <c:v>65.065789473684575</c:v>
                </c:pt>
                <c:pt idx="400">
                  <c:v>65.171052631579215</c:v>
                </c:pt>
                <c:pt idx="401">
                  <c:v>65.263157894736722</c:v>
                </c:pt>
                <c:pt idx="402">
                  <c:v>65.368421052631959</c:v>
                </c:pt>
                <c:pt idx="403">
                  <c:v>65.473684210526599</c:v>
                </c:pt>
                <c:pt idx="404">
                  <c:v>65.57894736842124</c:v>
                </c:pt>
                <c:pt idx="405">
                  <c:v>65.68421052631588</c:v>
                </c:pt>
                <c:pt idx="406">
                  <c:v>65.78947368421052</c:v>
                </c:pt>
                <c:pt idx="407">
                  <c:v>65.894736842105161</c:v>
                </c:pt>
                <c:pt idx="408">
                  <c:v>65.986842105263278</c:v>
                </c:pt>
                <c:pt idx="409">
                  <c:v>66.092105263157919</c:v>
                </c:pt>
                <c:pt idx="410">
                  <c:v>66.197368421052559</c:v>
                </c:pt>
                <c:pt idx="411">
                  <c:v>66.302631578947199</c:v>
                </c:pt>
                <c:pt idx="412">
                  <c:v>66.407894736842437</c:v>
                </c:pt>
                <c:pt idx="413">
                  <c:v>66.513157894737077</c:v>
                </c:pt>
                <c:pt idx="414">
                  <c:v>66.618421052631717</c:v>
                </c:pt>
                <c:pt idx="415">
                  <c:v>66.723684210526358</c:v>
                </c:pt>
                <c:pt idx="416">
                  <c:v>66.828947368420998</c:v>
                </c:pt>
                <c:pt idx="417">
                  <c:v>66.934210526315638</c:v>
                </c:pt>
                <c:pt idx="418">
                  <c:v>67.03947368421089</c:v>
                </c:pt>
                <c:pt idx="419">
                  <c:v>67.14473684210553</c:v>
                </c:pt>
                <c:pt idx="420">
                  <c:v>67.236842105263037</c:v>
                </c:pt>
                <c:pt idx="421">
                  <c:v>67.342105263158274</c:v>
                </c:pt>
                <c:pt idx="422">
                  <c:v>67.447368421052914</c:v>
                </c:pt>
                <c:pt idx="423">
                  <c:v>67.552631578947555</c:v>
                </c:pt>
                <c:pt idx="424">
                  <c:v>67.657894736842195</c:v>
                </c:pt>
                <c:pt idx="425">
                  <c:v>67.763157894736835</c:v>
                </c:pt>
                <c:pt idx="426">
                  <c:v>67.868421052631476</c:v>
                </c:pt>
                <c:pt idx="427">
                  <c:v>67.960526315789593</c:v>
                </c:pt>
                <c:pt idx="428">
                  <c:v>68.065789473684234</c:v>
                </c:pt>
                <c:pt idx="429">
                  <c:v>68.171052631578874</c:v>
                </c:pt>
                <c:pt idx="430">
                  <c:v>68.276315789473514</c:v>
                </c:pt>
                <c:pt idx="431">
                  <c:v>68.368421052631632</c:v>
                </c:pt>
                <c:pt idx="432">
                  <c:v>68.486842105263392</c:v>
                </c:pt>
                <c:pt idx="433">
                  <c:v>68.592105263158032</c:v>
                </c:pt>
                <c:pt idx="434">
                  <c:v>68.697368421052673</c:v>
                </c:pt>
                <c:pt idx="435">
                  <c:v>68.802631578947313</c:v>
                </c:pt>
                <c:pt idx="436">
                  <c:v>68.907894736841968</c:v>
                </c:pt>
                <c:pt idx="437">
                  <c:v>69.013157894737205</c:v>
                </c:pt>
                <c:pt idx="438">
                  <c:v>69.118421052631845</c:v>
                </c:pt>
                <c:pt idx="439">
                  <c:v>69.223684210526486</c:v>
                </c:pt>
                <c:pt idx="440">
                  <c:v>69.328947368421126</c:v>
                </c:pt>
                <c:pt idx="441">
                  <c:v>69.434210526315766</c:v>
                </c:pt>
                <c:pt idx="442">
                  <c:v>69.52631578947387</c:v>
                </c:pt>
                <c:pt idx="443">
                  <c:v>69.63157894736851</c:v>
                </c:pt>
                <c:pt idx="444">
                  <c:v>69.73684210526315</c:v>
                </c:pt>
                <c:pt idx="445">
                  <c:v>69.842105263157805</c:v>
                </c:pt>
                <c:pt idx="446">
                  <c:v>69.947368421052445</c:v>
                </c:pt>
                <c:pt idx="447">
                  <c:v>70.052631578947683</c:v>
                </c:pt>
                <c:pt idx="448">
                  <c:v>70.157894736842323</c:v>
                </c:pt>
                <c:pt idx="449">
                  <c:v>70.263157894736963</c:v>
                </c:pt>
                <c:pt idx="450">
                  <c:v>70.355263157895067</c:v>
                </c:pt>
                <c:pt idx="451">
                  <c:v>70.460526315789707</c:v>
                </c:pt>
                <c:pt idx="452">
                  <c:v>70.578947368420884</c:v>
                </c:pt>
                <c:pt idx="453">
                  <c:v>70.592105263158018</c:v>
                </c:pt>
              </c:numCache>
            </c:numRef>
          </c:xVal>
          <c:yVal>
            <c:numRef>
              <c:f>Sheet10!$M$2:$M$474</c:f>
              <c:numCache>
                <c:formatCode>General</c:formatCode>
                <c:ptCount val="473"/>
                <c:pt idx="0">
                  <c:v>3.0907400000000002E-2</c:v>
                </c:pt>
                <c:pt idx="1">
                  <c:v>3.8836599999999999E-2</c:v>
                </c:pt>
                <c:pt idx="2">
                  <c:v>4.8983199999999998E-2</c:v>
                </c:pt>
                <c:pt idx="3">
                  <c:v>5.9015900000000003E-2</c:v>
                </c:pt>
                <c:pt idx="4">
                  <c:v>6.9105899999999998E-2</c:v>
                </c:pt>
                <c:pt idx="5">
                  <c:v>7.9138700000000006E-2</c:v>
                </c:pt>
                <c:pt idx="6">
                  <c:v>8.9266799999999993E-2</c:v>
                </c:pt>
                <c:pt idx="7">
                  <c:v>9.9299600000000002E-2</c:v>
                </c:pt>
                <c:pt idx="8">
                  <c:v>0.10939</c:v>
                </c:pt>
                <c:pt idx="9">
                  <c:v>0.11944100000000001</c:v>
                </c:pt>
                <c:pt idx="10">
                  <c:v>0.12958900000000001</c:v>
                </c:pt>
                <c:pt idx="11">
                  <c:v>0.139621</c:v>
                </c:pt>
                <c:pt idx="12">
                  <c:v>0.14965400000000001</c:v>
                </c:pt>
                <c:pt idx="13">
                  <c:v>0.15972500000000001</c:v>
                </c:pt>
                <c:pt idx="14">
                  <c:v>0.169739</c:v>
                </c:pt>
                <c:pt idx="15">
                  <c:v>0.17979100000000001</c:v>
                </c:pt>
                <c:pt idx="16">
                  <c:v>0.18997600000000001</c:v>
                </c:pt>
                <c:pt idx="17">
                  <c:v>0.20000899999999999</c:v>
                </c:pt>
                <c:pt idx="18">
                  <c:v>0.21002199999999999</c:v>
                </c:pt>
                <c:pt idx="19">
                  <c:v>0.220055</c:v>
                </c:pt>
                <c:pt idx="20">
                  <c:v>0.230069</c:v>
                </c:pt>
                <c:pt idx="21">
                  <c:v>0.24008199999999999</c:v>
                </c:pt>
                <c:pt idx="22">
                  <c:v>0.25017200000000001</c:v>
                </c:pt>
                <c:pt idx="23">
                  <c:v>0.26018599999999997</c:v>
                </c:pt>
                <c:pt idx="24">
                  <c:v>0.27025700000000002</c:v>
                </c:pt>
                <c:pt idx="25">
                  <c:v>0.28028999999999998</c:v>
                </c:pt>
                <c:pt idx="26">
                  <c:v>0.29030299999999998</c:v>
                </c:pt>
                <c:pt idx="27">
                  <c:v>0.30039300000000002</c:v>
                </c:pt>
                <c:pt idx="28">
                  <c:v>0.31040699999999999</c:v>
                </c:pt>
                <c:pt idx="29">
                  <c:v>0.32042100000000001</c:v>
                </c:pt>
                <c:pt idx="30">
                  <c:v>0.33045400000000003</c:v>
                </c:pt>
                <c:pt idx="31">
                  <c:v>0.340505</c:v>
                </c:pt>
                <c:pt idx="32">
                  <c:v>0.35051900000000002</c:v>
                </c:pt>
                <c:pt idx="33">
                  <c:v>0.36053299999999999</c:v>
                </c:pt>
                <c:pt idx="34">
                  <c:v>0.37054599999999999</c:v>
                </c:pt>
                <c:pt idx="35">
                  <c:v>0.380579</c:v>
                </c:pt>
                <c:pt idx="36">
                  <c:v>0.39059300000000002</c:v>
                </c:pt>
                <c:pt idx="37">
                  <c:v>0.40062599999999998</c:v>
                </c:pt>
                <c:pt idx="38">
                  <c:v>0.41063899999999998</c:v>
                </c:pt>
                <c:pt idx="39">
                  <c:v>0.42067199999999999</c:v>
                </c:pt>
                <c:pt idx="40">
                  <c:v>0.430724</c:v>
                </c:pt>
                <c:pt idx="41">
                  <c:v>0.44085200000000002</c:v>
                </c:pt>
                <c:pt idx="42">
                  <c:v>0.45086599999999999</c:v>
                </c:pt>
                <c:pt idx="43">
                  <c:v>0.46091799999999999</c:v>
                </c:pt>
                <c:pt idx="44">
                  <c:v>0.47102699999999997</c:v>
                </c:pt>
                <c:pt idx="45">
                  <c:v>0.48107800000000001</c:v>
                </c:pt>
                <c:pt idx="46">
                  <c:v>0.49109199999999997</c:v>
                </c:pt>
                <c:pt idx="47">
                  <c:v>0.50114400000000003</c:v>
                </c:pt>
                <c:pt idx="48">
                  <c:v>0.51131000000000004</c:v>
                </c:pt>
                <c:pt idx="49">
                  <c:v>0.521343</c:v>
                </c:pt>
                <c:pt idx="50">
                  <c:v>0.53137599999999996</c:v>
                </c:pt>
                <c:pt idx="51">
                  <c:v>0.54138900000000001</c:v>
                </c:pt>
                <c:pt idx="52">
                  <c:v>0.55142199999999997</c:v>
                </c:pt>
                <c:pt idx="53">
                  <c:v>0.56151200000000001</c:v>
                </c:pt>
                <c:pt idx="54">
                  <c:v>0.57154499999999997</c:v>
                </c:pt>
                <c:pt idx="55">
                  <c:v>0.58161600000000002</c:v>
                </c:pt>
                <c:pt idx="56">
                  <c:v>0.59162999999999999</c:v>
                </c:pt>
                <c:pt idx="57">
                  <c:v>0.60166200000000003</c:v>
                </c:pt>
                <c:pt idx="58">
                  <c:v>0.611676</c:v>
                </c:pt>
                <c:pt idx="59">
                  <c:v>0.62170899999999996</c:v>
                </c:pt>
                <c:pt idx="60">
                  <c:v>0.63176100000000002</c:v>
                </c:pt>
                <c:pt idx="61">
                  <c:v>0.64177399999999996</c:v>
                </c:pt>
                <c:pt idx="62">
                  <c:v>0.65180700000000003</c:v>
                </c:pt>
                <c:pt idx="63">
                  <c:v>0.66182099999999999</c:v>
                </c:pt>
                <c:pt idx="64">
                  <c:v>0.67185300000000003</c:v>
                </c:pt>
                <c:pt idx="65">
                  <c:v>0.681867</c:v>
                </c:pt>
                <c:pt idx="66">
                  <c:v>0.69199500000000003</c:v>
                </c:pt>
                <c:pt idx="67">
                  <c:v>0.70202799999999999</c:v>
                </c:pt>
                <c:pt idx="68">
                  <c:v>0.71204199999999995</c:v>
                </c:pt>
                <c:pt idx="69">
                  <c:v>0.72207399999999999</c:v>
                </c:pt>
                <c:pt idx="70">
                  <c:v>0.73210699999999995</c:v>
                </c:pt>
                <c:pt idx="71">
                  <c:v>0.74214000000000002</c:v>
                </c:pt>
                <c:pt idx="72">
                  <c:v>0.75217299999999998</c:v>
                </c:pt>
                <c:pt idx="73">
                  <c:v>0.76220500000000002</c:v>
                </c:pt>
                <c:pt idx="74">
                  <c:v>0.77227599999999996</c:v>
                </c:pt>
                <c:pt idx="75">
                  <c:v>0.78229000000000004</c:v>
                </c:pt>
                <c:pt idx="76">
                  <c:v>0.79230400000000001</c:v>
                </c:pt>
                <c:pt idx="77">
                  <c:v>0.80006699999999997</c:v>
                </c:pt>
                <c:pt idx="78">
                  <c:v>0.77128799999999997</c:v>
                </c:pt>
                <c:pt idx="79">
                  <c:v>0.763679</c:v>
                </c:pt>
                <c:pt idx="80">
                  <c:v>0.76015500000000003</c:v>
                </c:pt>
                <c:pt idx="81">
                  <c:v>0.75783199999999995</c:v>
                </c:pt>
                <c:pt idx="82">
                  <c:v>0.75470800000000005</c:v>
                </c:pt>
                <c:pt idx="83">
                  <c:v>0.75270700000000001</c:v>
                </c:pt>
                <c:pt idx="84">
                  <c:v>0.75051299999999999</c:v>
                </c:pt>
                <c:pt idx="85">
                  <c:v>0.74816700000000003</c:v>
                </c:pt>
                <c:pt idx="86">
                  <c:v>0.74614499999999995</c:v>
                </c:pt>
                <c:pt idx="87">
                  <c:v>0.74400900000000003</c:v>
                </c:pt>
                <c:pt idx="88">
                  <c:v>0.74191099999999999</c:v>
                </c:pt>
                <c:pt idx="89">
                  <c:v>0.73985100000000004</c:v>
                </c:pt>
                <c:pt idx="90">
                  <c:v>0.73780999999999997</c:v>
                </c:pt>
                <c:pt idx="91">
                  <c:v>0.73580800000000002</c:v>
                </c:pt>
                <c:pt idx="92">
                  <c:v>0.73378600000000005</c:v>
                </c:pt>
                <c:pt idx="93">
                  <c:v>0.73172599999999999</c:v>
                </c:pt>
                <c:pt idx="94">
                  <c:v>0.72966600000000004</c:v>
                </c:pt>
                <c:pt idx="95">
                  <c:v>0.72766299999999995</c:v>
                </c:pt>
                <c:pt idx="96">
                  <c:v>0.72565999999999997</c:v>
                </c:pt>
                <c:pt idx="97">
                  <c:v>0.72360000000000002</c:v>
                </c:pt>
                <c:pt idx="98">
                  <c:v>0.72159799999999996</c:v>
                </c:pt>
                <c:pt idx="99">
                  <c:v>0.71959499999999998</c:v>
                </c:pt>
                <c:pt idx="100">
                  <c:v>0.71753500000000003</c:v>
                </c:pt>
                <c:pt idx="101">
                  <c:v>0.71553199999999995</c:v>
                </c:pt>
                <c:pt idx="102">
                  <c:v>0.713472</c:v>
                </c:pt>
                <c:pt idx="103">
                  <c:v>0.71145000000000003</c:v>
                </c:pt>
                <c:pt idx="104">
                  <c:v>0.70942899999999998</c:v>
                </c:pt>
                <c:pt idx="105">
                  <c:v>0.70731100000000002</c:v>
                </c:pt>
                <c:pt idx="106">
                  <c:v>0.70528999999999997</c:v>
                </c:pt>
                <c:pt idx="107">
                  <c:v>0.70324900000000001</c:v>
                </c:pt>
                <c:pt idx="108">
                  <c:v>0.70124600000000004</c:v>
                </c:pt>
                <c:pt idx="109">
                  <c:v>0.69918599999999997</c:v>
                </c:pt>
                <c:pt idx="110">
                  <c:v>0.697183</c:v>
                </c:pt>
                <c:pt idx="111">
                  <c:v>0.69514200000000004</c:v>
                </c:pt>
                <c:pt idx="112">
                  <c:v>0.693102</c:v>
                </c:pt>
                <c:pt idx="113">
                  <c:v>0.69109900000000002</c:v>
                </c:pt>
                <c:pt idx="114">
                  <c:v>0.68900099999999997</c:v>
                </c:pt>
                <c:pt idx="115">
                  <c:v>0.68696000000000002</c:v>
                </c:pt>
                <c:pt idx="116">
                  <c:v>0.68491900000000006</c:v>
                </c:pt>
                <c:pt idx="117">
                  <c:v>0.68291599999999997</c:v>
                </c:pt>
                <c:pt idx="118">
                  <c:v>0.68091299999999999</c:v>
                </c:pt>
                <c:pt idx="119">
                  <c:v>0.67887299999999995</c:v>
                </c:pt>
                <c:pt idx="120">
                  <c:v>0.67686999999999997</c:v>
                </c:pt>
                <c:pt idx="121">
                  <c:v>0.67486699999999999</c:v>
                </c:pt>
                <c:pt idx="122">
                  <c:v>0.67284500000000003</c:v>
                </c:pt>
                <c:pt idx="123">
                  <c:v>0.67082299999999995</c:v>
                </c:pt>
                <c:pt idx="124">
                  <c:v>0.668821</c:v>
                </c:pt>
                <c:pt idx="125">
                  <c:v>0.66678000000000004</c:v>
                </c:pt>
                <c:pt idx="126">
                  <c:v>0.66477699999999995</c:v>
                </c:pt>
                <c:pt idx="127">
                  <c:v>0.66275499999999998</c:v>
                </c:pt>
                <c:pt idx="128">
                  <c:v>0.66065700000000005</c:v>
                </c:pt>
                <c:pt idx="129">
                  <c:v>0.65863499999999997</c:v>
                </c:pt>
                <c:pt idx="130">
                  <c:v>0.65659500000000004</c:v>
                </c:pt>
                <c:pt idx="131">
                  <c:v>0.65442</c:v>
                </c:pt>
                <c:pt idx="132">
                  <c:v>0.65234099999999995</c:v>
                </c:pt>
                <c:pt idx="133">
                  <c:v>0.650281</c:v>
                </c:pt>
                <c:pt idx="134">
                  <c:v>0.64827800000000002</c:v>
                </c:pt>
                <c:pt idx="135">
                  <c:v>0.64627599999999996</c:v>
                </c:pt>
                <c:pt idx="136">
                  <c:v>0.644235</c:v>
                </c:pt>
                <c:pt idx="137">
                  <c:v>0.64223200000000003</c:v>
                </c:pt>
                <c:pt idx="138">
                  <c:v>0.64020999999999995</c:v>
                </c:pt>
                <c:pt idx="139">
                  <c:v>0.63818799999999998</c:v>
                </c:pt>
                <c:pt idx="140">
                  <c:v>0.63618600000000003</c:v>
                </c:pt>
                <c:pt idx="141">
                  <c:v>0.63416399999999995</c:v>
                </c:pt>
                <c:pt idx="142">
                  <c:v>0.63212299999999999</c:v>
                </c:pt>
                <c:pt idx="143">
                  <c:v>0.63004400000000005</c:v>
                </c:pt>
                <c:pt idx="144">
                  <c:v>0.62792700000000001</c:v>
                </c:pt>
                <c:pt idx="145">
                  <c:v>0.62586699999999995</c:v>
                </c:pt>
                <c:pt idx="146">
                  <c:v>0.62386399999999997</c:v>
                </c:pt>
                <c:pt idx="147">
                  <c:v>0.62178500000000003</c:v>
                </c:pt>
                <c:pt idx="148">
                  <c:v>0.61976299999999995</c:v>
                </c:pt>
                <c:pt idx="149">
                  <c:v>0.61775999999999998</c:v>
                </c:pt>
                <c:pt idx="150">
                  <c:v>0.61570100000000005</c:v>
                </c:pt>
                <c:pt idx="151">
                  <c:v>0.61369799999999997</c:v>
                </c:pt>
                <c:pt idx="152">
                  <c:v>0.61169499999999999</c:v>
                </c:pt>
                <c:pt idx="153">
                  <c:v>0.60967300000000002</c:v>
                </c:pt>
                <c:pt idx="154">
                  <c:v>0.60761299999999996</c:v>
                </c:pt>
                <c:pt idx="155">
                  <c:v>0.605572</c:v>
                </c:pt>
                <c:pt idx="156">
                  <c:v>0.60357000000000005</c:v>
                </c:pt>
                <c:pt idx="157">
                  <c:v>0.60154799999999997</c:v>
                </c:pt>
                <c:pt idx="158">
                  <c:v>0.59941199999999994</c:v>
                </c:pt>
                <c:pt idx="159">
                  <c:v>0.59738999999999998</c:v>
                </c:pt>
                <c:pt idx="160">
                  <c:v>0.595387</c:v>
                </c:pt>
                <c:pt idx="161">
                  <c:v>0.59334600000000004</c:v>
                </c:pt>
                <c:pt idx="162">
                  <c:v>0.59130499999999997</c:v>
                </c:pt>
                <c:pt idx="163">
                  <c:v>0.58926400000000001</c:v>
                </c:pt>
                <c:pt idx="164">
                  <c:v>0.58726199999999995</c:v>
                </c:pt>
                <c:pt idx="165">
                  <c:v>0.58523999999999998</c:v>
                </c:pt>
                <c:pt idx="166">
                  <c:v>0.58323700000000001</c:v>
                </c:pt>
                <c:pt idx="167">
                  <c:v>0.58123400000000003</c:v>
                </c:pt>
                <c:pt idx="168">
                  <c:v>0.57919299999999996</c:v>
                </c:pt>
                <c:pt idx="169">
                  <c:v>0.57703800000000005</c:v>
                </c:pt>
                <c:pt idx="170">
                  <c:v>0.57499699999999998</c:v>
                </c:pt>
                <c:pt idx="171">
                  <c:v>0.57299500000000003</c:v>
                </c:pt>
                <c:pt idx="172">
                  <c:v>0.57099200000000006</c:v>
                </c:pt>
                <c:pt idx="173">
                  <c:v>0.568913</c:v>
                </c:pt>
                <c:pt idx="174">
                  <c:v>0.56691000000000003</c:v>
                </c:pt>
                <c:pt idx="175">
                  <c:v>0.56488799999999995</c:v>
                </c:pt>
                <c:pt idx="176">
                  <c:v>0.56279000000000001</c:v>
                </c:pt>
                <c:pt idx="177">
                  <c:v>0.56072999999999995</c:v>
                </c:pt>
                <c:pt idx="178">
                  <c:v>0.55867</c:v>
                </c:pt>
                <c:pt idx="179">
                  <c:v>0.55664800000000003</c:v>
                </c:pt>
                <c:pt idx="180">
                  <c:v>0.554531</c:v>
                </c:pt>
                <c:pt idx="181">
                  <c:v>0.55252900000000005</c:v>
                </c:pt>
                <c:pt idx="182">
                  <c:v>0.55050699999999997</c:v>
                </c:pt>
                <c:pt idx="183">
                  <c:v>0.54850399999999999</c:v>
                </c:pt>
                <c:pt idx="184">
                  <c:v>0.54650100000000001</c:v>
                </c:pt>
                <c:pt idx="185">
                  <c:v>0.54447900000000005</c:v>
                </c:pt>
                <c:pt idx="186">
                  <c:v>0.54247699999999999</c:v>
                </c:pt>
                <c:pt idx="187">
                  <c:v>0.54047400000000001</c:v>
                </c:pt>
                <c:pt idx="188">
                  <c:v>0.53847100000000003</c:v>
                </c:pt>
                <c:pt idx="189">
                  <c:v>0.53641099999999997</c:v>
                </c:pt>
                <c:pt idx="190">
                  <c:v>0.534389</c:v>
                </c:pt>
                <c:pt idx="191">
                  <c:v>0.53238700000000005</c:v>
                </c:pt>
                <c:pt idx="192">
                  <c:v>0.53028900000000001</c:v>
                </c:pt>
                <c:pt idx="193">
                  <c:v>0.52811399999999997</c:v>
                </c:pt>
                <c:pt idx="194">
                  <c:v>0.52601600000000004</c:v>
                </c:pt>
                <c:pt idx="195">
                  <c:v>0.52399399999999996</c:v>
                </c:pt>
                <c:pt idx="196">
                  <c:v>0.52199099999999998</c:v>
                </c:pt>
                <c:pt idx="197">
                  <c:v>0.51981699999999997</c:v>
                </c:pt>
                <c:pt idx="198">
                  <c:v>0.51779500000000001</c:v>
                </c:pt>
                <c:pt idx="199">
                  <c:v>0.51577300000000004</c:v>
                </c:pt>
                <c:pt idx="200">
                  <c:v>0.51377099999999998</c:v>
                </c:pt>
                <c:pt idx="201">
                  <c:v>0.51173000000000002</c:v>
                </c:pt>
                <c:pt idx="202">
                  <c:v>0.50970800000000005</c:v>
                </c:pt>
                <c:pt idx="203">
                  <c:v>0.50770499999999996</c:v>
                </c:pt>
                <c:pt idx="204">
                  <c:v>0.50570300000000001</c:v>
                </c:pt>
                <c:pt idx="205">
                  <c:v>0.50364299999999995</c:v>
                </c:pt>
                <c:pt idx="206">
                  <c:v>0.50162099999999998</c:v>
                </c:pt>
                <c:pt idx="207">
                  <c:v>0.49958000000000002</c:v>
                </c:pt>
                <c:pt idx="208">
                  <c:v>0.49757699999999999</c:v>
                </c:pt>
                <c:pt idx="209">
                  <c:v>0.49551699999999999</c:v>
                </c:pt>
                <c:pt idx="210">
                  <c:v>0.49351400000000001</c:v>
                </c:pt>
                <c:pt idx="211">
                  <c:v>0.49147400000000002</c:v>
                </c:pt>
                <c:pt idx="212">
                  <c:v>0.48947099999999999</c:v>
                </c:pt>
                <c:pt idx="213">
                  <c:v>0.48739199999999999</c:v>
                </c:pt>
                <c:pt idx="214">
                  <c:v>0.48538900000000001</c:v>
                </c:pt>
                <c:pt idx="215">
                  <c:v>0.48336699999999999</c:v>
                </c:pt>
                <c:pt idx="216">
                  <c:v>0.48130699999999998</c:v>
                </c:pt>
                <c:pt idx="217">
                  <c:v>0.47930499999999998</c:v>
                </c:pt>
                <c:pt idx="218">
                  <c:v>0.47724499999999997</c:v>
                </c:pt>
                <c:pt idx="219">
                  <c:v>0.47520400000000002</c:v>
                </c:pt>
                <c:pt idx="220">
                  <c:v>0.47314400000000001</c:v>
                </c:pt>
                <c:pt idx="221">
                  <c:v>0.47112199999999999</c:v>
                </c:pt>
                <c:pt idx="222">
                  <c:v>0.46910000000000002</c:v>
                </c:pt>
                <c:pt idx="223">
                  <c:v>0.46709699999999998</c:v>
                </c:pt>
                <c:pt idx="224">
                  <c:v>0.46507599999999999</c:v>
                </c:pt>
                <c:pt idx="225">
                  <c:v>0.46307300000000001</c:v>
                </c:pt>
                <c:pt idx="226">
                  <c:v>0.461032</c:v>
                </c:pt>
                <c:pt idx="227">
                  <c:v>0.45900999999999997</c:v>
                </c:pt>
                <c:pt idx="228">
                  <c:v>0.45696900000000001</c:v>
                </c:pt>
                <c:pt idx="229">
                  <c:v>0.45494800000000002</c:v>
                </c:pt>
                <c:pt idx="230">
                  <c:v>0.45294499999999999</c:v>
                </c:pt>
                <c:pt idx="231">
                  <c:v>0.45088499999999998</c:v>
                </c:pt>
                <c:pt idx="232">
                  <c:v>0.44886300000000001</c:v>
                </c:pt>
                <c:pt idx="233">
                  <c:v>0.446822</c:v>
                </c:pt>
                <c:pt idx="234">
                  <c:v>0.44478099999999998</c:v>
                </c:pt>
                <c:pt idx="235">
                  <c:v>0.442664</c:v>
                </c:pt>
                <c:pt idx="236">
                  <c:v>0.44062299999999999</c:v>
                </c:pt>
                <c:pt idx="237">
                  <c:v>0.43862000000000001</c:v>
                </c:pt>
                <c:pt idx="238">
                  <c:v>0.43658000000000002</c:v>
                </c:pt>
                <c:pt idx="239">
                  <c:v>0.43452000000000002</c:v>
                </c:pt>
                <c:pt idx="240">
                  <c:v>0.432479</c:v>
                </c:pt>
                <c:pt idx="241">
                  <c:v>0.43045699999999998</c:v>
                </c:pt>
                <c:pt idx="242">
                  <c:v>0.42839700000000003</c:v>
                </c:pt>
                <c:pt idx="243">
                  <c:v>0.426394</c:v>
                </c:pt>
                <c:pt idx="244">
                  <c:v>0.42437200000000003</c:v>
                </c:pt>
                <c:pt idx="245">
                  <c:v>0.42231200000000002</c:v>
                </c:pt>
                <c:pt idx="246">
                  <c:v>0.42029100000000003</c:v>
                </c:pt>
                <c:pt idx="247">
                  <c:v>0.41825000000000001</c:v>
                </c:pt>
                <c:pt idx="248">
                  <c:v>0.41624699999999998</c:v>
                </c:pt>
                <c:pt idx="249">
                  <c:v>0.41422500000000001</c:v>
                </c:pt>
                <c:pt idx="250">
                  <c:v>0.41220299999999999</c:v>
                </c:pt>
                <c:pt idx="251">
                  <c:v>0.41020099999999998</c:v>
                </c:pt>
                <c:pt idx="252">
                  <c:v>0.40814099999999998</c:v>
                </c:pt>
                <c:pt idx="253">
                  <c:v>0.40611900000000001</c:v>
                </c:pt>
                <c:pt idx="254">
                  <c:v>0.40411599999999998</c:v>
                </c:pt>
                <c:pt idx="255">
                  <c:v>0.40207500000000002</c:v>
                </c:pt>
                <c:pt idx="256">
                  <c:v>0.40007300000000001</c:v>
                </c:pt>
                <c:pt idx="257">
                  <c:v>0.39805099999999999</c:v>
                </c:pt>
                <c:pt idx="258">
                  <c:v>0.39597199999999999</c:v>
                </c:pt>
                <c:pt idx="259">
                  <c:v>0.39395000000000002</c:v>
                </c:pt>
                <c:pt idx="260">
                  <c:v>0.39187100000000002</c:v>
                </c:pt>
                <c:pt idx="261">
                  <c:v>0.38983000000000001</c:v>
                </c:pt>
                <c:pt idx="262">
                  <c:v>0.38771299999999997</c:v>
                </c:pt>
                <c:pt idx="263">
                  <c:v>0.38569100000000001</c:v>
                </c:pt>
                <c:pt idx="264">
                  <c:v>0.38368799999999997</c:v>
                </c:pt>
                <c:pt idx="265">
                  <c:v>0.381685</c:v>
                </c:pt>
                <c:pt idx="266">
                  <c:v>0.37964500000000001</c:v>
                </c:pt>
                <c:pt idx="267">
                  <c:v>0.37762299999999999</c:v>
                </c:pt>
                <c:pt idx="268">
                  <c:v>0.37560100000000002</c:v>
                </c:pt>
                <c:pt idx="269">
                  <c:v>0.37357899999999999</c:v>
                </c:pt>
                <c:pt idx="270">
                  <c:v>0.37157600000000002</c:v>
                </c:pt>
                <c:pt idx="271">
                  <c:v>0.36951600000000001</c:v>
                </c:pt>
                <c:pt idx="272">
                  <c:v>0.36749500000000002</c:v>
                </c:pt>
                <c:pt idx="273">
                  <c:v>0.36543500000000001</c:v>
                </c:pt>
                <c:pt idx="274">
                  <c:v>0.36339399999999999</c:v>
                </c:pt>
                <c:pt idx="275">
                  <c:v>0.36139100000000002</c:v>
                </c:pt>
                <c:pt idx="276">
                  <c:v>0.35938799999999999</c:v>
                </c:pt>
                <c:pt idx="277">
                  <c:v>0.35729</c:v>
                </c:pt>
                <c:pt idx="278">
                  <c:v>0.35524899999999998</c:v>
                </c:pt>
                <c:pt idx="279">
                  <c:v>0.35322799999999999</c:v>
                </c:pt>
                <c:pt idx="280">
                  <c:v>0.35114899999999999</c:v>
                </c:pt>
                <c:pt idx="281">
                  <c:v>0.34914600000000001</c:v>
                </c:pt>
                <c:pt idx="282">
                  <c:v>0.34714299999999998</c:v>
                </c:pt>
                <c:pt idx="283">
                  <c:v>0.34512100000000001</c:v>
                </c:pt>
                <c:pt idx="284">
                  <c:v>0.34304200000000001</c:v>
                </c:pt>
                <c:pt idx="285">
                  <c:v>0.34101999999999999</c:v>
                </c:pt>
                <c:pt idx="286">
                  <c:v>0.33894099999999999</c:v>
                </c:pt>
                <c:pt idx="287">
                  <c:v>0.33693899999999999</c:v>
                </c:pt>
                <c:pt idx="288">
                  <c:v>0.33491700000000002</c:v>
                </c:pt>
                <c:pt idx="289">
                  <c:v>0.33291399999999999</c:v>
                </c:pt>
                <c:pt idx="290">
                  <c:v>0.33087299999999997</c:v>
                </c:pt>
                <c:pt idx="291">
                  <c:v>0.32881300000000002</c:v>
                </c:pt>
                <c:pt idx="292">
                  <c:v>0.32675300000000002</c:v>
                </c:pt>
                <c:pt idx="293">
                  <c:v>0.32469300000000001</c:v>
                </c:pt>
                <c:pt idx="294">
                  <c:v>0.32269100000000001</c:v>
                </c:pt>
                <c:pt idx="295">
                  <c:v>0.32066899999999998</c:v>
                </c:pt>
                <c:pt idx="296">
                  <c:v>0.31862800000000002</c:v>
                </c:pt>
                <c:pt idx="297">
                  <c:v>0.316606</c:v>
                </c:pt>
                <c:pt idx="298">
                  <c:v>0.31454599999999999</c:v>
                </c:pt>
                <c:pt idx="299">
                  <c:v>0.31250499999999998</c:v>
                </c:pt>
                <c:pt idx="300">
                  <c:v>0.310502</c:v>
                </c:pt>
                <c:pt idx="301">
                  <c:v>0.30844300000000002</c:v>
                </c:pt>
                <c:pt idx="302">
                  <c:v>0.306421</c:v>
                </c:pt>
                <c:pt idx="303">
                  <c:v>0.30441800000000002</c:v>
                </c:pt>
                <c:pt idx="304">
                  <c:v>0.30241499999999999</c:v>
                </c:pt>
                <c:pt idx="305">
                  <c:v>0.30039300000000002</c:v>
                </c:pt>
                <c:pt idx="306">
                  <c:v>0.29829499999999998</c:v>
                </c:pt>
                <c:pt idx="307">
                  <c:v>0.29627399999999998</c:v>
                </c:pt>
                <c:pt idx="308">
                  <c:v>0.29419400000000001</c:v>
                </c:pt>
                <c:pt idx="309">
                  <c:v>0.29215400000000002</c:v>
                </c:pt>
                <c:pt idx="310">
                  <c:v>0.29003600000000002</c:v>
                </c:pt>
                <c:pt idx="311">
                  <c:v>0.28803400000000001</c:v>
                </c:pt>
                <c:pt idx="312">
                  <c:v>0.285993</c:v>
                </c:pt>
                <c:pt idx="313">
                  <c:v>0.28393299999999999</c:v>
                </c:pt>
                <c:pt idx="314">
                  <c:v>0.28191100000000002</c:v>
                </c:pt>
                <c:pt idx="315">
                  <c:v>0.27990799999999999</c:v>
                </c:pt>
                <c:pt idx="316">
                  <c:v>0.27779100000000001</c:v>
                </c:pt>
                <c:pt idx="317">
                  <c:v>0.27569300000000002</c:v>
                </c:pt>
                <c:pt idx="318">
                  <c:v>0.27368999999999999</c:v>
                </c:pt>
                <c:pt idx="319">
                  <c:v>0.271592</c:v>
                </c:pt>
                <c:pt idx="320">
                  <c:v>0.26953199999999999</c:v>
                </c:pt>
                <c:pt idx="321">
                  <c:v>0.26739600000000002</c:v>
                </c:pt>
                <c:pt idx="322">
                  <c:v>0.26529799999999998</c:v>
                </c:pt>
                <c:pt idx="323">
                  <c:v>0.26325700000000002</c:v>
                </c:pt>
                <c:pt idx="324">
                  <c:v>0.261216</c:v>
                </c:pt>
                <c:pt idx="325">
                  <c:v>0.25909900000000002</c:v>
                </c:pt>
                <c:pt idx="326">
                  <c:v>0.25709599999999999</c:v>
                </c:pt>
                <c:pt idx="327">
                  <c:v>0.25492199999999998</c:v>
                </c:pt>
                <c:pt idx="328">
                  <c:v>0.25290000000000001</c:v>
                </c:pt>
                <c:pt idx="329">
                  <c:v>0.25078299999999998</c:v>
                </c:pt>
                <c:pt idx="330">
                  <c:v>0.24878</c:v>
                </c:pt>
                <c:pt idx="331">
                  <c:v>0.246777</c:v>
                </c:pt>
                <c:pt idx="332">
                  <c:v>0.244755</c:v>
                </c:pt>
                <c:pt idx="333">
                  <c:v>0.242696</c:v>
                </c:pt>
                <c:pt idx="334">
                  <c:v>0.24065500000000001</c:v>
                </c:pt>
                <c:pt idx="335">
                  <c:v>0.238652</c:v>
                </c:pt>
                <c:pt idx="336">
                  <c:v>0.23663000000000001</c:v>
                </c:pt>
                <c:pt idx="337">
                  <c:v>0.234627</c:v>
                </c:pt>
                <c:pt idx="338">
                  <c:v>0.23258599999999999</c:v>
                </c:pt>
                <c:pt idx="339">
                  <c:v>0.23050699999999999</c:v>
                </c:pt>
                <c:pt idx="340">
                  <c:v>0.228467</c:v>
                </c:pt>
                <c:pt idx="341">
                  <c:v>0.226407</c:v>
                </c:pt>
                <c:pt idx="342">
                  <c:v>0.22434699999999999</c:v>
                </c:pt>
                <c:pt idx="343">
                  <c:v>0.22234400000000001</c:v>
                </c:pt>
                <c:pt idx="344">
                  <c:v>0.22032199999999999</c:v>
                </c:pt>
                <c:pt idx="345">
                  <c:v>0.218281</c:v>
                </c:pt>
                <c:pt idx="346">
                  <c:v>0.21612600000000001</c:v>
                </c:pt>
                <c:pt idx="347">
                  <c:v>0.21410399999999999</c:v>
                </c:pt>
                <c:pt idx="348">
                  <c:v>0.212063</c:v>
                </c:pt>
                <c:pt idx="349">
                  <c:v>0.21006</c:v>
                </c:pt>
                <c:pt idx="350">
                  <c:v>0.20805799999999999</c:v>
                </c:pt>
                <c:pt idx="351">
                  <c:v>0.20605499999999999</c:v>
                </c:pt>
                <c:pt idx="352">
                  <c:v>0.20405200000000001</c:v>
                </c:pt>
                <c:pt idx="353">
                  <c:v>0.20205000000000001</c:v>
                </c:pt>
                <c:pt idx="354">
                  <c:v>0.19997000000000001</c:v>
                </c:pt>
                <c:pt idx="355">
                  <c:v>0.19796800000000001</c:v>
                </c:pt>
                <c:pt idx="356">
                  <c:v>0.195908</c:v>
                </c:pt>
                <c:pt idx="357">
                  <c:v>0.193886</c:v>
                </c:pt>
                <c:pt idx="358">
                  <c:v>0.191883</c:v>
                </c:pt>
                <c:pt idx="359">
                  <c:v>0.18984200000000001</c:v>
                </c:pt>
                <c:pt idx="360">
                  <c:v>0.187782</c:v>
                </c:pt>
                <c:pt idx="361">
                  <c:v>0.185665</c:v>
                </c:pt>
                <c:pt idx="362">
                  <c:v>0.18362400000000001</c:v>
                </c:pt>
                <c:pt idx="363">
                  <c:v>0.181507</c:v>
                </c:pt>
                <c:pt idx="364">
                  <c:v>0.17946599999999999</c:v>
                </c:pt>
                <c:pt idx="365">
                  <c:v>0.17746400000000001</c:v>
                </c:pt>
                <c:pt idx="366">
                  <c:v>0.175423</c:v>
                </c:pt>
                <c:pt idx="367">
                  <c:v>0.173401</c:v>
                </c:pt>
                <c:pt idx="368">
                  <c:v>0.171379</c:v>
                </c:pt>
                <c:pt idx="369">
                  <c:v>0.169319</c:v>
                </c:pt>
                <c:pt idx="370">
                  <c:v>0.16724</c:v>
                </c:pt>
                <c:pt idx="371">
                  <c:v>0.16523699999999999</c:v>
                </c:pt>
                <c:pt idx="372">
                  <c:v>0.163215</c:v>
                </c:pt>
                <c:pt idx="373">
                  <c:v>0.161194</c:v>
                </c:pt>
                <c:pt idx="374">
                  <c:v>0.159134</c:v>
                </c:pt>
                <c:pt idx="375">
                  <c:v>0.157112</c:v>
                </c:pt>
                <c:pt idx="376">
                  <c:v>0.155109</c:v>
                </c:pt>
                <c:pt idx="377">
                  <c:v>0.15310599999999999</c:v>
                </c:pt>
                <c:pt idx="378">
                  <c:v>0.15106600000000001</c:v>
                </c:pt>
                <c:pt idx="379">
                  <c:v>0.149063</c:v>
                </c:pt>
                <c:pt idx="380">
                  <c:v>0.14690700000000001</c:v>
                </c:pt>
                <c:pt idx="381">
                  <c:v>0.14488599999999999</c:v>
                </c:pt>
                <c:pt idx="382">
                  <c:v>0.142845</c:v>
                </c:pt>
                <c:pt idx="383">
                  <c:v>0.14072799999999999</c:v>
                </c:pt>
                <c:pt idx="384">
                  <c:v>0.138706</c:v>
                </c:pt>
                <c:pt idx="385">
                  <c:v>0.13666500000000001</c:v>
                </c:pt>
                <c:pt idx="386">
                  <c:v>0.13464300000000001</c:v>
                </c:pt>
                <c:pt idx="387">
                  <c:v>0.13264000000000001</c:v>
                </c:pt>
                <c:pt idx="388">
                  <c:v>0.13061900000000001</c:v>
                </c:pt>
                <c:pt idx="389">
                  <c:v>0.12852</c:v>
                </c:pt>
                <c:pt idx="390">
                  <c:v>0.126441</c:v>
                </c:pt>
                <c:pt idx="391">
                  <c:v>0.124401</c:v>
                </c:pt>
                <c:pt idx="392">
                  <c:v>0.12239800000000001</c:v>
                </c:pt>
                <c:pt idx="393">
                  <c:v>0.120376</c:v>
                </c:pt>
                <c:pt idx="394">
                  <c:v>0.118316</c:v>
                </c:pt>
                <c:pt idx="395">
                  <c:v>0.116275</c:v>
                </c:pt>
                <c:pt idx="396">
                  <c:v>0.114234</c:v>
                </c:pt>
                <c:pt idx="397">
                  <c:v>0.112174</c:v>
                </c:pt>
                <c:pt idx="398">
                  <c:v>0.110114</c:v>
                </c:pt>
                <c:pt idx="399">
                  <c:v>0.10809299999999999</c:v>
                </c:pt>
                <c:pt idx="400">
                  <c:v>0.10609</c:v>
                </c:pt>
                <c:pt idx="401">
                  <c:v>0.104087</c:v>
                </c:pt>
                <c:pt idx="402">
                  <c:v>0.102065</c:v>
                </c:pt>
                <c:pt idx="403">
                  <c:v>0.100005</c:v>
                </c:pt>
                <c:pt idx="404">
                  <c:v>9.79072E-2</c:v>
                </c:pt>
                <c:pt idx="405">
                  <c:v>9.5847199999999994E-2</c:v>
                </c:pt>
                <c:pt idx="406">
                  <c:v>9.3825400000000003E-2</c:v>
                </c:pt>
                <c:pt idx="407">
                  <c:v>9.1822699999999993E-2</c:v>
                </c:pt>
                <c:pt idx="408">
                  <c:v>8.9800900000000003E-2</c:v>
                </c:pt>
                <c:pt idx="409">
                  <c:v>8.7779099999999999E-2</c:v>
                </c:pt>
                <c:pt idx="410">
                  <c:v>8.5757299999999995E-2</c:v>
                </c:pt>
                <c:pt idx="411">
                  <c:v>8.36591E-2</c:v>
                </c:pt>
                <c:pt idx="412">
                  <c:v>8.1618300000000005E-2</c:v>
                </c:pt>
                <c:pt idx="413">
                  <c:v>7.9539200000000004E-2</c:v>
                </c:pt>
                <c:pt idx="414">
                  <c:v>7.7498300000000006E-2</c:v>
                </c:pt>
                <c:pt idx="415">
                  <c:v>7.5495599999999996E-2</c:v>
                </c:pt>
                <c:pt idx="416">
                  <c:v>7.3473800000000006E-2</c:v>
                </c:pt>
                <c:pt idx="417">
                  <c:v>7.14138E-2</c:v>
                </c:pt>
                <c:pt idx="418">
                  <c:v>6.9391999999999995E-2</c:v>
                </c:pt>
                <c:pt idx="419">
                  <c:v>6.7389299999999999E-2</c:v>
                </c:pt>
                <c:pt idx="420">
                  <c:v>6.5348400000000001E-2</c:v>
                </c:pt>
                <c:pt idx="421">
                  <c:v>6.3345700000000005E-2</c:v>
                </c:pt>
                <c:pt idx="422">
                  <c:v>6.1342899999999999E-2</c:v>
                </c:pt>
                <c:pt idx="423">
                  <c:v>5.9321100000000002E-2</c:v>
                </c:pt>
                <c:pt idx="424">
                  <c:v>5.7280200000000003E-2</c:v>
                </c:pt>
                <c:pt idx="425">
                  <c:v>5.52775E-2</c:v>
                </c:pt>
                <c:pt idx="426">
                  <c:v>5.3274799999999997E-2</c:v>
                </c:pt>
                <c:pt idx="427">
                  <c:v>5.1253E-2</c:v>
                </c:pt>
                <c:pt idx="428">
                  <c:v>4.9250200000000001E-2</c:v>
                </c:pt>
                <c:pt idx="429">
                  <c:v>4.7247499999999998E-2</c:v>
                </c:pt>
                <c:pt idx="430">
                  <c:v>4.5111199999999997E-2</c:v>
                </c:pt>
                <c:pt idx="431">
                  <c:v>4.3070299999999999E-2</c:v>
                </c:pt>
                <c:pt idx="432">
                  <c:v>4.0915E-2</c:v>
                </c:pt>
                <c:pt idx="433">
                  <c:v>3.8874100000000002E-2</c:v>
                </c:pt>
                <c:pt idx="434">
                  <c:v>3.6833200000000003E-2</c:v>
                </c:pt>
                <c:pt idx="435">
                  <c:v>3.48305E-2</c:v>
                </c:pt>
                <c:pt idx="436">
                  <c:v>3.2827799999999997E-2</c:v>
                </c:pt>
                <c:pt idx="437">
                  <c:v>3.0767800000000001E-2</c:v>
                </c:pt>
                <c:pt idx="438">
                  <c:v>2.86888E-2</c:v>
                </c:pt>
                <c:pt idx="439">
                  <c:v>2.6686000000000001E-2</c:v>
                </c:pt>
                <c:pt idx="440">
                  <c:v>2.4626100000000001E-2</c:v>
                </c:pt>
                <c:pt idx="441">
                  <c:v>2.2604300000000001E-2</c:v>
                </c:pt>
                <c:pt idx="442">
                  <c:v>2.0563399999999999E-2</c:v>
                </c:pt>
                <c:pt idx="443">
                  <c:v>1.8541599999999998E-2</c:v>
                </c:pt>
                <c:pt idx="444">
                  <c:v>1.6538799999999999E-2</c:v>
                </c:pt>
                <c:pt idx="445">
                  <c:v>1.45361E-2</c:v>
                </c:pt>
                <c:pt idx="446">
                  <c:v>1.24952E-2</c:v>
                </c:pt>
                <c:pt idx="447">
                  <c:v>1.04925E-2</c:v>
                </c:pt>
                <c:pt idx="448" formatCode="0.00E+00">
                  <c:v>8.4897500000000008E-3</c:v>
                </c:pt>
                <c:pt idx="449" formatCode="0.00E+00">
                  <c:v>6.4870199999999996E-3</c:v>
                </c:pt>
                <c:pt idx="450" formatCode="0.00E+00">
                  <c:v>4.4079799999999997E-3</c:v>
                </c:pt>
                <c:pt idx="451" formatCode="0.00E+00">
                  <c:v>2.3289500000000002E-3</c:v>
                </c:pt>
                <c:pt idx="452" formatCode="0.00E+00">
                  <c:v>2.8806799999999999E-4</c:v>
                </c:pt>
                <c:pt idx="453" formatCode="0.00E+00">
                  <c:v>-9.3405600000000006E-5</c:v>
                </c:pt>
              </c:numCache>
            </c:numRef>
          </c:yVal>
          <c:smooth val="1"/>
          <c:extLst>
            <c:ext xmlns:c16="http://schemas.microsoft.com/office/drawing/2014/chart" uri="{C3380CC4-5D6E-409C-BE32-E72D297353CC}">
              <c16:uniqueId val="{00000002-E77E-487D-8C1B-749841F3F0DD}"/>
            </c:ext>
          </c:extLst>
        </c:ser>
        <c:ser>
          <c:idx val="4"/>
          <c:order val="3"/>
          <c:tx>
            <c:strRef>
              <c:f>Sheet10!$R$1</c:f>
              <c:strCache>
                <c:ptCount val="1"/>
                <c:pt idx="0">
                  <c:v>4 mA/cm^2</c:v>
                </c:pt>
              </c:strCache>
            </c:strRef>
          </c:tx>
          <c:spPr>
            <a:ln w="19050" cap="rnd">
              <a:solidFill>
                <a:schemeClr val="accent5"/>
              </a:solidFill>
              <a:round/>
            </a:ln>
            <a:effectLst/>
          </c:spPr>
          <c:marker>
            <c:symbol val="none"/>
          </c:marker>
          <c:xVal>
            <c:numRef>
              <c:f>Sheet10!$Q$2:$Q$474</c:f>
              <c:numCache>
                <c:formatCode>General</c:formatCode>
                <c:ptCount val="473"/>
                <c:pt idx="0">
                  <c:v>0</c:v>
                </c:pt>
                <c:pt idx="1">
                  <c:v>0</c:v>
                </c:pt>
                <c:pt idx="2">
                  <c:v>1.315789473593261E-2</c:v>
                </c:pt>
                <c:pt idx="3">
                  <c:v>2.6315789473061926E-2</c:v>
                </c:pt>
                <c:pt idx="4">
                  <c:v>9.2105263157511788E-2</c:v>
                </c:pt>
                <c:pt idx="5">
                  <c:v>0.18421052631502358</c:v>
                </c:pt>
                <c:pt idx="6">
                  <c:v>0.30263157894679399</c:v>
                </c:pt>
                <c:pt idx="7">
                  <c:v>0.44736842105162633</c:v>
                </c:pt>
                <c:pt idx="8">
                  <c:v>0.61842105263071734</c:v>
                </c:pt>
                <c:pt idx="9">
                  <c:v>0.8026315789469376</c:v>
                </c:pt>
                <c:pt idx="10">
                  <c:v>1.0131578947362199</c:v>
                </c:pt>
                <c:pt idx="11">
                  <c:v>1.2236842105255019</c:v>
                </c:pt>
                <c:pt idx="12">
                  <c:v>1.4605263157890429</c:v>
                </c:pt>
                <c:pt idx="13">
                  <c:v>1.7105263157885162</c:v>
                </c:pt>
                <c:pt idx="14">
                  <c:v>1.9605263157891863</c:v>
                </c:pt>
                <c:pt idx="15">
                  <c:v>2.2236842105257892</c:v>
                </c:pt>
                <c:pt idx="16">
                  <c:v>2.4999999999995213</c:v>
                </c:pt>
                <c:pt idx="17">
                  <c:v>2.7763157894732533</c:v>
                </c:pt>
                <c:pt idx="18">
                  <c:v>3.0526315789469853</c:v>
                </c:pt>
                <c:pt idx="19">
                  <c:v>3.3552631578937793</c:v>
                </c:pt>
                <c:pt idx="20">
                  <c:v>3.6447368421046407</c:v>
                </c:pt>
                <c:pt idx="21">
                  <c:v>3.9473684210526314</c:v>
                </c:pt>
                <c:pt idx="22">
                  <c:v>4.2631578947365547</c:v>
                </c:pt>
                <c:pt idx="23">
                  <c:v>4.5789473684204784</c:v>
                </c:pt>
                <c:pt idx="24">
                  <c:v>4.8947368421044013</c:v>
                </c:pt>
                <c:pt idx="25">
                  <c:v>5.2105263157895214</c:v>
                </c:pt>
                <c:pt idx="26">
                  <c:v>5.5394736842105745</c:v>
                </c:pt>
                <c:pt idx="27">
                  <c:v>5.8684210526316267</c:v>
                </c:pt>
                <c:pt idx="28">
                  <c:v>6.1973684210526789</c:v>
                </c:pt>
                <c:pt idx="29">
                  <c:v>6.526315789473732</c:v>
                </c:pt>
                <c:pt idx="30">
                  <c:v>6.8684210526307172</c:v>
                </c:pt>
                <c:pt idx="31">
                  <c:v>7.2105263157888988</c:v>
                </c:pt>
                <c:pt idx="32">
                  <c:v>7.5526315789470813</c:v>
                </c:pt>
                <c:pt idx="33">
                  <c:v>7.8947368421052628</c:v>
                </c:pt>
                <c:pt idx="34">
                  <c:v>8.2499999999993783</c:v>
                </c:pt>
                <c:pt idx="35">
                  <c:v>8.5921052631575598</c:v>
                </c:pt>
                <c:pt idx="36">
                  <c:v>8.9473684210516744</c:v>
                </c:pt>
                <c:pt idx="37">
                  <c:v>9.3026315789469862</c:v>
                </c:pt>
                <c:pt idx="38">
                  <c:v>9.6710526315782293</c:v>
                </c:pt>
                <c:pt idx="39">
                  <c:v>10.026315789473541</c:v>
                </c:pt>
                <c:pt idx="40">
                  <c:v>10.394736842104784</c:v>
                </c:pt>
                <c:pt idx="41">
                  <c:v>10.763157894736029</c:v>
                </c:pt>
                <c:pt idx="42">
                  <c:v>11.131578947368469</c:v>
                </c:pt>
                <c:pt idx="43">
                  <c:v>11.499999999999712</c:v>
                </c:pt>
                <c:pt idx="44">
                  <c:v>11.881578947368086</c:v>
                </c:pt>
                <c:pt idx="45">
                  <c:v>12.24999999999933</c:v>
                </c:pt>
                <c:pt idx="46">
                  <c:v>12.631578947367704</c:v>
                </c:pt>
                <c:pt idx="47">
                  <c:v>13.013157894736077</c:v>
                </c:pt>
                <c:pt idx="48">
                  <c:v>13.394736842104448</c:v>
                </c:pt>
                <c:pt idx="49">
                  <c:v>13.776315789472822</c:v>
                </c:pt>
                <c:pt idx="50">
                  <c:v>14.171052631578325</c:v>
                </c:pt>
                <c:pt idx="51">
                  <c:v>14.552631578946698</c:v>
                </c:pt>
                <c:pt idx="52">
                  <c:v>14.9473684210522</c:v>
                </c:pt>
                <c:pt idx="53">
                  <c:v>15.342105263157704</c:v>
                </c:pt>
                <c:pt idx="54">
                  <c:v>15.736842105263205</c:v>
                </c:pt>
                <c:pt idx="55">
                  <c:v>16.131578947367512</c:v>
                </c:pt>
                <c:pt idx="56">
                  <c:v>16.539473684210144</c:v>
                </c:pt>
                <c:pt idx="57">
                  <c:v>16.947368421051578</c:v>
                </c:pt>
                <c:pt idx="58">
                  <c:v>17.35526315789421</c:v>
                </c:pt>
                <c:pt idx="59">
                  <c:v>17.763157894736842</c:v>
                </c:pt>
                <c:pt idx="60">
                  <c:v>18.157894736841147</c:v>
                </c:pt>
                <c:pt idx="61">
                  <c:v>18.578947368420909</c:v>
                </c:pt>
                <c:pt idx="62">
                  <c:v>18.986842105262344</c:v>
                </c:pt>
                <c:pt idx="63">
                  <c:v>19.407894736842106</c:v>
                </c:pt>
                <c:pt idx="64">
                  <c:v>19.828947368420671</c:v>
                </c:pt>
                <c:pt idx="65">
                  <c:v>20.249999999999233</c:v>
                </c:pt>
                <c:pt idx="66">
                  <c:v>20.671052631578995</c:v>
                </c:pt>
                <c:pt idx="67">
                  <c:v>21.09210526315756</c:v>
                </c:pt>
                <c:pt idx="68">
                  <c:v>21.526315789473252</c:v>
                </c:pt>
                <c:pt idx="69">
                  <c:v>21.947368421051817</c:v>
                </c:pt>
                <c:pt idx="70">
                  <c:v>22.381578947367512</c:v>
                </c:pt>
                <c:pt idx="71">
                  <c:v>22.815789473683203</c:v>
                </c:pt>
                <c:pt idx="72">
                  <c:v>23.250000000000096</c:v>
                </c:pt>
                <c:pt idx="73">
                  <c:v>23.684210526315788</c:v>
                </c:pt>
                <c:pt idx="74">
                  <c:v>24.131578947367416</c:v>
                </c:pt>
                <c:pt idx="75">
                  <c:v>24.578947368420238</c:v>
                </c:pt>
                <c:pt idx="76">
                  <c:v>24.736842105262202</c:v>
                </c:pt>
                <c:pt idx="77">
                  <c:v>24.736842105262202</c:v>
                </c:pt>
                <c:pt idx="78">
                  <c:v>24.736842105262202</c:v>
                </c:pt>
                <c:pt idx="79">
                  <c:v>24.736842105262202</c:v>
                </c:pt>
                <c:pt idx="80">
                  <c:v>24.736842105262202</c:v>
                </c:pt>
                <c:pt idx="81">
                  <c:v>24.736842105262202</c:v>
                </c:pt>
                <c:pt idx="82">
                  <c:v>24.736842105262202</c:v>
                </c:pt>
                <c:pt idx="83">
                  <c:v>24.736842105262202</c:v>
                </c:pt>
                <c:pt idx="84">
                  <c:v>24.749999999999329</c:v>
                </c:pt>
                <c:pt idx="85">
                  <c:v>24.749999999999329</c:v>
                </c:pt>
                <c:pt idx="86">
                  <c:v>24.749999999999329</c:v>
                </c:pt>
                <c:pt idx="87">
                  <c:v>24.763157894736459</c:v>
                </c:pt>
                <c:pt idx="88">
                  <c:v>24.763157894736459</c:v>
                </c:pt>
                <c:pt idx="89">
                  <c:v>24.776315789473589</c:v>
                </c:pt>
                <c:pt idx="90">
                  <c:v>24.789473684209522</c:v>
                </c:pt>
                <c:pt idx="91">
                  <c:v>24.802631578946649</c:v>
                </c:pt>
                <c:pt idx="92">
                  <c:v>24.815789473683779</c:v>
                </c:pt>
                <c:pt idx="93">
                  <c:v>24.828947368420909</c:v>
                </c:pt>
                <c:pt idx="94">
                  <c:v>24.842105263156842</c:v>
                </c:pt>
                <c:pt idx="95">
                  <c:v>24.868421052631099</c:v>
                </c:pt>
                <c:pt idx="96">
                  <c:v>24.881578947368229</c:v>
                </c:pt>
                <c:pt idx="97">
                  <c:v>24.907894736841293</c:v>
                </c:pt>
                <c:pt idx="98">
                  <c:v>24.93421052631555</c:v>
                </c:pt>
                <c:pt idx="99">
                  <c:v>24.960526315788613</c:v>
                </c:pt>
                <c:pt idx="100">
                  <c:v>24.98684210526287</c:v>
                </c:pt>
                <c:pt idx="101">
                  <c:v>25.013157894735933</c:v>
                </c:pt>
                <c:pt idx="102">
                  <c:v>25.03947368421019</c:v>
                </c:pt>
                <c:pt idx="103">
                  <c:v>25.065789473683253</c:v>
                </c:pt>
                <c:pt idx="104">
                  <c:v>25.10526315789464</c:v>
                </c:pt>
                <c:pt idx="105">
                  <c:v>25.131578947367704</c:v>
                </c:pt>
                <c:pt idx="106">
                  <c:v>25.171052631577894</c:v>
                </c:pt>
                <c:pt idx="107">
                  <c:v>25.210526315789281</c:v>
                </c:pt>
                <c:pt idx="108">
                  <c:v>25.249999999999474</c:v>
                </c:pt>
                <c:pt idx="109">
                  <c:v>25.276315789473731</c:v>
                </c:pt>
                <c:pt idx="110">
                  <c:v>25.315789473683925</c:v>
                </c:pt>
                <c:pt idx="111">
                  <c:v>25.355263157894115</c:v>
                </c:pt>
                <c:pt idx="112">
                  <c:v>25.394736842104304</c:v>
                </c:pt>
                <c:pt idx="113">
                  <c:v>25.447368421051625</c:v>
                </c:pt>
                <c:pt idx="114">
                  <c:v>25.486842105263015</c:v>
                </c:pt>
                <c:pt idx="115">
                  <c:v>25.526315789473205</c:v>
                </c:pt>
                <c:pt idx="116">
                  <c:v>25.565789473683395</c:v>
                </c:pt>
                <c:pt idx="117">
                  <c:v>25.618421052630715</c:v>
                </c:pt>
                <c:pt idx="118">
                  <c:v>25.657894736842106</c:v>
                </c:pt>
                <c:pt idx="119">
                  <c:v>25.710526315789426</c:v>
                </c:pt>
                <c:pt idx="120">
                  <c:v>25.763157894736747</c:v>
                </c:pt>
                <c:pt idx="121">
                  <c:v>25.802631578946936</c:v>
                </c:pt>
                <c:pt idx="122">
                  <c:v>25.855263157894257</c:v>
                </c:pt>
                <c:pt idx="123">
                  <c:v>25.907894736841577</c:v>
                </c:pt>
                <c:pt idx="124">
                  <c:v>25.960526315788901</c:v>
                </c:pt>
                <c:pt idx="125">
                  <c:v>25.999999999999091</c:v>
                </c:pt>
                <c:pt idx="126">
                  <c:v>26.065789473683541</c:v>
                </c:pt>
                <c:pt idx="127">
                  <c:v>26.118421052630861</c:v>
                </c:pt>
                <c:pt idx="128">
                  <c:v>26.171052631578181</c:v>
                </c:pt>
                <c:pt idx="129">
                  <c:v>26.223684210525501</c:v>
                </c:pt>
                <c:pt idx="130">
                  <c:v>26.276315789472822</c:v>
                </c:pt>
                <c:pt idx="131">
                  <c:v>26.328947368420142</c:v>
                </c:pt>
                <c:pt idx="132">
                  <c:v>26.381578947367462</c:v>
                </c:pt>
                <c:pt idx="133">
                  <c:v>26.447368421051912</c:v>
                </c:pt>
                <c:pt idx="134">
                  <c:v>26.499999999999233</c:v>
                </c:pt>
                <c:pt idx="135">
                  <c:v>26.552631578946553</c:v>
                </c:pt>
                <c:pt idx="136">
                  <c:v>26.605263157893877</c:v>
                </c:pt>
                <c:pt idx="137">
                  <c:v>26.671052631578323</c:v>
                </c:pt>
                <c:pt idx="138">
                  <c:v>26.723684210525644</c:v>
                </c:pt>
                <c:pt idx="139">
                  <c:v>26.789473684210094</c:v>
                </c:pt>
                <c:pt idx="140">
                  <c:v>26.842105263157414</c:v>
                </c:pt>
                <c:pt idx="141">
                  <c:v>26.907894736841865</c:v>
                </c:pt>
                <c:pt idx="142">
                  <c:v>26.960526315789185</c:v>
                </c:pt>
                <c:pt idx="143">
                  <c:v>27.026315789473635</c:v>
                </c:pt>
                <c:pt idx="144">
                  <c:v>27.078947368420955</c:v>
                </c:pt>
                <c:pt idx="145">
                  <c:v>27.144736842104209</c:v>
                </c:pt>
                <c:pt idx="146">
                  <c:v>27.197368421052726</c:v>
                </c:pt>
                <c:pt idx="147">
                  <c:v>27.263157894735979</c:v>
                </c:pt>
                <c:pt idx="148">
                  <c:v>27.32894736842043</c:v>
                </c:pt>
                <c:pt idx="149">
                  <c:v>27.38157894736775</c:v>
                </c:pt>
                <c:pt idx="150">
                  <c:v>27.4473684210522</c:v>
                </c:pt>
                <c:pt idx="151">
                  <c:v>27.513157894736651</c:v>
                </c:pt>
                <c:pt idx="152">
                  <c:v>27.578947368421101</c:v>
                </c:pt>
                <c:pt idx="153">
                  <c:v>27.631578947368421</c:v>
                </c:pt>
                <c:pt idx="154">
                  <c:v>27.697368421051674</c:v>
                </c:pt>
                <c:pt idx="155">
                  <c:v>27.763157894736125</c:v>
                </c:pt>
                <c:pt idx="156">
                  <c:v>27.828947368420575</c:v>
                </c:pt>
                <c:pt idx="157">
                  <c:v>27.894736842105022</c:v>
                </c:pt>
                <c:pt idx="158">
                  <c:v>27.960526315789473</c:v>
                </c:pt>
                <c:pt idx="159">
                  <c:v>28.013157894736793</c:v>
                </c:pt>
                <c:pt idx="160">
                  <c:v>28.078947368420046</c:v>
                </c:pt>
                <c:pt idx="161">
                  <c:v>28.144736842104496</c:v>
                </c:pt>
                <c:pt idx="162">
                  <c:v>28.210526315788947</c:v>
                </c:pt>
                <c:pt idx="163">
                  <c:v>28.289473684210527</c:v>
                </c:pt>
                <c:pt idx="164">
                  <c:v>28.342105263157848</c:v>
                </c:pt>
                <c:pt idx="165">
                  <c:v>28.407894736841101</c:v>
                </c:pt>
                <c:pt idx="166">
                  <c:v>28.473684210525551</c:v>
                </c:pt>
                <c:pt idx="167">
                  <c:v>28.539473684209998</c:v>
                </c:pt>
                <c:pt idx="168">
                  <c:v>28.618421052631579</c:v>
                </c:pt>
                <c:pt idx="169">
                  <c:v>28.684210526314832</c:v>
                </c:pt>
                <c:pt idx="170">
                  <c:v>28.749999999999282</c:v>
                </c:pt>
                <c:pt idx="171">
                  <c:v>28.815789473683733</c:v>
                </c:pt>
                <c:pt idx="172">
                  <c:v>28.88157894736818</c:v>
                </c:pt>
                <c:pt idx="173">
                  <c:v>28.94736842105263</c:v>
                </c:pt>
                <c:pt idx="174">
                  <c:v>29.013157894735883</c:v>
                </c:pt>
                <c:pt idx="175">
                  <c:v>29.092105263157464</c:v>
                </c:pt>
                <c:pt idx="176">
                  <c:v>29.157894736841914</c:v>
                </c:pt>
                <c:pt idx="177">
                  <c:v>29.223684210526365</c:v>
                </c:pt>
                <c:pt idx="178">
                  <c:v>29.289473684209618</c:v>
                </c:pt>
                <c:pt idx="179">
                  <c:v>29.368421052631195</c:v>
                </c:pt>
                <c:pt idx="180">
                  <c:v>29.434210526315645</c:v>
                </c:pt>
                <c:pt idx="181">
                  <c:v>29.500000000000096</c:v>
                </c:pt>
                <c:pt idx="182">
                  <c:v>29.565789473683349</c:v>
                </c:pt>
                <c:pt idx="183">
                  <c:v>29.6315789473678</c:v>
                </c:pt>
                <c:pt idx="184">
                  <c:v>29.710526315789377</c:v>
                </c:pt>
                <c:pt idx="185">
                  <c:v>29.77631578947263</c:v>
                </c:pt>
                <c:pt idx="186">
                  <c:v>29.84210526315708</c:v>
                </c:pt>
                <c:pt idx="187">
                  <c:v>29.907894736841531</c:v>
                </c:pt>
                <c:pt idx="188">
                  <c:v>29.986842105263111</c:v>
                </c:pt>
                <c:pt idx="189">
                  <c:v>30.052631578946364</c:v>
                </c:pt>
                <c:pt idx="190">
                  <c:v>30.118421052630811</c:v>
                </c:pt>
                <c:pt idx="191">
                  <c:v>30.197368421052392</c:v>
                </c:pt>
                <c:pt idx="192">
                  <c:v>30.263157894736842</c:v>
                </c:pt>
                <c:pt idx="193">
                  <c:v>30.328947368420096</c:v>
                </c:pt>
                <c:pt idx="194">
                  <c:v>30.407894736841673</c:v>
                </c:pt>
                <c:pt idx="195">
                  <c:v>30.473684210526123</c:v>
                </c:pt>
                <c:pt idx="196">
                  <c:v>30.552631578946507</c:v>
                </c:pt>
                <c:pt idx="197">
                  <c:v>30.618421052630957</c:v>
                </c:pt>
                <c:pt idx="198">
                  <c:v>30.697368421052534</c:v>
                </c:pt>
                <c:pt idx="199">
                  <c:v>30.763157894735787</c:v>
                </c:pt>
                <c:pt idx="200">
                  <c:v>30.828947368420238</c:v>
                </c:pt>
                <c:pt idx="201">
                  <c:v>30.907894736841818</c:v>
                </c:pt>
                <c:pt idx="202">
                  <c:v>30.973684210526269</c:v>
                </c:pt>
                <c:pt idx="203">
                  <c:v>31.039473684209522</c:v>
                </c:pt>
                <c:pt idx="204">
                  <c:v>31.118421052631099</c:v>
                </c:pt>
                <c:pt idx="205">
                  <c:v>31.19736842105268</c:v>
                </c:pt>
                <c:pt idx="206">
                  <c:v>31.263157894735933</c:v>
                </c:pt>
                <c:pt idx="207">
                  <c:v>31.328947368420383</c:v>
                </c:pt>
                <c:pt idx="208">
                  <c:v>31.407894736841961</c:v>
                </c:pt>
                <c:pt idx="209">
                  <c:v>31.473684210526411</c:v>
                </c:pt>
                <c:pt idx="210">
                  <c:v>31.552631578946794</c:v>
                </c:pt>
                <c:pt idx="211">
                  <c:v>31.618421052631245</c:v>
                </c:pt>
                <c:pt idx="212">
                  <c:v>31.684210526315692</c:v>
                </c:pt>
                <c:pt idx="213">
                  <c:v>31.763157894736075</c:v>
                </c:pt>
                <c:pt idx="214">
                  <c:v>31.842105263157656</c:v>
                </c:pt>
                <c:pt idx="215">
                  <c:v>31.907894736842106</c:v>
                </c:pt>
                <c:pt idx="216">
                  <c:v>31.986842105262486</c:v>
                </c:pt>
                <c:pt idx="217">
                  <c:v>32.052631578946936</c:v>
                </c:pt>
                <c:pt idx="218">
                  <c:v>32.131578947368517</c:v>
                </c:pt>
                <c:pt idx="219">
                  <c:v>32.210526315788897</c:v>
                </c:pt>
                <c:pt idx="220">
                  <c:v>32.276315789473351</c:v>
                </c:pt>
                <c:pt idx="221">
                  <c:v>32.355263157893731</c:v>
                </c:pt>
                <c:pt idx="222">
                  <c:v>32.421052631578178</c:v>
                </c:pt>
                <c:pt idx="223">
                  <c:v>32.499999999999758</c:v>
                </c:pt>
                <c:pt idx="224">
                  <c:v>32.578947368420145</c:v>
                </c:pt>
                <c:pt idx="225">
                  <c:v>32.644736842104592</c:v>
                </c:pt>
                <c:pt idx="226">
                  <c:v>32.723684210526173</c:v>
                </c:pt>
                <c:pt idx="227">
                  <c:v>32.78947368421062</c:v>
                </c:pt>
                <c:pt idx="228">
                  <c:v>32.868421052631007</c:v>
                </c:pt>
                <c:pt idx="229">
                  <c:v>32.94736842105258</c:v>
                </c:pt>
                <c:pt idx="230">
                  <c:v>33.013157894735834</c:v>
                </c:pt>
                <c:pt idx="231">
                  <c:v>33.092105263157414</c:v>
                </c:pt>
                <c:pt idx="232">
                  <c:v>33.157894736841868</c:v>
                </c:pt>
                <c:pt idx="233">
                  <c:v>33.236842105262248</c:v>
                </c:pt>
                <c:pt idx="234">
                  <c:v>33.315789473683829</c:v>
                </c:pt>
                <c:pt idx="235">
                  <c:v>33.394736842104209</c:v>
                </c:pt>
                <c:pt idx="236">
                  <c:v>33.460526315788663</c:v>
                </c:pt>
                <c:pt idx="237">
                  <c:v>33.539473684210236</c:v>
                </c:pt>
                <c:pt idx="238">
                  <c:v>33.60526315789469</c:v>
                </c:pt>
                <c:pt idx="239">
                  <c:v>33.68421052631507</c:v>
                </c:pt>
                <c:pt idx="240">
                  <c:v>33.749999999999524</c:v>
                </c:pt>
                <c:pt idx="241">
                  <c:v>33.828947368421098</c:v>
                </c:pt>
                <c:pt idx="242">
                  <c:v>33.907894736841484</c:v>
                </c:pt>
                <c:pt idx="243">
                  <c:v>33.986842105263065</c:v>
                </c:pt>
                <c:pt idx="244">
                  <c:v>34.052631578946318</c:v>
                </c:pt>
                <c:pt idx="245">
                  <c:v>34.131578947367892</c:v>
                </c:pt>
                <c:pt idx="246">
                  <c:v>34.197368421052346</c:v>
                </c:pt>
                <c:pt idx="247">
                  <c:v>34.276315789472726</c:v>
                </c:pt>
                <c:pt idx="248">
                  <c:v>34.355263157894306</c:v>
                </c:pt>
                <c:pt idx="249">
                  <c:v>34.434210526315887</c:v>
                </c:pt>
                <c:pt idx="250">
                  <c:v>34.49999999999914</c:v>
                </c:pt>
                <c:pt idx="251">
                  <c:v>34.578947368420714</c:v>
                </c:pt>
                <c:pt idx="252">
                  <c:v>34.644736842105168</c:v>
                </c:pt>
                <c:pt idx="253">
                  <c:v>34.723684210525548</c:v>
                </c:pt>
                <c:pt idx="254">
                  <c:v>34.802631578947128</c:v>
                </c:pt>
                <c:pt idx="255">
                  <c:v>34.868421052631575</c:v>
                </c:pt>
                <c:pt idx="256">
                  <c:v>34.947368421051962</c:v>
                </c:pt>
                <c:pt idx="257">
                  <c:v>35.026315789473543</c:v>
                </c:pt>
                <c:pt idx="258">
                  <c:v>35.09210526315799</c:v>
                </c:pt>
                <c:pt idx="259">
                  <c:v>35.17105263157837</c:v>
                </c:pt>
                <c:pt idx="260">
                  <c:v>35.24999999999995</c:v>
                </c:pt>
                <c:pt idx="261">
                  <c:v>35.315789473683203</c:v>
                </c:pt>
                <c:pt idx="262">
                  <c:v>35.394736842104784</c:v>
                </c:pt>
                <c:pt idx="263">
                  <c:v>35.460526315789231</c:v>
                </c:pt>
                <c:pt idx="264">
                  <c:v>35.539473684209618</c:v>
                </c:pt>
                <c:pt idx="265">
                  <c:v>35.618421052631199</c:v>
                </c:pt>
                <c:pt idx="266">
                  <c:v>35.684210526315645</c:v>
                </c:pt>
                <c:pt idx="267">
                  <c:v>35.763157894736025</c:v>
                </c:pt>
                <c:pt idx="268">
                  <c:v>35.842105263157606</c:v>
                </c:pt>
                <c:pt idx="269">
                  <c:v>35.921052631577993</c:v>
                </c:pt>
                <c:pt idx="270">
                  <c:v>35.98684210526244</c:v>
                </c:pt>
                <c:pt idx="271">
                  <c:v>36.065789473684021</c:v>
                </c:pt>
                <c:pt idx="272">
                  <c:v>36.1447368421044</c:v>
                </c:pt>
                <c:pt idx="273">
                  <c:v>36.223684210525981</c:v>
                </c:pt>
                <c:pt idx="274">
                  <c:v>36.289473684210428</c:v>
                </c:pt>
                <c:pt idx="275">
                  <c:v>36.368421052630815</c:v>
                </c:pt>
                <c:pt idx="276">
                  <c:v>36.434210526315262</c:v>
                </c:pt>
                <c:pt idx="277">
                  <c:v>36.513157894736842</c:v>
                </c:pt>
                <c:pt idx="278">
                  <c:v>36.592105263157222</c:v>
                </c:pt>
                <c:pt idx="279">
                  <c:v>36.671052631578803</c:v>
                </c:pt>
                <c:pt idx="280">
                  <c:v>36.73684210526325</c:v>
                </c:pt>
                <c:pt idx="281">
                  <c:v>36.815789473683637</c:v>
                </c:pt>
                <c:pt idx="282">
                  <c:v>36.894736842105218</c:v>
                </c:pt>
                <c:pt idx="283">
                  <c:v>36.973684210525597</c:v>
                </c:pt>
                <c:pt idx="284">
                  <c:v>37.052631578947178</c:v>
                </c:pt>
                <c:pt idx="285">
                  <c:v>37.118421052631625</c:v>
                </c:pt>
                <c:pt idx="286">
                  <c:v>37.197368421052012</c:v>
                </c:pt>
                <c:pt idx="287">
                  <c:v>37.276315789473585</c:v>
                </c:pt>
                <c:pt idx="288">
                  <c:v>37.342105263156839</c:v>
                </c:pt>
                <c:pt idx="289">
                  <c:v>37.421052631578419</c:v>
                </c:pt>
                <c:pt idx="290">
                  <c:v>37.5</c:v>
                </c:pt>
                <c:pt idx="291">
                  <c:v>37.565789473683253</c:v>
                </c:pt>
                <c:pt idx="292">
                  <c:v>37.644736842104834</c:v>
                </c:pt>
                <c:pt idx="293">
                  <c:v>37.723684210526415</c:v>
                </c:pt>
                <c:pt idx="294">
                  <c:v>37.789473684209668</c:v>
                </c:pt>
                <c:pt idx="295">
                  <c:v>37.881578947368375</c:v>
                </c:pt>
                <c:pt idx="296">
                  <c:v>37.947368421051628</c:v>
                </c:pt>
                <c:pt idx="297">
                  <c:v>38.026315789473202</c:v>
                </c:pt>
                <c:pt idx="298">
                  <c:v>38.092105263157656</c:v>
                </c:pt>
                <c:pt idx="299">
                  <c:v>38.171052631578036</c:v>
                </c:pt>
                <c:pt idx="300">
                  <c:v>38.249999999999616</c:v>
                </c:pt>
                <c:pt idx="301">
                  <c:v>38.328947368419996</c:v>
                </c:pt>
                <c:pt idx="302">
                  <c:v>38.39473684210445</c:v>
                </c:pt>
                <c:pt idx="303">
                  <c:v>38.473684210526031</c:v>
                </c:pt>
                <c:pt idx="304">
                  <c:v>38.552631578946411</c:v>
                </c:pt>
                <c:pt idx="305">
                  <c:v>38.631578947367991</c:v>
                </c:pt>
                <c:pt idx="306">
                  <c:v>38.697368421052438</c:v>
                </c:pt>
                <c:pt idx="307">
                  <c:v>38.776315789472825</c:v>
                </c:pt>
                <c:pt idx="308">
                  <c:v>38.855263157894399</c:v>
                </c:pt>
                <c:pt idx="309">
                  <c:v>38.934210526314786</c:v>
                </c:pt>
                <c:pt idx="310">
                  <c:v>38.999999999999233</c:v>
                </c:pt>
                <c:pt idx="311">
                  <c:v>39.078947368420813</c:v>
                </c:pt>
                <c:pt idx="312">
                  <c:v>39.157894736841193</c:v>
                </c:pt>
                <c:pt idx="313">
                  <c:v>39.236842105262774</c:v>
                </c:pt>
                <c:pt idx="314">
                  <c:v>39.315789473683154</c:v>
                </c:pt>
                <c:pt idx="315">
                  <c:v>39.381578947367608</c:v>
                </c:pt>
                <c:pt idx="316">
                  <c:v>39.460526315789188</c:v>
                </c:pt>
                <c:pt idx="317">
                  <c:v>39.539473684209568</c:v>
                </c:pt>
                <c:pt idx="318">
                  <c:v>39.618421052631149</c:v>
                </c:pt>
                <c:pt idx="319">
                  <c:v>39.684210526315596</c:v>
                </c:pt>
                <c:pt idx="320">
                  <c:v>39.763157894735983</c:v>
                </c:pt>
                <c:pt idx="321">
                  <c:v>39.842105263157556</c:v>
                </c:pt>
                <c:pt idx="322">
                  <c:v>39.921052631577943</c:v>
                </c:pt>
                <c:pt idx="323">
                  <c:v>39.999999999999524</c:v>
                </c:pt>
                <c:pt idx="324">
                  <c:v>40.065789473683971</c:v>
                </c:pt>
                <c:pt idx="325">
                  <c:v>40.144736842104351</c:v>
                </c:pt>
                <c:pt idx="326">
                  <c:v>40.223684210525931</c:v>
                </c:pt>
                <c:pt idx="327">
                  <c:v>40.302631578946318</c:v>
                </c:pt>
                <c:pt idx="328">
                  <c:v>40.368421052630765</c:v>
                </c:pt>
                <c:pt idx="329">
                  <c:v>40.447368421052346</c:v>
                </c:pt>
                <c:pt idx="330">
                  <c:v>40.526315789472726</c:v>
                </c:pt>
                <c:pt idx="331">
                  <c:v>40.605263157894306</c:v>
                </c:pt>
                <c:pt idx="332">
                  <c:v>40.684210526315887</c:v>
                </c:pt>
                <c:pt idx="333">
                  <c:v>40.74999999999914</c:v>
                </c:pt>
                <c:pt idx="334">
                  <c:v>40.828947368420714</c:v>
                </c:pt>
                <c:pt idx="335">
                  <c:v>40.907894736841101</c:v>
                </c:pt>
                <c:pt idx="336">
                  <c:v>40.986842105262681</c:v>
                </c:pt>
                <c:pt idx="337">
                  <c:v>41.065789473684255</c:v>
                </c:pt>
                <c:pt idx="338">
                  <c:v>41.131578947367508</c:v>
                </c:pt>
                <c:pt idx="339">
                  <c:v>41.210526315789089</c:v>
                </c:pt>
                <c:pt idx="340">
                  <c:v>41.289473684209476</c:v>
                </c:pt>
                <c:pt idx="341">
                  <c:v>41.368421052631049</c:v>
                </c:pt>
                <c:pt idx="342">
                  <c:v>41.434210526315503</c:v>
                </c:pt>
                <c:pt idx="343">
                  <c:v>41.513157894735883</c:v>
                </c:pt>
                <c:pt idx="344">
                  <c:v>41.592105263157464</c:v>
                </c:pt>
                <c:pt idx="345">
                  <c:v>41.671052631579045</c:v>
                </c:pt>
                <c:pt idx="346">
                  <c:v>41.736842105262298</c:v>
                </c:pt>
                <c:pt idx="347">
                  <c:v>41.815789473683878</c:v>
                </c:pt>
                <c:pt idx="348">
                  <c:v>41.894736842104258</c:v>
                </c:pt>
                <c:pt idx="349">
                  <c:v>41.973684210525839</c:v>
                </c:pt>
                <c:pt idx="350">
                  <c:v>42.052631578947413</c:v>
                </c:pt>
                <c:pt idx="351">
                  <c:v>42.118421052630666</c:v>
                </c:pt>
                <c:pt idx="352">
                  <c:v>42.197368421052246</c:v>
                </c:pt>
                <c:pt idx="353">
                  <c:v>42.276315789472633</c:v>
                </c:pt>
                <c:pt idx="354">
                  <c:v>42.34210526315708</c:v>
                </c:pt>
                <c:pt idx="355">
                  <c:v>42.421052631578661</c:v>
                </c:pt>
                <c:pt idx="356">
                  <c:v>42.499999999999041</c:v>
                </c:pt>
                <c:pt idx="357">
                  <c:v>42.578947368420621</c:v>
                </c:pt>
                <c:pt idx="358">
                  <c:v>42.657894736842202</c:v>
                </c:pt>
                <c:pt idx="359">
                  <c:v>42.723684210525455</c:v>
                </c:pt>
                <c:pt idx="360">
                  <c:v>42.802631578947036</c:v>
                </c:pt>
                <c:pt idx="361">
                  <c:v>42.881578947367416</c:v>
                </c:pt>
                <c:pt idx="362">
                  <c:v>42.960526315788996</c:v>
                </c:pt>
                <c:pt idx="363">
                  <c:v>43.026315789473443</c:v>
                </c:pt>
                <c:pt idx="364">
                  <c:v>43.10526315789383</c:v>
                </c:pt>
                <c:pt idx="365">
                  <c:v>43.184210526315404</c:v>
                </c:pt>
                <c:pt idx="366">
                  <c:v>43.249999999999858</c:v>
                </c:pt>
                <c:pt idx="367">
                  <c:v>43.328947368420238</c:v>
                </c:pt>
                <c:pt idx="368">
                  <c:v>43.407894736841818</c:v>
                </c:pt>
                <c:pt idx="369">
                  <c:v>43.486842105262198</c:v>
                </c:pt>
                <c:pt idx="370">
                  <c:v>43.565789473683779</c:v>
                </c:pt>
                <c:pt idx="371">
                  <c:v>43.64473684210536</c:v>
                </c:pt>
                <c:pt idx="372">
                  <c:v>43.72368421052574</c:v>
                </c:pt>
                <c:pt idx="373">
                  <c:v>43.789473684210193</c:v>
                </c:pt>
                <c:pt idx="374">
                  <c:v>43.868421052630573</c:v>
                </c:pt>
                <c:pt idx="375">
                  <c:v>43.947368421052154</c:v>
                </c:pt>
                <c:pt idx="376">
                  <c:v>44.026315789473735</c:v>
                </c:pt>
                <c:pt idx="377">
                  <c:v>44.092105263156988</c:v>
                </c:pt>
                <c:pt idx="378">
                  <c:v>44.184210526315695</c:v>
                </c:pt>
                <c:pt idx="379">
                  <c:v>44.249999999998948</c:v>
                </c:pt>
                <c:pt idx="380">
                  <c:v>44.328947368420529</c:v>
                </c:pt>
                <c:pt idx="381">
                  <c:v>44.407894736842103</c:v>
                </c:pt>
                <c:pt idx="382">
                  <c:v>44.473684210525356</c:v>
                </c:pt>
                <c:pt idx="383">
                  <c:v>44.552631578946936</c:v>
                </c:pt>
                <c:pt idx="384">
                  <c:v>44.631578947368517</c:v>
                </c:pt>
                <c:pt idx="385">
                  <c:v>44.710526315788897</c:v>
                </c:pt>
                <c:pt idx="386">
                  <c:v>44.789473684210478</c:v>
                </c:pt>
                <c:pt idx="387">
                  <c:v>44.855263157893731</c:v>
                </c:pt>
                <c:pt idx="388">
                  <c:v>44.934210526315312</c:v>
                </c:pt>
                <c:pt idx="389">
                  <c:v>45.013157894736892</c:v>
                </c:pt>
                <c:pt idx="390">
                  <c:v>45.092105263157272</c:v>
                </c:pt>
                <c:pt idx="391">
                  <c:v>45.157894736841719</c:v>
                </c:pt>
                <c:pt idx="392">
                  <c:v>45.236842105262106</c:v>
                </c:pt>
                <c:pt idx="393">
                  <c:v>45.315789473683687</c:v>
                </c:pt>
                <c:pt idx="394">
                  <c:v>45.39473684210526</c:v>
                </c:pt>
                <c:pt idx="395">
                  <c:v>45.460526315788513</c:v>
                </c:pt>
                <c:pt idx="396">
                  <c:v>45.552631578947228</c:v>
                </c:pt>
                <c:pt idx="397">
                  <c:v>45.618421052631675</c:v>
                </c:pt>
                <c:pt idx="398">
                  <c:v>45.697368421052055</c:v>
                </c:pt>
                <c:pt idx="399">
                  <c:v>45.776315789473635</c:v>
                </c:pt>
                <c:pt idx="400">
                  <c:v>45.855263157894015</c:v>
                </c:pt>
                <c:pt idx="401">
                  <c:v>45.934210526315596</c:v>
                </c:pt>
                <c:pt idx="402">
                  <c:v>46.00000000000005</c:v>
                </c:pt>
                <c:pt idx="403">
                  <c:v>46.07894736842043</c:v>
                </c:pt>
                <c:pt idx="404">
                  <c:v>46.15789473684201</c:v>
                </c:pt>
                <c:pt idx="405">
                  <c:v>46.23684210526239</c:v>
                </c:pt>
                <c:pt idx="406">
                  <c:v>46.302631578946844</c:v>
                </c:pt>
                <c:pt idx="407">
                  <c:v>46.381578947368418</c:v>
                </c:pt>
                <c:pt idx="408">
                  <c:v>46.460526315788805</c:v>
                </c:pt>
                <c:pt idx="409">
                  <c:v>46.539473684210385</c:v>
                </c:pt>
                <c:pt idx="410">
                  <c:v>46.618421052630765</c:v>
                </c:pt>
                <c:pt idx="411">
                  <c:v>46.684210526315212</c:v>
                </c:pt>
                <c:pt idx="412">
                  <c:v>46.763157894736793</c:v>
                </c:pt>
                <c:pt idx="413">
                  <c:v>46.84210526315718</c:v>
                </c:pt>
                <c:pt idx="414">
                  <c:v>46.921052631578753</c:v>
                </c:pt>
                <c:pt idx="415">
                  <c:v>46.99999999999914</c:v>
                </c:pt>
                <c:pt idx="416">
                  <c:v>47.065789473683587</c:v>
                </c:pt>
                <c:pt idx="417">
                  <c:v>47.144736842105168</c:v>
                </c:pt>
                <c:pt idx="418">
                  <c:v>47.223684210525548</c:v>
                </c:pt>
                <c:pt idx="419">
                  <c:v>47.302631578947128</c:v>
                </c:pt>
                <c:pt idx="420">
                  <c:v>47.381578947367508</c:v>
                </c:pt>
                <c:pt idx="421">
                  <c:v>47.460526315789089</c:v>
                </c:pt>
                <c:pt idx="422">
                  <c:v>47.526315789473543</c:v>
                </c:pt>
                <c:pt idx="423">
                  <c:v>47.605263157893923</c:v>
                </c:pt>
                <c:pt idx="424">
                  <c:v>47.684210526315503</c:v>
                </c:pt>
                <c:pt idx="425">
                  <c:v>47.763157894735883</c:v>
                </c:pt>
                <c:pt idx="426">
                  <c:v>47.842105263157464</c:v>
                </c:pt>
                <c:pt idx="427">
                  <c:v>47.921052631579045</c:v>
                </c:pt>
                <c:pt idx="428">
                  <c:v>47.999999999999424</c:v>
                </c:pt>
                <c:pt idx="429">
                  <c:v>48.065789473683878</c:v>
                </c:pt>
                <c:pt idx="430">
                  <c:v>48.144736842104258</c:v>
                </c:pt>
                <c:pt idx="431">
                  <c:v>48.223684210525839</c:v>
                </c:pt>
                <c:pt idx="432">
                  <c:v>48.302631578947413</c:v>
                </c:pt>
                <c:pt idx="433">
                  <c:v>48.368421052630666</c:v>
                </c:pt>
                <c:pt idx="434">
                  <c:v>48.447368421052246</c:v>
                </c:pt>
                <c:pt idx="435">
                  <c:v>48.526315789472633</c:v>
                </c:pt>
                <c:pt idx="436">
                  <c:v>48.605263157894207</c:v>
                </c:pt>
                <c:pt idx="437">
                  <c:v>48.684210526315788</c:v>
                </c:pt>
                <c:pt idx="438">
                  <c:v>48.749999999999041</c:v>
                </c:pt>
                <c:pt idx="439">
                  <c:v>48.828947368420621</c:v>
                </c:pt>
                <c:pt idx="440">
                  <c:v>48.907894736842202</c:v>
                </c:pt>
                <c:pt idx="441">
                  <c:v>48.986842105262582</c:v>
                </c:pt>
                <c:pt idx="442">
                  <c:v>49.052631578947036</c:v>
                </c:pt>
                <c:pt idx="443">
                  <c:v>49.131578947367416</c:v>
                </c:pt>
                <c:pt idx="444">
                  <c:v>49.210526315788996</c:v>
                </c:pt>
                <c:pt idx="445">
                  <c:v>49.28947368421057</c:v>
                </c:pt>
                <c:pt idx="446">
                  <c:v>49.342105263157897</c:v>
                </c:pt>
              </c:numCache>
            </c:numRef>
          </c:xVal>
          <c:yVal>
            <c:numRef>
              <c:f>Sheet10!$R$2:$R$474</c:f>
              <c:numCache>
                <c:formatCode>General</c:formatCode>
                <c:ptCount val="473"/>
                <c:pt idx="0">
                  <c:v>4.1319500000000002E-2</c:v>
                </c:pt>
                <c:pt idx="1">
                  <c:v>5.2372299999999997E-2</c:v>
                </c:pt>
                <c:pt idx="2">
                  <c:v>6.2944600000000003E-2</c:v>
                </c:pt>
                <c:pt idx="3">
                  <c:v>7.2997000000000006E-2</c:v>
                </c:pt>
                <c:pt idx="4">
                  <c:v>8.3029699999999998E-2</c:v>
                </c:pt>
                <c:pt idx="5">
                  <c:v>9.3100600000000006E-2</c:v>
                </c:pt>
                <c:pt idx="6">
                  <c:v>0.103133</c:v>
                </c:pt>
                <c:pt idx="7">
                  <c:v>0.113166</c:v>
                </c:pt>
                <c:pt idx="8">
                  <c:v>0.12318</c:v>
                </c:pt>
                <c:pt idx="9">
                  <c:v>0.13323199999999999</c:v>
                </c:pt>
                <c:pt idx="10">
                  <c:v>0.14324500000000001</c:v>
                </c:pt>
                <c:pt idx="11">
                  <c:v>0.15331600000000001</c:v>
                </c:pt>
                <c:pt idx="12">
                  <c:v>0.163406</c:v>
                </c:pt>
                <c:pt idx="13">
                  <c:v>0.17349600000000001</c:v>
                </c:pt>
                <c:pt idx="14">
                  <c:v>0.18354799999999999</c:v>
                </c:pt>
                <c:pt idx="15">
                  <c:v>0.19359999999999999</c:v>
                </c:pt>
                <c:pt idx="16">
                  <c:v>0.20361399999999999</c:v>
                </c:pt>
                <c:pt idx="17">
                  <c:v>0.21366499999999999</c:v>
                </c:pt>
                <c:pt idx="18">
                  <c:v>0.22367899999999999</c:v>
                </c:pt>
                <c:pt idx="19">
                  <c:v>0.23369300000000001</c:v>
                </c:pt>
                <c:pt idx="20">
                  <c:v>0.243726</c:v>
                </c:pt>
                <c:pt idx="21">
                  <c:v>0.25377699999999997</c:v>
                </c:pt>
                <c:pt idx="22">
                  <c:v>0.263791</c:v>
                </c:pt>
                <c:pt idx="23">
                  <c:v>0.273843</c:v>
                </c:pt>
                <c:pt idx="24">
                  <c:v>0.28397099999999997</c:v>
                </c:pt>
                <c:pt idx="25">
                  <c:v>0.29402299999999998</c:v>
                </c:pt>
                <c:pt idx="26">
                  <c:v>0.30413200000000001</c:v>
                </c:pt>
                <c:pt idx="27">
                  <c:v>0.31414599999999998</c:v>
                </c:pt>
                <c:pt idx="28">
                  <c:v>0.32415899999999997</c:v>
                </c:pt>
                <c:pt idx="29">
                  <c:v>0.33424900000000002</c:v>
                </c:pt>
                <c:pt idx="30">
                  <c:v>0.34433900000000001</c:v>
                </c:pt>
                <c:pt idx="31">
                  <c:v>0.35444799999999999</c:v>
                </c:pt>
                <c:pt idx="32">
                  <c:v>0.36446200000000001</c:v>
                </c:pt>
                <c:pt idx="33">
                  <c:v>0.37447599999999998</c:v>
                </c:pt>
                <c:pt idx="34">
                  <c:v>0.38448900000000003</c:v>
                </c:pt>
                <c:pt idx="35">
                  <c:v>0.39450299999999999</c:v>
                </c:pt>
                <c:pt idx="36">
                  <c:v>0.40453600000000001</c:v>
                </c:pt>
                <c:pt idx="37">
                  <c:v>0.41462599999999999</c:v>
                </c:pt>
                <c:pt idx="38">
                  <c:v>0.42465799999999998</c:v>
                </c:pt>
                <c:pt idx="39">
                  <c:v>0.434672</c:v>
                </c:pt>
                <c:pt idx="40">
                  <c:v>0.444743</c:v>
                </c:pt>
                <c:pt idx="41">
                  <c:v>0.45475700000000002</c:v>
                </c:pt>
                <c:pt idx="42">
                  <c:v>0.46480900000000003</c:v>
                </c:pt>
                <c:pt idx="43">
                  <c:v>0.47486</c:v>
                </c:pt>
                <c:pt idx="44">
                  <c:v>0.48491200000000001</c:v>
                </c:pt>
                <c:pt idx="45">
                  <c:v>0.49502099999999999</c:v>
                </c:pt>
                <c:pt idx="46">
                  <c:v>0.50512999999999997</c:v>
                </c:pt>
                <c:pt idx="47">
                  <c:v>0.51516300000000004</c:v>
                </c:pt>
                <c:pt idx="48">
                  <c:v>0.52523399999999998</c:v>
                </c:pt>
                <c:pt idx="49">
                  <c:v>0.53524799999999995</c:v>
                </c:pt>
                <c:pt idx="50">
                  <c:v>0.54528100000000002</c:v>
                </c:pt>
                <c:pt idx="51">
                  <c:v>0.55535100000000004</c:v>
                </c:pt>
                <c:pt idx="52">
                  <c:v>0.565384</c:v>
                </c:pt>
                <c:pt idx="53">
                  <c:v>0.57551200000000002</c:v>
                </c:pt>
                <c:pt idx="54">
                  <c:v>0.58552599999999999</c:v>
                </c:pt>
                <c:pt idx="55">
                  <c:v>0.59557800000000005</c:v>
                </c:pt>
                <c:pt idx="56">
                  <c:v>0.60564899999999999</c:v>
                </c:pt>
                <c:pt idx="57">
                  <c:v>0.61573900000000004</c:v>
                </c:pt>
                <c:pt idx="58">
                  <c:v>0.62588600000000005</c:v>
                </c:pt>
                <c:pt idx="59">
                  <c:v>0.635938</c:v>
                </c:pt>
                <c:pt idx="60">
                  <c:v>0.64600900000000006</c:v>
                </c:pt>
                <c:pt idx="61">
                  <c:v>0.65604099999999999</c:v>
                </c:pt>
                <c:pt idx="62">
                  <c:v>0.66607400000000005</c:v>
                </c:pt>
                <c:pt idx="63">
                  <c:v>0.676145</c:v>
                </c:pt>
                <c:pt idx="64">
                  <c:v>0.68615899999999996</c:v>
                </c:pt>
                <c:pt idx="65">
                  <c:v>0.69624900000000001</c:v>
                </c:pt>
                <c:pt idx="66">
                  <c:v>0.70626199999999995</c:v>
                </c:pt>
                <c:pt idx="67">
                  <c:v>0.71629500000000002</c:v>
                </c:pt>
                <c:pt idx="68">
                  <c:v>0.72636599999999996</c:v>
                </c:pt>
                <c:pt idx="69">
                  <c:v>0.73638000000000003</c:v>
                </c:pt>
                <c:pt idx="70">
                  <c:v>0.74639299999999997</c:v>
                </c:pt>
                <c:pt idx="71">
                  <c:v>0.75640700000000005</c:v>
                </c:pt>
                <c:pt idx="72">
                  <c:v>0.76644000000000001</c:v>
                </c:pt>
                <c:pt idx="73">
                  <c:v>0.77649199999999996</c:v>
                </c:pt>
                <c:pt idx="74">
                  <c:v>0.78654400000000002</c:v>
                </c:pt>
                <c:pt idx="75">
                  <c:v>0.79665300000000006</c:v>
                </c:pt>
                <c:pt idx="76">
                  <c:v>0.80001</c:v>
                </c:pt>
                <c:pt idx="77">
                  <c:v>0.761436</c:v>
                </c:pt>
                <c:pt idx="78">
                  <c:v>0.75198500000000001</c:v>
                </c:pt>
                <c:pt idx="79">
                  <c:v>0.74918200000000001</c:v>
                </c:pt>
                <c:pt idx="80">
                  <c:v>0.74717999999999996</c:v>
                </c:pt>
                <c:pt idx="81">
                  <c:v>0.743896</c:v>
                </c:pt>
                <c:pt idx="82">
                  <c:v>0.741093</c:v>
                </c:pt>
                <c:pt idx="83">
                  <c:v>0.73897400000000002</c:v>
                </c:pt>
                <c:pt idx="84">
                  <c:v>0.73681799999999997</c:v>
                </c:pt>
                <c:pt idx="85">
                  <c:v>0.73472000000000004</c:v>
                </c:pt>
                <c:pt idx="86">
                  <c:v>0.73269899999999999</c:v>
                </c:pt>
                <c:pt idx="87">
                  <c:v>0.73069600000000001</c:v>
                </c:pt>
                <c:pt idx="88">
                  <c:v>0.72865500000000005</c:v>
                </c:pt>
                <c:pt idx="89">
                  <c:v>0.72665199999999996</c:v>
                </c:pt>
                <c:pt idx="90">
                  <c:v>0.72464899999999999</c:v>
                </c:pt>
                <c:pt idx="91">
                  <c:v>0.72264700000000004</c:v>
                </c:pt>
                <c:pt idx="92">
                  <c:v>0.72064399999999995</c:v>
                </c:pt>
                <c:pt idx="93">
                  <c:v>0.71860299999999999</c:v>
                </c:pt>
                <c:pt idx="94">
                  <c:v>0.71660000000000001</c:v>
                </c:pt>
                <c:pt idx="95">
                  <c:v>0.71459799999999996</c:v>
                </c:pt>
                <c:pt idx="96">
                  <c:v>0.71248</c:v>
                </c:pt>
                <c:pt idx="97">
                  <c:v>0.71040099999999995</c:v>
                </c:pt>
                <c:pt idx="98">
                  <c:v>0.708341</c:v>
                </c:pt>
                <c:pt idx="99">
                  <c:v>0.70628100000000005</c:v>
                </c:pt>
                <c:pt idx="100">
                  <c:v>0.70424100000000001</c:v>
                </c:pt>
                <c:pt idx="101">
                  <c:v>0.70223800000000003</c:v>
                </c:pt>
                <c:pt idx="102">
                  <c:v>0.70021599999999995</c:v>
                </c:pt>
                <c:pt idx="103">
                  <c:v>0.69813700000000001</c:v>
                </c:pt>
                <c:pt idx="104">
                  <c:v>0.69605799999999995</c:v>
                </c:pt>
                <c:pt idx="105">
                  <c:v>0.69394100000000003</c:v>
                </c:pt>
                <c:pt idx="106">
                  <c:v>0.69193800000000005</c:v>
                </c:pt>
                <c:pt idx="107">
                  <c:v>0.68991599999999997</c:v>
                </c:pt>
                <c:pt idx="108">
                  <c:v>0.68787500000000001</c:v>
                </c:pt>
                <c:pt idx="109">
                  <c:v>0.68581499999999995</c:v>
                </c:pt>
                <c:pt idx="110">
                  <c:v>0.683813</c:v>
                </c:pt>
                <c:pt idx="111">
                  <c:v>0.68175300000000005</c:v>
                </c:pt>
                <c:pt idx="112">
                  <c:v>0.679674</c:v>
                </c:pt>
                <c:pt idx="113">
                  <c:v>0.67765200000000003</c:v>
                </c:pt>
                <c:pt idx="114">
                  <c:v>0.67559199999999997</c:v>
                </c:pt>
                <c:pt idx="115">
                  <c:v>0.67357</c:v>
                </c:pt>
                <c:pt idx="116">
                  <c:v>0.67154800000000003</c:v>
                </c:pt>
                <c:pt idx="117">
                  <c:v>0.66954599999999997</c:v>
                </c:pt>
                <c:pt idx="118">
                  <c:v>0.66750500000000001</c:v>
                </c:pt>
                <c:pt idx="119">
                  <c:v>0.66536799999999996</c:v>
                </c:pt>
                <c:pt idx="120">
                  <c:v>0.66332800000000003</c:v>
                </c:pt>
                <c:pt idx="121">
                  <c:v>0.66132500000000005</c:v>
                </c:pt>
                <c:pt idx="122">
                  <c:v>0.65922700000000001</c:v>
                </c:pt>
                <c:pt idx="123">
                  <c:v>0.65716699999999995</c:v>
                </c:pt>
                <c:pt idx="124">
                  <c:v>0.655088</c:v>
                </c:pt>
                <c:pt idx="125">
                  <c:v>0.65293199999999996</c:v>
                </c:pt>
                <c:pt idx="126">
                  <c:v>0.650891</c:v>
                </c:pt>
                <c:pt idx="127">
                  <c:v>0.64877399999999996</c:v>
                </c:pt>
                <c:pt idx="128">
                  <c:v>0.64665700000000004</c:v>
                </c:pt>
                <c:pt idx="129">
                  <c:v>0.64463499999999996</c:v>
                </c:pt>
                <c:pt idx="130">
                  <c:v>0.64263300000000001</c:v>
                </c:pt>
                <c:pt idx="131">
                  <c:v>0.64055399999999996</c:v>
                </c:pt>
                <c:pt idx="132">
                  <c:v>0.638436</c:v>
                </c:pt>
                <c:pt idx="133">
                  <c:v>0.63639500000000004</c:v>
                </c:pt>
                <c:pt idx="134">
                  <c:v>0.63437399999999999</c:v>
                </c:pt>
                <c:pt idx="135">
                  <c:v>0.63235200000000003</c:v>
                </c:pt>
                <c:pt idx="136">
                  <c:v>0.63032999999999995</c:v>
                </c:pt>
                <c:pt idx="137">
                  <c:v>0.62821300000000002</c:v>
                </c:pt>
                <c:pt idx="138">
                  <c:v>0.62615299999999996</c:v>
                </c:pt>
                <c:pt idx="139">
                  <c:v>0.62414999999999998</c:v>
                </c:pt>
                <c:pt idx="140">
                  <c:v>0.62203299999999995</c:v>
                </c:pt>
                <c:pt idx="141">
                  <c:v>0.61995400000000001</c:v>
                </c:pt>
                <c:pt idx="142">
                  <c:v>0.61795100000000003</c:v>
                </c:pt>
                <c:pt idx="143">
                  <c:v>0.61594800000000005</c:v>
                </c:pt>
                <c:pt idx="144">
                  <c:v>0.61394599999999999</c:v>
                </c:pt>
                <c:pt idx="145">
                  <c:v>0.61188600000000004</c:v>
                </c:pt>
                <c:pt idx="146">
                  <c:v>0.60986399999999996</c:v>
                </c:pt>
                <c:pt idx="147">
                  <c:v>0.60784199999999999</c:v>
                </c:pt>
                <c:pt idx="148">
                  <c:v>0.60580100000000003</c:v>
                </c:pt>
                <c:pt idx="149">
                  <c:v>0.60379899999999997</c:v>
                </c:pt>
                <c:pt idx="150">
                  <c:v>0.60177700000000001</c:v>
                </c:pt>
                <c:pt idx="151">
                  <c:v>0.59969799999999995</c:v>
                </c:pt>
                <c:pt idx="152">
                  <c:v>0.59769499999999998</c:v>
                </c:pt>
                <c:pt idx="153">
                  <c:v>0.59567300000000001</c:v>
                </c:pt>
                <c:pt idx="154">
                  <c:v>0.59363200000000005</c:v>
                </c:pt>
                <c:pt idx="155">
                  <c:v>0.59159099999999998</c:v>
                </c:pt>
                <c:pt idx="156">
                  <c:v>0.58958900000000003</c:v>
                </c:pt>
                <c:pt idx="157">
                  <c:v>0.58754799999999996</c:v>
                </c:pt>
                <c:pt idx="158">
                  <c:v>0.58554499999999998</c:v>
                </c:pt>
                <c:pt idx="159">
                  <c:v>0.58354200000000001</c:v>
                </c:pt>
                <c:pt idx="160">
                  <c:v>0.58150100000000005</c:v>
                </c:pt>
                <c:pt idx="161">
                  <c:v>0.579403</c:v>
                </c:pt>
                <c:pt idx="162">
                  <c:v>0.57730499999999996</c:v>
                </c:pt>
                <c:pt idx="163">
                  <c:v>0.57524500000000001</c:v>
                </c:pt>
                <c:pt idx="164">
                  <c:v>0.57322300000000004</c:v>
                </c:pt>
                <c:pt idx="165">
                  <c:v>0.57122099999999998</c:v>
                </c:pt>
                <c:pt idx="166">
                  <c:v>0.56918000000000002</c:v>
                </c:pt>
                <c:pt idx="167">
                  <c:v>0.56717700000000004</c:v>
                </c:pt>
                <c:pt idx="168">
                  <c:v>0.56513599999999997</c:v>
                </c:pt>
                <c:pt idx="169">
                  <c:v>0.56307600000000002</c:v>
                </c:pt>
                <c:pt idx="170">
                  <c:v>0.56107300000000004</c:v>
                </c:pt>
                <c:pt idx="171">
                  <c:v>0.55901400000000001</c:v>
                </c:pt>
                <c:pt idx="172">
                  <c:v>0.55695399999999995</c:v>
                </c:pt>
                <c:pt idx="173">
                  <c:v>0.55495099999999997</c:v>
                </c:pt>
                <c:pt idx="174">
                  <c:v>0.55289100000000002</c:v>
                </c:pt>
                <c:pt idx="175">
                  <c:v>0.55083099999999996</c:v>
                </c:pt>
                <c:pt idx="176">
                  <c:v>0.54879</c:v>
                </c:pt>
                <c:pt idx="177">
                  <c:v>0.54676800000000003</c:v>
                </c:pt>
                <c:pt idx="178">
                  <c:v>0.54472699999999996</c:v>
                </c:pt>
                <c:pt idx="179">
                  <c:v>0.54272500000000001</c:v>
                </c:pt>
                <c:pt idx="180">
                  <c:v>0.54064599999999996</c:v>
                </c:pt>
                <c:pt idx="181">
                  <c:v>0.53864299999999998</c:v>
                </c:pt>
                <c:pt idx="182">
                  <c:v>0.53660200000000002</c:v>
                </c:pt>
                <c:pt idx="183">
                  <c:v>0.53459900000000005</c:v>
                </c:pt>
                <c:pt idx="184">
                  <c:v>0.53259599999999996</c:v>
                </c:pt>
                <c:pt idx="185">
                  <c:v>0.53059400000000001</c:v>
                </c:pt>
                <c:pt idx="186">
                  <c:v>0.52857200000000004</c:v>
                </c:pt>
                <c:pt idx="187">
                  <c:v>0.52651199999999998</c:v>
                </c:pt>
                <c:pt idx="188">
                  <c:v>0.524509</c:v>
                </c:pt>
                <c:pt idx="189">
                  <c:v>0.52244900000000005</c:v>
                </c:pt>
                <c:pt idx="190">
                  <c:v>0.52044699999999999</c:v>
                </c:pt>
                <c:pt idx="191">
                  <c:v>0.51844400000000002</c:v>
                </c:pt>
                <c:pt idx="192">
                  <c:v>0.51642200000000005</c:v>
                </c:pt>
                <c:pt idx="193">
                  <c:v>0.51439999999999997</c:v>
                </c:pt>
                <c:pt idx="194">
                  <c:v>0.51230200000000004</c:v>
                </c:pt>
                <c:pt idx="195">
                  <c:v>0.51029899999999995</c:v>
                </c:pt>
                <c:pt idx="196">
                  <c:v>0.50820100000000001</c:v>
                </c:pt>
                <c:pt idx="197">
                  <c:v>0.50617900000000005</c:v>
                </c:pt>
                <c:pt idx="198">
                  <c:v>0.504158</c:v>
                </c:pt>
                <c:pt idx="199">
                  <c:v>0.50215500000000002</c:v>
                </c:pt>
                <c:pt idx="200">
                  <c:v>0.50015200000000004</c:v>
                </c:pt>
                <c:pt idx="201">
                  <c:v>0.49814900000000001</c:v>
                </c:pt>
                <c:pt idx="202">
                  <c:v>0.496147</c:v>
                </c:pt>
                <c:pt idx="203">
                  <c:v>0.494029</c:v>
                </c:pt>
                <c:pt idx="204">
                  <c:v>0.492008</c:v>
                </c:pt>
                <c:pt idx="205">
                  <c:v>0.49000500000000002</c:v>
                </c:pt>
                <c:pt idx="206">
                  <c:v>0.48800199999999999</c:v>
                </c:pt>
                <c:pt idx="207">
                  <c:v>0.48594199999999999</c:v>
                </c:pt>
                <c:pt idx="208">
                  <c:v>0.48390100000000003</c:v>
                </c:pt>
                <c:pt idx="209">
                  <c:v>0.48189900000000002</c:v>
                </c:pt>
                <c:pt idx="210">
                  <c:v>0.47989599999999999</c:v>
                </c:pt>
                <c:pt idx="211">
                  <c:v>0.47783599999999998</c:v>
                </c:pt>
                <c:pt idx="212">
                  <c:v>0.47577599999999998</c:v>
                </c:pt>
                <c:pt idx="213">
                  <c:v>0.473773</c:v>
                </c:pt>
                <c:pt idx="214">
                  <c:v>0.47175099999999998</c:v>
                </c:pt>
                <c:pt idx="215">
                  <c:v>0.46971099999999999</c:v>
                </c:pt>
                <c:pt idx="216">
                  <c:v>0.46763100000000002</c:v>
                </c:pt>
                <c:pt idx="217">
                  <c:v>0.46562900000000002</c:v>
                </c:pt>
                <c:pt idx="218">
                  <c:v>0.46345399999999998</c:v>
                </c:pt>
                <c:pt idx="219">
                  <c:v>0.46143299999999998</c:v>
                </c:pt>
                <c:pt idx="220">
                  <c:v>0.45941100000000001</c:v>
                </c:pt>
                <c:pt idx="221">
                  <c:v>0.45738899999999999</c:v>
                </c:pt>
                <c:pt idx="222">
                  <c:v>0.45527200000000001</c:v>
                </c:pt>
                <c:pt idx="223">
                  <c:v>0.45326899999999998</c:v>
                </c:pt>
                <c:pt idx="224">
                  <c:v>0.451152</c:v>
                </c:pt>
                <c:pt idx="225">
                  <c:v>0.44912999999999997</c:v>
                </c:pt>
                <c:pt idx="226">
                  <c:v>0.447127</c:v>
                </c:pt>
                <c:pt idx="227">
                  <c:v>0.44510499999999997</c:v>
                </c:pt>
                <c:pt idx="228">
                  <c:v>0.44310300000000002</c:v>
                </c:pt>
                <c:pt idx="229">
                  <c:v>0.441081</c:v>
                </c:pt>
                <c:pt idx="230">
                  <c:v>0.43907800000000002</c:v>
                </c:pt>
                <c:pt idx="231">
                  <c:v>0.43703700000000001</c:v>
                </c:pt>
                <c:pt idx="232">
                  <c:v>0.43501499999999999</c:v>
                </c:pt>
                <c:pt idx="233">
                  <c:v>0.43286000000000002</c:v>
                </c:pt>
                <c:pt idx="234">
                  <c:v>0.43078100000000003</c:v>
                </c:pt>
                <c:pt idx="235">
                  <c:v>0.42877799999999999</c:v>
                </c:pt>
                <c:pt idx="236">
                  <c:v>0.42677599999999999</c:v>
                </c:pt>
                <c:pt idx="237">
                  <c:v>0.42475400000000002</c:v>
                </c:pt>
                <c:pt idx="238">
                  <c:v>0.42271300000000001</c:v>
                </c:pt>
                <c:pt idx="239">
                  <c:v>0.42070999999999997</c:v>
                </c:pt>
                <c:pt idx="240">
                  <c:v>0.41865000000000002</c:v>
                </c:pt>
                <c:pt idx="241">
                  <c:v>0.41660900000000001</c:v>
                </c:pt>
                <c:pt idx="242">
                  <c:v>0.414549</c:v>
                </c:pt>
                <c:pt idx="243">
                  <c:v>0.41250900000000001</c:v>
                </c:pt>
                <c:pt idx="244">
                  <c:v>0.41048699999999999</c:v>
                </c:pt>
                <c:pt idx="245">
                  <c:v>0.40844599999999998</c:v>
                </c:pt>
                <c:pt idx="246">
                  <c:v>0.40640500000000002</c:v>
                </c:pt>
                <c:pt idx="247">
                  <c:v>0.40430700000000003</c:v>
                </c:pt>
                <c:pt idx="248">
                  <c:v>0.402285</c:v>
                </c:pt>
                <c:pt idx="249">
                  <c:v>0.40026299999999998</c:v>
                </c:pt>
                <c:pt idx="250">
                  <c:v>0.39826099999999998</c:v>
                </c:pt>
                <c:pt idx="251">
                  <c:v>0.39620100000000003</c:v>
                </c:pt>
                <c:pt idx="252">
                  <c:v>0.39419799999999999</c:v>
                </c:pt>
                <c:pt idx="253">
                  <c:v>0.39219500000000002</c:v>
                </c:pt>
                <c:pt idx="254">
                  <c:v>0.39017299999999999</c:v>
                </c:pt>
                <c:pt idx="255">
                  <c:v>0.38815100000000002</c:v>
                </c:pt>
                <c:pt idx="256">
                  <c:v>0.38612999999999997</c:v>
                </c:pt>
                <c:pt idx="257">
                  <c:v>0.384127</c:v>
                </c:pt>
                <c:pt idx="258">
                  <c:v>0.38210499999999997</c:v>
                </c:pt>
                <c:pt idx="259">
                  <c:v>0.380083</c:v>
                </c:pt>
                <c:pt idx="260">
                  <c:v>0.378081</c:v>
                </c:pt>
                <c:pt idx="261">
                  <c:v>0.37605899999999998</c:v>
                </c:pt>
                <c:pt idx="262">
                  <c:v>0.374056</c:v>
                </c:pt>
                <c:pt idx="263">
                  <c:v>0.37199599999999999</c:v>
                </c:pt>
                <c:pt idx="264">
                  <c:v>0.36997400000000003</c:v>
                </c:pt>
                <c:pt idx="265">
                  <c:v>0.367952</c:v>
                </c:pt>
                <c:pt idx="266">
                  <c:v>0.36591200000000002</c:v>
                </c:pt>
                <c:pt idx="267">
                  <c:v>0.36385200000000001</c:v>
                </c:pt>
                <c:pt idx="268">
                  <c:v>0.36184899999999998</c:v>
                </c:pt>
                <c:pt idx="269">
                  <c:v>0.35982700000000001</c:v>
                </c:pt>
                <c:pt idx="270">
                  <c:v>0.357653</c:v>
                </c:pt>
                <c:pt idx="271">
                  <c:v>0.35565000000000002</c:v>
                </c:pt>
                <c:pt idx="272">
                  <c:v>0.35364699999999999</c:v>
                </c:pt>
                <c:pt idx="273">
                  <c:v>0.35160599999999997</c:v>
                </c:pt>
                <c:pt idx="274">
                  <c:v>0.34956500000000001</c:v>
                </c:pt>
                <c:pt idx="275">
                  <c:v>0.34756300000000001</c:v>
                </c:pt>
                <c:pt idx="276">
                  <c:v>0.345522</c:v>
                </c:pt>
                <c:pt idx="277">
                  <c:v>0.34350000000000003</c:v>
                </c:pt>
                <c:pt idx="278">
                  <c:v>0.34140199999999998</c:v>
                </c:pt>
                <c:pt idx="279">
                  <c:v>0.33938000000000001</c:v>
                </c:pt>
                <c:pt idx="280">
                  <c:v>0.33737699999999998</c:v>
                </c:pt>
                <c:pt idx="281">
                  <c:v>0.33533600000000002</c:v>
                </c:pt>
                <c:pt idx="282">
                  <c:v>0.33325700000000003</c:v>
                </c:pt>
                <c:pt idx="283">
                  <c:v>0.33121699999999998</c:v>
                </c:pt>
                <c:pt idx="284">
                  <c:v>0.32921400000000001</c:v>
                </c:pt>
                <c:pt idx="285">
                  <c:v>0.32721099999999997</c:v>
                </c:pt>
                <c:pt idx="286">
                  <c:v>0.32518900000000001</c:v>
                </c:pt>
                <c:pt idx="287">
                  <c:v>0.32318599999999997</c:v>
                </c:pt>
                <c:pt idx="288">
                  <c:v>0.32116499999999998</c:v>
                </c:pt>
                <c:pt idx="289">
                  <c:v>0.31912400000000002</c:v>
                </c:pt>
                <c:pt idx="290">
                  <c:v>0.31710199999999999</c:v>
                </c:pt>
                <c:pt idx="291">
                  <c:v>0.31504199999999999</c:v>
                </c:pt>
                <c:pt idx="292">
                  <c:v>0.31303900000000001</c:v>
                </c:pt>
                <c:pt idx="293">
                  <c:v>0.31097900000000001</c:v>
                </c:pt>
                <c:pt idx="294">
                  <c:v>0.308919</c:v>
                </c:pt>
                <c:pt idx="295">
                  <c:v>0.306917</c:v>
                </c:pt>
                <c:pt idx="296">
                  <c:v>0.30491400000000002</c:v>
                </c:pt>
                <c:pt idx="297">
                  <c:v>0.302873</c:v>
                </c:pt>
                <c:pt idx="298">
                  <c:v>0.30073699999999998</c:v>
                </c:pt>
                <c:pt idx="299">
                  <c:v>0.298734</c:v>
                </c:pt>
                <c:pt idx="300">
                  <c:v>0.29669299999999998</c:v>
                </c:pt>
                <c:pt idx="301">
                  <c:v>0.29469000000000001</c:v>
                </c:pt>
                <c:pt idx="302">
                  <c:v>0.292688</c:v>
                </c:pt>
                <c:pt idx="303">
                  <c:v>0.29066599999999998</c:v>
                </c:pt>
                <c:pt idx="304">
                  <c:v>0.288549</c:v>
                </c:pt>
                <c:pt idx="305">
                  <c:v>0.28654600000000002</c:v>
                </c:pt>
                <c:pt idx="306">
                  <c:v>0.284524</c:v>
                </c:pt>
                <c:pt idx="307">
                  <c:v>0.28252100000000002</c:v>
                </c:pt>
                <c:pt idx="308">
                  <c:v>0.28048099999999998</c:v>
                </c:pt>
                <c:pt idx="309">
                  <c:v>0.278478</c:v>
                </c:pt>
                <c:pt idx="310">
                  <c:v>0.27643699999999999</c:v>
                </c:pt>
                <c:pt idx="311">
                  <c:v>0.27435799999999999</c:v>
                </c:pt>
                <c:pt idx="312">
                  <c:v>0.27222200000000002</c:v>
                </c:pt>
                <c:pt idx="313">
                  <c:v>0.27021899999999999</c:v>
                </c:pt>
                <c:pt idx="314">
                  <c:v>0.26819700000000002</c:v>
                </c:pt>
                <c:pt idx="315">
                  <c:v>0.26617499999999999</c:v>
                </c:pt>
                <c:pt idx="316">
                  <c:v>0.26411499999999999</c:v>
                </c:pt>
                <c:pt idx="317">
                  <c:v>0.26207399999999997</c:v>
                </c:pt>
                <c:pt idx="318">
                  <c:v>0.26001400000000002</c:v>
                </c:pt>
                <c:pt idx="319">
                  <c:v>0.25795400000000002</c:v>
                </c:pt>
                <c:pt idx="320">
                  <c:v>0.25591399999999997</c:v>
                </c:pt>
                <c:pt idx="321">
                  <c:v>0.25385400000000002</c:v>
                </c:pt>
                <c:pt idx="322">
                  <c:v>0.25175599999999998</c:v>
                </c:pt>
                <c:pt idx="323">
                  <c:v>0.24971499999999999</c:v>
                </c:pt>
                <c:pt idx="324">
                  <c:v>0.24771199999999999</c:v>
                </c:pt>
                <c:pt idx="325">
                  <c:v>0.245671</c:v>
                </c:pt>
                <c:pt idx="326">
                  <c:v>0.243649</c:v>
                </c:pt>
                <c:pt idx="327">
                  <c:v>0.241589</c:v>
                </c:pt>
                <c:pt idx="328">
                  <c:v>0.23947199999999999</c:v>
                </c:pt>
                <c:pt idx="329">
                  <c:v>0.23746900000000001</c:v>
                </c:pt>
                <c:pt idx="330">
                  <c:v>0.23540900000000001</c:v>
                </c:pt>
                <c:pt idx="331">
                  <c:v>0.23338800000000001</c:v>
                </c:pt>
                <c:pt idx="332">
                  <c:v>0.23138500000000001</c:v>
                </c:pt>
                <c:pt idx="333">
                  <c:v>0.22936300000000001</c:v>
                </c:pt>
                <c:pt idx="334">
                  <c:v>0.22734099999999999</c:v>
                </c:pt>
                <c:pt idx="335">
                  <c:v>0.22526199999999999</c:v>
                </c:pt>
                <c:pt idx="336">
                  <c:v>0.22323999999999999</c:v>
                </c:pt>
                <c:pt idx="337">
                  <c:v>0.221219</c:v>
                </c:pt>
                <c:pt idx="338">
                  <c:v>0.21917800000000001</c:v>
                </c:pt>
                <c:pt idx="339">
                  <c:v>0.21715599999999999</c:v>
                </c:pt>
                <c:pt idx="340">
                  <c:v>0.21513399999999999</c:v>
                </c:pt>
                <c:pt idx="341">
                  <c:v>0.21313099999999999</c:v>
                </c:pt>
                <c:pt idx="342">
                  <c:v>0.211033</c:v>
                </c:pt>
                <c:pt idx="343">
                  <c:v>0.20891599999999999</c:v>
                </c:pt>
                <c:pt idx="344">
                  <c:v>0.20691300000000001</c:v>
                </c:pt>
                <c:pt idx="345">
                  <c:v>0.204872</c:v>
                </c:pt>
                <c:pt idx="346">
                  <c:v>0.20286999999999999</c:v>
                </c:pt>
                <c:pt idx="347">
                  <c:v>0.20086699999999999</c:v>
                </c:pt>
                <c:pt idx="348">
                  <c:v>0.19884499999999999</c:v>
                </c:pt>
                <c:pt idx="349">
                  <c:v>0.19678499999999999</c:v>
                </c:pt>
                <c:pt idx="350">
                  <c:v>0.19478200000000001</c:v>
                </c:pt>
                <c:pt idx="351">
                  <c:v>0.19276099999999999</c:v>
                </c:pt>
                <c:pt idx="352">
                  <c:v>0.19070100000000001</c:v>
                </c:pt>
                <c:pt idx="353">
                  <c:v>0.18867900000000001</c:v>
                </c:pt>
                <c:pt idx="354">
                  <c:v>0.18661900000000001</c:v>
                </c:pt>
                <c:pt idx="355">
                  <c:v>0.18452099999999999</c:v>
                </c:pt>
                <c:pt idx="356">
                  <c:v>0.18249899999999999</c:v>
                </c:pt>
                <c:pt idx="357">
                  <c:v>0.180477</c:v>
                </c:pt>
                <c:pt idx="358">
                  <c:v>0.17843600000000001</c:v>
                </c:pt>
                <c:pt idx="359">
                  <c:v>0.17641399999999999</c:v>
                </c:pt>
                <c:pt idx="360">
                  <c:v>0.17435500000000001</c:v>
                </c:pt>
                <c:pt idx="361">
                  <c:v>0.17235200000000001</c:v>
                </c:pt>
                <c:pt idx="362">
                  <c:v>0.17033000000000001</c:v>
                </c:pt>
                <c:pt idx="363">
                  <c:v>0.168327</c:v>
                </c:pt>
                <c:pt idx="364">
                  <c:v>0.166324</c:v>
                </c:pt>
                <c:pt idx="365">
                  <c:v>0.164322</c:v>
                </c:pt>
                <c:pt idx="366">
                  <c:v>0.16226199999999999</c:v>
                </c:pt>
                <c:pt idx="367">
                  <c:v>0.16023999999999999</c:v>
                </c:pt>
                <c:pt idx="368">
                  <c:v>0.158085</c:v>
                </c:pt>
                <c:pt idx="369">
                  <c:v>0.15604399999999999</c:v>
                </c:pt>
                <c:pt idx="370">
                  <c:v>0.15404100000000001</c:v>
                </c:pt>
                <c:pt idx="371">
                  <c:v>0.15201899999999999</c:v>
                </c:pt>
                <c:pt idx="372">
                  <c:v>0.14995900000000001</c:v>
                </c:pt>
                <c:pt idx="373">
                  <c:v>0.14788000000000001</c:v>
                </c:pt>
                <c:pt idx="374">
                  <c:v>0.14580099999999999</c:v>
                </c:pt>
                <c:pt idx="375">
                  <c:v>0.14377899999999999</c:v>
                </c:pt>
                <c:pt idx="376">
                  <c:v>0.141758</c:v>
                </c:pt>
                <c:pt idx="377">
                  <c:v>0.13969799999999999</c:v>
                </c:pt>
                <c:pt idx="378">
                  <c:v>0.13758000000000001</c:v>
                </c:pt>
                <c:pt idx="379">
                  <c:v>0.135578</c:v>
                </c:pt>
                <c:pt idx="380">
                  <c:v>0.13347999999999999</c:v>
                </c:pt>
                <c:pt idx="381">
                  <c:v>0.13147700000000001</c:v>
                </c:pt>
                <c:pt idx="382">
                  <c:v>0.12947400000000001</c:v>
                </c:pt>
                <c:pt idx="383">
                  <c:v>0.127471</c:v>
                </c:pt>
                <c:pt idx="384">
                  <c:v>0.12545000000000001</c:v>
                </c:pt>
                <c:pt idx="385">
                  <c:v>0.123409</c:v>
                </c:pt>
                <c:pt idx="386">
                  <c:v>0.12138699999999999</c:v>
                </c:pt>
                <c:pt idx="387">
                  <c:v>0.119384</c:v>
                </c:pt>
                <c:pt idx="388">
                  <c:v>0.117343</c:v>
                </c:pt>
                <c:pt idx="389">
                  <c:v>0.115302</c:v>
                </c:pt>
                <c:pt idx="390">
                  <c:v>0.1133</c:v>
                </c:pt>
                <c:pt idx="391">
                  <c:v>0.11129699999999999</c:v>
                </c:pt>
                <c:pt idx="392">
                  <c:v>0.109294</c:v>
                </c:pt>
                <c:pt idx="393">
                  <c:v>0.107234</c:v>
                </c:pt>
                <c:pt idx="394">
                  <c:v>0.10519299999999999</c:v>
                </c:pt>
                <c:pt idx="395">
                  <c:v>0.103076</c:v>
                </c:pt>
                <c:pt idx="396">
                  <c:v>0.101035</c:v>
                </c:pt>
                <c:pt idx="397">
                  <c:v>9.8956199999999994E-2</c:v>
                </c:pt>
                <c:pt idx="398">
                  <c:v>9.6896300000000005E-2</c:v>
                </c:pt>
                <c:pt idx="399">
                  <c:v>9.4893500000000006E-2</c:v>
                </c:pt>
                <c:pt idx="400">
                  <c:v>9.2833600000000002E-2</c:v>
                </c:pt>
                <c:pt idx="401">
                  <c:v>9.0830900000000006E-2</c:v>
                </c:pt>
                <c:pt idx="402">
                  <c:v>8.8828099999999993E-2</c:v>
                </c:pt>
                <c:pt idx="403">
                  <c:v>8.6806300000000003E-2</c:v>
                </c:pt>
                <c:pt idx="404">
                  <c:v>8.4765400000000005E-2</c:v>
                </c:pt>
                <c:pt idx="405">
                  <c:v>8.2762699999999995E-2</c:v>
                </c:pt>
                <c:pt idx="406">
                  <c:v>8.0740900000000004E-2</c:v>
                </c:pt>
                <c:pt idx="407">
                  <c:v>7.8738100000000005E-2</c:v>
                </c:pt>
                <c:pt idx="408">
                  <c:v>7.6716300000000001E-2</c:v>
                </c:pt>
                <c:pt idx="409">
                  <c:v>7.4580099999999996E-2</c:v>
                </c:pt>
                <c:pt idx="410">
                  <c:v>7.2577299999999997E-2</c:v>
                </c:pt>
                <c:pt idx="411">
                  <c:v>7.0536399999999999E-2</c:v>
                </c:pt>
                <c:pt idx="412">
                  <c:v>6.8514599999999995E-2</c:v>
                </c:pt>
                <c:pt idx="413">
                  <c:v>6.6492800000000005E-2</c:v>
                </c:pt>
                <c:pt idx="414">
                  <c:v>6.4490099999999995E-2</c:v>
                </c:pt>
                <c:pt idx="415">
                  <c:v>6.2468299999999997E-2</c:v>
                </c:pt>
                <c:pt idx="416">
                  <c:v>6.0351099999999998E-2</c:v>
                </c:pt>
                <c:pt idx="417">
                  <c:v>5.8329300000000001E-2</c:v>
                </c:pt>
                <c:pt idx="418">
                  <c:v>5.6250300000000003E-2</c:v>
                </c:pt>
                <c:pt idx="419">
                  <c:v>5.4171200000000003E-2</c:v>
                </c:pt>
                <c:pt idx="420">
                  <c:v>5.21685E-2</c:v>
                </c:pt>
                <c:pt idx="421">
                  <c:v>5.0165800000000003E-2</c:v>
                </c:pt>
                <c:pt idx="422">
                  <c:v>4.8162999999999997E-2</c:v>
                </c:pt>
                <c:pt idx="423">
                  <c:v>4.6084E-2</c:v>
                </c:pt>
                <c:pt idx="424">
                  <c:v>4.4062200000000003E-2</c:v>
                </c:pt>
                <c:pt idx="425">
                  <c:v>4.2002200000000003E-2</c:v>
                </c:pt>
                <c:pt idx="426">
                  <c:v>3.99995E-2</c:v>
                </c:pt>
                <c:pt idx="427">
                  <c:v>3.78632E-2</c:v>
                </c:pt>
                <c:pt idx="428">
                  <c:v>3.5803300000000003E-2</c:v>
                </c:pt>
                <c:pt idx="429">
                  <c:v>3.3781499999999999E-2</c:v>
                </c:pt>
                <c:pt idx="430">
                  <c:v>3.17787E-2</c:v>
                </c:pt>
                <c:pt idx="431">
                  <c:v>2.9776E-2</c:v>
                </c:pt>
                <c:pt idx="432">
                  <c:v>2.7716000000000001E-2</c:v>
                </c:pt>
                <c:pt idx="433">
                  <c:v>2.5713300000000001E-2</c:v>
                </c:pt>
                <c:pt idx="434">
                  <c:v>2.3710599999999998E-2</c:v>
                </c:pt>
                <c:pt idx="435">
                  <c:v>2.1650599999999999E-2</c:v>
                </c:pt>
                <c:pt idx="436">
                  <c:v>1.9647899999999999E-2</c:v>
                </c:pt>
                <c:pt idx="437">
                  <c:v>1.76451E-2</c:v>
                </c:pt>
                <c:pt idx="438">
                  <c:v>1.5642400000000001E-2</c:v>
                </c:pt>
                <c:pt idx="439">
                  <c:v>1.36396E-2</c:v>
                </c:pt>
                <c:pt idx="440">
                  <c:v>1.1598799999999999E-2</c:v>
                </c:pt>
                <c:pt idx="441" formatCode="0.00E+00">
                  <c:v>9.5960300000000002E-3</c:v>
                </c:pt>
                <c:pt idx="442" formatCode="0.00E+00">
                  <c:v>7.5360699999999997E-3</c:v>
                </c:pt>
                <c:pt idx="443" formatCode="0.00E+00">
                  <c:v>5.5333300000000004E-3</c:v>
                </c:pt>
                <c:pt idx="444" formatCode="0.00E+00">
                  <c:v>3.5305900000000001E-3</c:v>
                </c:pt>
                <c:pt idx="445" formatCode="0.00E+00">
                  <c:v>1.52786E-3</c:v>
                </c:pt>
                <c:pt idx="446" formatCode="0.00E+00">
                  <c:v>-1.697E-4</c:v>
                </c:pt>
              </c:numCache>
            </c:numRef>
          </c:yVal>
          <c:smooth val="1"/>
          <c:extLst>
            <c:ext xmlns:c16="http://schemas.microsoft.com/office/drawing/2014/chart" uri="{C3380CC4-5D6E-409C-BE32-E72D297353CC}">
              <c16:uniqueId val="{00000003-E77E-487D-8C1B-749841F3F0DD}"/>
            </c:ext>
          </c:extLst>
        </c:ser>
        <c:ser>
          <c:idx val="0"/>
          <c:order val="4"/>
          <c:tx>
            <c:strRef>
              <c:f>Sheet10!$W$1</c:f>
              <c:strCache>
                <c:ptCount val="1"/>
                <c:pt idx="0">
                  <c:v>5 mA/cm^2</c:v>
                </c:pt>
              </c:strCache>
            </c:strRef>
          </c:tx>
          <c:spPr>
            <a:ln w="19050" cap="rnd">
              <a:solidFill>
                <a:schemeClr val="accent1"/>
              </a:solidFill>
              <a:round/>
            </a:ln>
            <a:effectLst/>
          </c:spPr>
          <c:marker>
            <c:symbol val="none"/>
          </c:marker>
          <c:xVal>
            <c:numRef>
              <c:f>Sheet10!$V$2:$V$474</c:f>
              <c:numCache>
                <c:formatCode>General</c:formatCode>
                <c:ptCount val="473"/>
                <c:pt idx="0">
                  <c:v>0</c:v>
                </c:pt>
                <c:pt idx="1">
                  <c:v>0</c:v>
                </c:pt>
                <c:pt idx="2">
                  <c:v>0</c:v>
                </c:pt>
                <c:pt idx="3">
                  <c:v>1.3157894737129314E-2</c:v>
                </c:pt>
                <c:pt idx="4">
                  <c:v>3.9473684210191241E-2</c:v>
                </c:pt>
                <c:pt idx="5">
                  <c:v>9.2105263158708497E-2</c:v>
                </c:pt>
                <c:pt idx="6">
                  <c:v>0.17105263157909098</c:v>
                </c:pt>
                <c:pt idx="7">
                  <c:v>0.26315789473660278</c:v>
                </c:pt>
                <c:pt idx="8">
                  <c:v>0.38157894736837317</c:v>
                </c:pt>
                <c:pt idx="9">
                  <c:v>0.51315789473727291</c:v>
                </c:pt>
                <c:pt idx="10">
                  <c:v>0.64473684210497595</c:v>
                </c:pt>
                <c:pt idx="11">
                  <c:v>0.80263157894813431</c:v>
                </c:pt>
                <c:pt idx="12">
                  <c:v>0.9736842105260286</c:v>
                </c:pt>
                <c:pt idx="13">
                  <c:v>1.1447368421051196</c:v>
                </c:pt>
                <c:pt idx="14">
                  <c:v>1.3289473684213398</c:v>
                </c:pt>
                <c:pt idx="15">
                  <c:v>1.5131578947375601</c:v>
                </c:pt>
                <c:pt idx="16">
                  <c:v>1.7236842105268424</c:v>
                </c:pt>
                <c:pt idx="17">
                  <c:v>1.9210526315789953</c:v>
                </c:pt>
                <c:pt idx="18">
                  <c:v>2.1447368421054067</c:v>
                </c:pt>
                <c:pt idx="19">
                  <c:v>2.3552631578946888</c:v>
                </c:pt>
                <c:pt idx="20">
                  <c:v>2.5789473684211006</c:v>
                </c:pt>
                <c:pt idx="21">
                  <c:v>2.802631578947512</c:v>
                </c:pt>
                <c:pt idx="22">
                  <c:v>3.0394736842110528</c:v>
                </c:pt>
                <c:pt idx="23">
                  <c:v>3.2763157894733967</c:v>
                </c:pt>
                <c:pt idx="24">
                  <c:v>3.513157894736938</c:v>
                </c:pt>
                <c:pt idx="25">
                  <c:v>3.7631578947376081</c:v>
                </c:pt>
                <c:pt idx="26">
                  <c:v>3.999999999999952</c:v>
                </c:pt>
                <c:pt idx="27">
                  <c:v>4.2500000000006226</c:v>
                </c:pt>
                <c:pt idx="28">
                  <c:v>4.5000000000000959</c:v>
                </c:pt>
                <c:pt idx="29">
                  <c:v>4.7631578947366986</c:v>
                </c:pt>
                <c:pt idx="30">
                  <c:v>5.0263157894744976</c:v>
                </c:pt>
                <c:pt idx="31">
                  <c:v>5.2894736842111003</c:v>
                </c:pt>
                <c:pt idx="32">
                  <c:v>5.5394736842105745</c:v>
                </c:pt>
                <c:pt idx="33">
                  <c:v>5.8157894736843065</c:v>
                </c:pt>
                <c:pt idx="34">
                  <c:v>6.0789473684209092</c:v>
                </c:pt>
                <c:pt idx="35">
                  <c:v>6.3552631578946412</c:v>
                </c:pt>
                <c:pt idx="36">
                  <c:v>6.6315789473683733</c:v>
                </c:pt>
                <c:pt idx="37">
                  <c:v>6.9078947368421053</c:v>
                </c:pt>
                <c:pt idx="38">
                  <c:v>7.1842105263158373</c:v>
                </c:pt>
                <c:pt idx="39">
                  <c:v>7.4605263157895694</c:v>
                </c:pt>
                <c:pt idx="40">
                  <c:v>7.7368421052633014</c:v>
                </c:pt>
                <c:pt idx="41">
                  <c:v>8.0263157894741628</c:v>
                </c:pt>
                <c:pt idx="42">
                  <c:v>8.3157894736850242</c:v>
                </c:pt>
                <c:pt idx="43">
                  <c:v>8.6052631578946883</c:v>
                </c:pt>
                <c:pt idx="44">
                  <c:v>8.8947368421055497</c:v>
                </c:pt>
                <c:pt idx="45">
                  <c:v>9.1842105263164111</c:v>
                </c:pt>
                <c:pt idx="46">
                  <c:v>9.4868421052632055</c:v>
                </c:pt>
                <c:pt idx="47">
                  <c:v>9.7763157894740669</c:v>
                </c:pt>
                <c:pt idx="48">
                  <c:v>10.078947368420861</c:v>
                </c:pt>
                <c:pt idx="49">
                  <c:v>10.381578947368851</c:v>
                </c:pt>
                <c:pt idx="50">
                  <c:v>10.684210526315645</c:v>
                </c:pt>
                <c:pt idx="51">
                  <c:v>10.986842105263637</c:v>
                </c:pt>
                <c:pt idx="52">
                  <c:v>11.28947368421043</c:v>
                </c:pt>
                <c:pt idx="53">
                  <c:v>11.592105263158421</c:v>
                </c:pt>
                <c:pt idx="54">
                  <c:v>11.907894736842344</c:v>
                </c:pt>
                <c:pt idx="55">
                  <c:v>12.223684210526267</c:v>
                </c:pt>
                <c:pt idx="56">
                  <c:v>12.526315789474259</c:v>
                </c:pt>
                <c:pt idx="57">
                  <c:v>12.842105263158182</c:v>
                </c:pt>
                <c:pt idx="58">
                  <c:v>13.157894736842104</c:v>
                </c:pt>
                <c:pt idx="59">
                  <c:v>13.473684210526029</c:v>
                </c:pt>
                <c:pt idx="60">
                  <c:v>13.80263157894708</c:v>
                </c:pt>
                <c:pt idx="61">
                  <c:v>14.1184210526322</c:v>
                </c:pt>
                <c:pt idx="62">
                  <c:v>14.447368421053254</c:v>
                </c:pt>
                <c:pt idx="63">
                  <c:v>14.763157894737176</c:v>
                </c:pt>
                <c:pt idx="64">
                  <c:v>15.09210526315823</c:v>
                </c:pt>
                <c:pt idx="65">
                  <c:v>15.421052631579283</c:v>
                </c:pt>
                <c:pt idx="66">
                  <c:v>15.763157894737464</c:v>
                </c:pt>
                <c:pt idx="67">
                  <c:v>16.092105263158516</c:v>
                </c:pt>
                <c:pt idx="68">
                  <c:v>16.42105263157957</c:v>
                </c:pt>
                <c:pt idx="69">
                  <c:v>16.763157894736555</c:v>
                </c:pt>
                <c:pt idx="70">
                  <c:v>17.105263157894736</c:v>
                </c:pt>
                <c:pt idx="71">
                  <c:v>17.434210526315788</c:v>
                </c:pt>
                <c:pt idx="72">
                  <c:v>17.776315789473973</c:v>
                </c:pt>
                <c:pt idx="73">
                  <c:v>18.131578947368087</c:v>
                </c:pt>
                <c:pt idx="74">
                  <c:v>18.473684210526269</c:v>
                </c:pt>
                <c:pt idx="75">
                  <c:v>18.473684210526269</c:v>
                </c:pt>
                <c:pt idx="76">
                  <c:v>18.473684210526269</c:v>
                </c:pt>
                <c:pt idx="77">
                  <c:v>18.473684210526269</c:v>
                </c:pt>
                <c:pt idx="78">
                  <c:v>18.473684210526269</c:v>
                </c:pt>
                <c:pt idx="79">
                  <c:v>18.473684210526269</c:v>
                </c:pt>
                <c:pt idx="80">
                  <c:v>18.473684210526269</c:v>
                </c:pt>
                <c:pt idx="81">
                  <c:v>18.473684210526269</c:v>
                </c:pt>
                <c:pt idx="82">
                  <c:v>18.486842105263396</c:v>
                </c:pt>
                <c:pt idx="83">
                  <c:v>18.486842105263396</c:v>
                </c:pt>
                <c:pt idx="84">
                  <c:v>18.486842105263396</c:v>
                </c:pt>
                <c:pt idx="85">
                  <c:v>18.486842105263396</c:v>
                </c:pt>
                <c:pt idx="86">
                  <c:v>18.486842105263396</c:v>
                </c:pt>
                <c:pt idx="87">
                  <c:v>18.500000000000526</c:v>
                </c:pt>
                <c:pt idx="88">
                  <c:v>18.500000000000526</c:v>
                </c:pt>
                <c:pt idx="89">
                  <c:v>18.513157894737656</c:v>
                </c:pt>
                <c:pt idx="90">
                  <c:v>18.513157894737656</c:v>
                </c:pt>
                <c:pt idx="91">
                  <c:v>18.526315789473589</c:v>
                </c:pt>
                <c:pt idx="92">
                  <c:v>18.539473684210719</c:v>
                </c:pt>
                <c:pt idx="93">
                  <c:v>18.552631578947846</c:v>
                </c:pt>
                <c:pt idx="94">
                  <c:v>18.565789473684976</c:v>
                </c:pt>
                <c:pt idx="95">
                  <c:v>18.578947368420909</c:v>
                </c:pt>
                <c:pt idx="96">
                  <c:v>18.592105263158039</c:v>
                </c:pt>
                <c:pt idx="97">
                  <c:v>18.605263157895166</c:v>
                </c:pt>
                <c:pt idx="98">
                  <c:v>18.618421052632296</c:v>
                </c:pt>
                <c:pt idx="99">
                  <c:v>18.631578947368229</c:v>
                </c:pt>
                <c:pt idx="100">
                  <c:v>18.657894736842486</c:v>
                </c:pt>
                <c:pt idx="101">
                  <c:v>18.671052631579617</c:v>
                </c:pt>
                <c:pt idx="102">
                  <c:v>18.69736842105268</c:v>
                </c:pt>
                <c:pt idx="103">
                  <c:v>18.71052631578981</c:v>
                </c:pt>
                <c:pt idx="104">
                  <c:v>18.73684210526287</c:v>
                </c:pt>
                <c:pt idx="105">
                  <c:v>18.76315789473713</c:v>
                </c:pt>
                <c:pt idx="106">
                  <c:v>18.78947368421019</c:v>
                </c:pt>
                <c:pt idx="107">
                  <c:v>18.81578947368445</c:v>
                </c:pt>
                <c:pt idx="108">
                  <c:v>18.842105263158707</c:v>
                </c:pt>
                <c:pt idx="109">
                  <c:v>18.868421052631771</c:v>
                </c:pt>
                <c:pt idx="110">
                  <c:v>18.894736842106028</c:v>
                </c:pt>
                <c:pt idx="111">
                  <c:v>18.921052631579091</c:v>
                </c:pt>
                <c:pt idx="112">
                  <c:v>18.947368421053348</c:v>
                </c:pt>
                <c:pt idx="113">
                  <c:v>18.973684210526411</c:v>
                </c:pt>
                <c:pt idx="114">
                  <c:v>19.000000000000671</c:v>
                </c:pt>
                <c:pt idx="115">
                  <c:v>19.039473684210861</c:v>
                </c:pt>
                <c:pt idx="116">
                  <c:v>19.065789473683925</c:v>
                </c:pt>
                <c:pt idx="117">
                  <c:v>19.092105263158182</c:v>
                </c:pt>
                <c:pt idx="118">
                  <c:v>19.131578947368372</c:v>
                </c:pt>
                <c:pt idx="119">
                  <c:v>19.157894736842632</c:v>
                </c:pt>
                <c:pt idx="120">
                  <c:v>19.197368421052822</c:v>
                </c:pt>
                <c:pt idx="121">
                  <c:v>19.223684210527082</c:v>
                </c:pt>
                <c:pt idx="122">
                  <c:v>19.263157894737272</c:v>
                </c:pt>
                <c:pt idx="123">
                  <c:v>19.302631578947462</c:v>
                </c:pt>
                <c:pt idx="124">
                  <c:v>19.342105263157656</c:v>
                </c:pt>
                <c:pt idx="125">
                  <c:v>19.368421052631913</c:v>
                </c:pt>
                <c:pt idx="126">
                  <c:v>19.407894736842106</c:v>
                </c:pt>
                <c:pt idx="127">
                  <c:v>19.447368421052296</c:v>
                </c:pt>
                <c:pt idx="128">
                  <c:v>19.486842105263683</c:v>
                </c:pt>
                <c:pt idx="129">
                  <c:v>19.526315789473877</c:v>
                </c:pt>
                <c:pt idx="130">
                  <c:v>19.565789473684067</c:v>
                </c:pt>
                <c:pt idx="131">
                  <c:v>19.605263157895454</c:v>
                </c:pt>
                <c:pt idx="132">
                  <c:v>19.644736842105647</c:v>
                </c:pt>
                <c:pt idx="133">
                  <c:v>19.684210526315837</c:v>
                </c:pt>
                <c:pt idx="134">
                  <c:v>19.723684210526027</c:v>
                </c:pt>
                <c:pt idx="135">
                  <c:v>19.763157894737418</c:v>
                </c:pt>
                <c:pt idx="136">
                  <c:v>19.802631578947608</c:v>
                </c:pt>
                <c:pt idx="137">
                  <c:v>19.842105263157798</c:v>
                </c:pt>
                <c:pt idx="138">
                  <c:v>19.881578947369185</c:v>
                </c:pt>
                <c:pt idx="139">
                  <c:v>19.934210526316509</c:v>
                </c:pt>
                <c:pt idx="140">
                  <c:v>19.973684210526699</c:v>
                </c:pt>
                <c:pt idx="141">
                  <c:v>20.013157894736889</c:v>
                </c:pt>
                <c:pt idx="142">
                  <c:v>20.052631578947082</c:v>
                </c:pt>
                <c:pt idx="143">
                  <c:v>20.105263157894402</c:v>
                </c:pt>
                <c:pt idx="144">
                  <c:v>20.14473684210579</c:v>
                </c:pt>
                <c:pt idx="145">
                  <c:v>20.19736842105311</c:v>
                </c:pt>
                <c:pt idx="146">
                  <c:v>20.2368421052633</c:v>
                </c:pt>
                <c:pt idx="147">
                  <c:v>20.276315789473493</c:v>
                </c:pt>
                <c:pt idx="148">
                  <c:v>20.328947368420813</c:v>
                </c:pt>
                <c:pt idx="149">
                  <c:v>20.3684210526322</c:v>
                </c:pt>
                <c:pt idx="150">
                  <c:v>20.421052631579521</c:v>
                </c:pt>
                <c:pt idx="151">
                  <c:v>20.460526315789714</c:v>
                </c:pt>
                <c:pt idx="152">
                  <c:v>20.513157894737034</c:v>
                </c:pt>
                <c:pt idx="153">
                  <c:v>20.565789473684355</c:v>
                </c:pt>
                <c:pt idx="154">
                  <c:v>20.605263157894544</c:v>
                </c:pt>
                <c:pt idx="155">
                  <c:v>20.657894736841865</c:v>
                </c:pt>
                <c:pt idx="156">
                  <c:v>20.697368421053255</c:v>
                </c:pt>
                <c:pt idx="157">
                  <c:v>20.750000000000576</c:v>
                </c:pt>
                <c:pt idx="158">
                  <c:v>20.789473684210765</c:v>
                </c:pt>
                <c:pt idx="159">
                  <c:v>20.842105263158086</c:v>
                </c:pt>
                <c:pt idx="160">
                  <c:v>20.894736842105406</c:v>
                </c:pt>
                <c:pt idx="161">
                  <c:v>20.947368421052726</c:v>
                </c:pt>
                <c:pt idx="162">
                  <c:v>20.986842105262919</c:v>
                </c:pt>
                <c:pt idx="163">
                  <c:v>21.03947368421024</c:v>
                </c:pt>
                <c:pt idx="164">
                  <c:v>21.09210526315756</c:v>
                </c:pt>
                <c:pt idx="165">
                  <c:v>21.144736842106077</c:v>
                </c:pt>
                <c:pt idx="166">
                  <c:v>21.197368421053397</c:v>
                </c:pt>
                <c:pt idx="167">
                  <c:v>21.236842105263587</c:v>
                </c:pt>
                <c:pt idx="168">
                  <c:v>21.289473684210908</c:v>
                </c:pt>
                <c:pt idx="169">
                  <c:v>21.342105263158231</c:v>
                </c:pt>
                <c:pt idx="170">
                  <c:v>21.394736842105551</c:v>
                </c:pt>
                <c:pt idx="171">
                  <c:v>21.434210526315741</c:v>
                </c:pt>
                <c:pt idx="172">
                  <c:v>21.486842105263062</c:v>
                </c:pt>
                <c:pt idx="173">
                  <c:v>21.539473684210382</c:v>
                </c:pt>
                <c:pt idx="174">
                  <c:v>21.592105263157702</c:v>
                </c:pt>
                <c:pt idx="175">
                  <c:v>21.644736842105022</c:v>
                </c:pt>
                <c:pt idx="176">
                  <c:v>21.697368421052346</c:v>
                </c:pt>
                <c:pt idx="177">
                  <c:v>21.749999999999666</c:v>
                </c:pt>
                <c:pt idx="178">
                  <c:v>21.802631578948183</c:v>
                </c:pt>
                <c:pt idx="179">
                  <c:v>21.855263157895504</c:v>
                </c:pt>
                <c:pt idx="180">
                  <c:v>21.907894736842824</c:v>
                </c:pt>
                <c:pt idx="181">
                  <c:v>21.960526315790144</c:v>
                </c:pt>
                <c:pt idx="182">
                  <c:v>22.013157894737464</c:v>
                </c:pt>
                <c:pt idx="183">
                  <c:v>22.052631578947654</c:v>
                </c:pt>
                <c:pt idx="184">
                  <c:v>22.118421052632105</c:v>
                </c:pt>
                <c:pt idx="185">
                  <c:v>22.171052631579425</c:v>
                </c:pt>
                <c:pt idx="186">
                  <c:v>22.223684210526745</c:v>
                </c:pt>
                <c:pt idx="187">
                  <c:v>22.276315789474069</c:v>
                </c:pt>
                <c:pt idx="188">
                  <c:v>22.328947368421389</c:v>
                </c:pt>
                <c:pt idx="189">
                  <c:v>22.381578947368709</c:v>
                </c:pt>
                <c:pt idx="190">
                  <c:v>22.434210526316029</c:v>
                </c:pt>
                <c:pt idx="191">
                  <c:v>22.486842105263349</c:v>
                </c:pt>
                <c:pt idx="192">
                  <c:v>22.53947368421067</c:v>
                </c:pt>
                <c:pt idx="193">
                  <c:v>22.59210526315799</c:v>
                </c:pt>
                <c:pt idx="194">
                  <c:v>22.64473684210531</c:v>
                </c:pt>
                <c:pt idx="195">
                  <c:v>22.69736842105263</c:v>
                </c:pt>
                <c:pt idx="196">
                  <c:v>22.74999999999995</c:v>
                </c:pt>
                <c:pt idx="197">
                  <c:v>22.802631578947274</c:v>
                </c:pt>
                <c:pt idx="198">
                  <c:v>22.855263157894594</c:v>
                </c:pt>
                <c:pt idx="199">
                  <c:v>22.921052631579045</c:v>
                </c:pt>
                <c:pt idx="200">
                  <c:v>22.973684210526365</c:v>
                </c:pt>
                <c:pt idx="201">
                  <c:v>23.026315789473685</c:v>
                </c:pt>
                <c:pt idx="202">
                  <c:v>23.078947368421005</c:v>
                </c:pt>
                <c:pt idx="203">
                  <c:v>23.144736842105456</c:v>
                </c:pt>
                <c:pt idx="204">
                  <c:v>23.197368421052776</c:v>
                </c:pt>
                <c:pt idx="205">
                  <c:v>23.250000000000096</c:v>
                </c:pt>
                <c:pt idx="206">
                  <c:v>23.302631578947416</c:v>
                </c:pt>
                <c:pt idx="207">
                  <c:v>23.355263157894736</c:v>
                </c:pt>
                <c:pt idx="208">
                  <c:v>23.407894736842056</c:v>
                </c:pt>
                <c:pt idx="209">
                  <c:v>23.460526315789377</c:v>
                </c:pt>
                <c:pt idx="210">
                  <c:v>23.526315789473827</c:v>
                </c:pt>
                <c:pt idx="211">
                  <c:v>23.578947368421147</c:v>
                </c:pt>
                <c:pt idx="212">
                  <c:v>23.631578947368467</c:v>
                </c:pt>
                <c:pt idx="213">
                  <c:v>23.684210526315788</c:v>
                </c:pt>
                <c:pt idx="214">
                  <c:v>23.736842105263111</c:v>
                </c:pt>
                <c:pt idx="215">
                  <c:v>23.802631578947558</c:v>
                </c:pt>
                <c:pt idx="216">
                  <c:v>23.855263157894882</c:v>
                </c:pt>
                <c:pt idx="217">
                  <c:v>23.907894736842202</c:v>
                </c:pt>
                <c:pt idx="218">
                  <c:v>23.960526315789522</c:v>
                </c:pt>
                <c:pt idx="219">
                  <c:v>24.026315789473973</c:v>
                </c:pt>
                <c:pt idx="220">
                  <c:v>24.078947368421293</c:v>
                </c:pt>
                <c:pt idx="221">
                  <c:v>24.131578947368613</c:v>
                </c:pt>
                <c:pt idx="222">
                  <c:v>24.184210526315933</c:v>
                </c:pt>
                <c:pt idx="223">
                  <c:v>24.250000000000384</c:v>
                </c:pt>
                <c:pt idx="224">
                  <c:v>24.302631578947704</c:v>
                </c:pt>
                <c:pt idx="225">
                  <c:v>24.355263157895024</c:v>
                </c:pt>
                <c:pt idx="226">
                  <c:v>24.407894736842344</c:v>
                </c:pt>
                <c:pt idx="227">
                  <c:v>24.473684210526795</c:v>
                </c:pt>
                <c:pt idx="228">
                  <c:v>24.526315789474115</c:v>
                </c:pt>
                <c:pt idx="229">
                  <c:v>24.592105263158565</c:v>
                </c:pt>
                <c:pt idx="230">
                  <c:v>24.644736842105885</c:v>
                </c:pt>
                <c:pt idx="231">
                  <c:v>24.697368421053206</c:v>
                </c:pt>
                <c:pt idx="232">
                  <c:v>24.750000000000526</c:v>
                </c:pt>
                <c:pt idx="233">
                  <c:v>24.802631578947846</c:v>
                </c:pt>
                <c:pt idx="234">
                  <c:v>24.868421052632296</c:v>
                </c:pt>
                <c:pt idx="235">
                  <c:v>24.921052631579617</c:v>
                </c:pt>
                <c:pt idx="236">
                  <c:v>24.973684210526937</c:v>
                </c:pt>
                <c:pt idx="237">
                  <c:v>25.03947368421019</c:v>
                </c:pt>
                <c:pt idx="238">
                  <c:v>25.092105263158707</c:v>
                </c:pt>
                <c:pt idx="239">
                  <c:v>25.144736842106028</c:v>
                </c:pt>
                <c:pt idx="240">
                  <c:v>25.210526315789281</c:v>
                </c:pt>
                <c:pt idx="241">
                  <c:v>25.263157894736601</c:v>
                </c:pt>
                <c:pt idx="242">
                  <c:v>25.328947368421051</c:v>
                </c:pt>
                <c:pt idx="243">
                  <c:v>25.381578947368372</c:v>
                </c:pt>
                <c:pt idx="244">
                  <c:v>25.434210526315692</c:v>
                </c:pt>
                <c:pt idx="245">
                  <c:v>25.500000000000142</c:v>
                </c:pt>
                <c:pt idx="246">
                  <c:v>25.552631578947462</c:v>
                </c:pt>
                <c:pt idx="247">
                  <c:v>25.605263157894786</c:v>
                </c:pt>
                <c:pt idx="248">
                  <c:v>25.671052631579233</c:v>
                </c:pt>
                <c:pt idx="249">
                  <c:v>25.723684210526553</c:v>
                </c:pt>
                <c:pt idx="250">
                  <c:v>25.789473684211004</c:v>
                </c:pt>
                <c:pt idx="251">
                  <c:v>25.842105263158324</c:v>
                </c:pt>
                <c:pt idx="252">
                  <c:v>25.894736842105647</c:v>
                </c:pt>
                <c:pt idx="253">
                  <c:v>25.960526315790094</c:v>
                </c:pt>
                <c:pt idx="254">
                  <c:v>26.013157894737414</c:v>
                </c:pt>
                <c:pt idx="255">
                  <c:v>26.065789473684738</c:v>
                </c:pt>
                <c:pt idx="256">
                  <c:v>26.131578947369185</c:v>
                </c:pt>
                <c:pt idx="257">
                  <c:v>26.184210526316509</c:v>
                </c:pt>
                <c:pt idx="258">
                  <c:v>26.236842105263829</c:v>
                </c:pt>
                <c:pt idx="259">
                  <c:v>26.302631578947082</c:v>
                </c:pt>
                <c:pt idx="260">
                  <c:v>26.355263157894402</c:v>
                </c:pt>
                <c:pt idx="261">
                  <c:v>26.421052631578853</c:v>
                </c:pt>
                <c:pt idx="262">
                  <c:v>26.473684210526173</c:v>
                </c:pt>
                <c:pt idx="263">
                  <c:v>26.526315789473493</c:v>
                </c:pt>
                <c:pt idx="264">
                  <c:v>26.592105263157944</c:v>
                </c:pt>
                <c:pt idx="265">
                  <c:v>26.644736842105264</c:v>
                </c:pt>
                <c:pt idx="266">
                  <c:v>26.710526315789714</c:v>
                </c:pt>
                <c:pt idx="267">
                  <c:v>26.763157894737034</c:v>
                </c:pt>
                <c:pt idx="268">
                  <c:v>26.828947368421485</c:v>
                </c:pt>
                <c:pt idx="269">
                  <c:v>26.881578947368805</c:v>
                </c:pt>
                <c:pt idx="270">
                  <c:v>26.934210526316125</c:v>
                </c:pt>
                <c:pt idx="271">
                  <c:v>27.000000000000576</c:v>
                </c:pt>
                <c:pt idx="272">
                  <c:v>27.052631578947896</c:v>
                </c:pt>
                <c:pt idx="273">
                  <c:v>27.105263157895216</c:v>
                </c:pt>
                <c:pt idx="274">
                  <c:v>27.171052631579666</c:v>
                </c:pt>
                <c:pt idx="275">
                  <c:v>27.223684210526987</c:v>
                </c:pt>
                <c:pt idx="276">
                  <c:v>27.28947368421024</c:v>
                </c:pt>
                <c:pt idx="277">
                  <c:v>27.34210526315756</c:v>
                </c:pt>
                <c:pt idx="278">
                  <c:v>27.40789473684201</c:v>
                </c:pt>
                <c:pt idx="279">
                  <c:v>27.46052631578933</c:v>
                </c:pt>
                <c:pt idx="280">
                  <c:v>27.513157894736651</c:v>
                </c:pt>
                <c:pt idx="281">
                  <c:v>27.578947368421101</c:v>
                </c:pt>
                <c:pt idx="282">
                  <c:v>27.644736842105551</c:v>
                </c:pt>
                <c:pt idx="283">
                  <c:v>27.697368421052872</c:v>
                </c:pt>
                <c:pt idx="284">
                  <c:v>27.750000000000192</c:v>
                </c:pt>
                <c:pt idx="285">
                  <c:v>27.815789473684642</c:v>
                </c:pt>
                <c:pt idx="286">
                  <c:v>27.868421052631962</c:v>
                </c:pt>
                <c:pt idx="287">
                  <c:v>27.934210526316413</c:v>
                </c:pt>
                <c:pt idx="288">
                  <c:v>27.986842105263733</c:v>
                </c:pt>
                <c:pt idx="289">
                  <c:v>28.052631578948183</c:v>
                </c:pt>
                <c:pt idx="290">
                  <c:v>28.105263157895504</c:v>
                </c:pt>
                <c:pt idx="291">
                  <c:v>28.171052631578757</c:v>
                </c:pt>
                <c:pt idx="292">
                  <c:v>28.223684210526077</c:v>
                </c:pt>
                <c:pt idx="293">
                  <c:v>28.289473684210527</c:v>
                </c:pt>
                <c:pt idx="294">
                  <c:v>28.342105263157848</c:v>
                </c:pt>
                <c:pt idx="295">
                  <c:v>28.407894736842298</c:v>
                </c:pt>
                <c:pt idx="296">
                  <c:v>28.460526315789618</c:v>
                </c:pt>
                <c:pt idx="297">
                  <c:v>28.526315789474065</c:v>
                </c:pt>
                <c:pt idx="298">
                  <c:v>28.578947368421389</c:v>
                </c:pt>
                <c:pt idx="299">
                  <c:v>28.644736842105836</c:v>
                </c:pt>
                <c:pt idx="300">
                  <c:v>28.697368421053159</c:v>
                </c:pt>
                <c:pt idx="301">
                  <c:v>28.75000000000048</c:v>
                </c:pt>
                <c:pt idx="302">
                  <c:v>28.815789473684926</c:v>
                </c:pt>
                <c:pt idx="303">
                  <c:v>28.86842105263225</c:v>
                </c:pt>
                <c:pt idx="304">
                  <c:v>28.934210526315503</c:v>
                </c:pt>
                <c:pt idx="305">
                  <c:v>28.99999999999995</c:v>
                </c:pt>
                <c:pt idx="306">
                  <c:v>29.039473684211341</c:v>
                </c:pt>
                <c:pt idx="307">
                  <c:v>29.105263157894594</c:v>
                </c:pt>
                <c:pt idx="308">
                  <c:v>29.171052631579041</c:v>
                </c:pt>
                <c:pt idx="309">
                  <c:v>29.223684210526365</c:v>
                </c:pt>
                <c:pt idx="310">
                  <c:v>29.289473684210812</c:v>
                </c:pt>
                <c:pt idx="311">
                  <c:v>29.342105263158135</c:v>
                </c:pt>
                <c:pt idx="312">
                  <c:v>29.407894736842582</c:v>
                </c:pt>
                <c:pt idx="313">
                  <c:v>29.460526315789902</c:v>
                </c:pt>
                <c:pt idx="314">
                  <c:v>29.526315789474353</c:v>
                </c:pt>
                <c:pt idx="315">
                  <c:v>29.578947368421673</c:v>
                </c:pt>
                <c:pt idx="316">
                  <c:v>29.644736842104926</c:v>
                </c:pt>
                <c:pt idx="317">
                  <c:v>29.710526315789377</c:v>
                </c:pt>
                <c:pt idx="318">
                  <c:v>29.763157894736697</c:v>
                </c:pt>
                <c:pt idx="319">
                  <c:v>29.828947368421147</c:v>
                </c:pt>
                <c:pt idx="320">
                  <c:v>29.881578947368467</c:v>
                </c:pt>
                <c:pt idx="321">
                  <c:v>29.947368421052918</c:v>
                </c:pt>
                <c:pt idx="322">
                  <c:v>30.000000000000238</c:v>
                </c:pt>
                <c:pt idx="323">
                  <c:v>30.065789473684688</c:v>
                </c:pt>
                <c:pt idx="324">
                  <c:v>30.118421052632009</c:v>
                </c:pt>
                <c:pt idx="325">
                  <c:v>30.184210526316459</c:v>
                </c:pt>
                <c:pt idx="326">
                  <c:v>30.249999999999712</c:v>
                </c:pt>
                <c:pt idx="327">
                  <c:v>30.302631578947032</c:v>
                </c:pt>
                <c:pt idx="328">
                  <c:v>30.368421052631483</c:v>
                </c:pt>
                <c:pt idx="329">
                  <c:v>30.421052631578803</c:v>
                </c:pt>
                <c:pt idx="330">
                  <c:v>30.486842105263253</c:v>
                </c:pt>
                <c:pt idx="331">
                  <c:v>30.552631578947704</c:v>
                </c:pt>
                <c:pt idx="332">
                  <c:v>30.605263157895024</c:v>
                </c:pt>
                <c:pt idx="333">
                  <c:v>30.671052631579474</c:v>
                </c:pt>
                <c:pt idx="334">
                  <c:v>30.723684210526795</c:v>
                </c:pt>
                <c:pt idx="335">
                  <c:v>30.789473684211245</c:v>
                </c:pt>
                <c:pt idx="336">
                  <c:v>30.842105263158565</c:v>
                </c:pt>
                <c:pt idx="337">
                  <c:v>30.907894736841818</c:v>
                </c:pt>
                <c:pt idx="338">
                  <c:v>30.960526315789139</c:v>
                </c:pt>
                <c:pt idx="339">
                  <c:v>31.026315789473589</c:v>
                </c:pt>
                <c:pt idx="340">
                  <c:v>31.078947368420909</c:v>
                </c:pt>
                <c:pt idx="341">
                  <c:v>31.14473684210536</c:v>
                </c:pt>
                <c:pt idx="342">
                  <c:v>31.19736842105268</c:v>
                </c:pt>
                <c:pt idx="343">
                  <c:v>31.26315789473713</c:v>
                </c:pt>
                <c:pt idx="344">
                  <c:v>31.31578947368445</c:v>
                </c:pt>
                <c:pt idx="345">
                  <c:v>31.381578947368901</c:v>
                </c:pt>
                <c:pt idx="346">
                  <c:v>31.447368421053348</c:v>
                </c:pt>
                <c:pt idx="347">
                  <c:v>31.500000000000671</c:v>
                </c:pt>
                <c:pt idx="348">
                  <c:v>31.565789473683925</c:v>
                </c:pt>
                <c:pt idx="349">
                  <c:v>31.618421052631245</c:v>
                </c:pt>
                <c:pt idx="350">
                  <c:v>31.684210526315692</c:v>
                </c:pt>
                <c:pt idx="351">
                  <c:v>31.736842105263015</c:v>
                </c:pt>
                <c:pt idx="352">
                  <c:v>31.802631578947462</c:v>
                </c:pt>
                <c:pt idx="353">
                  <c:v>31.855263157894786</c:v>
                </c:pt>
                <c:pt idx="354">
                  <c:v>31.921052631579233</c:v>
                </c:pt>
                <c:pt idx="355">
                  <c:v>31.973684210526553</c:v>
                </c:pt>
                <c:pt idx="356">
                  <c:v>32.039473684211004</c:v>
                </c:pt>
                <c:pt idx="357">
                  <c:v>32.092105263158324</c:v>
                </c:pt>
                <c:pt idx="358">
                  <c:v>32.157894736842778</c:v>
                </c:pt>
                <c:pt idx="359">
                  <c:v>32.210526315790098</c:v>
                </c:pt>
                <c:pt idx="360">
                  <c:v>32.276315789473351</c:v>
                </c:pt>
                <c:pt idx="361">
                  <c:v>32.342105263157798</c:v>
                </c:pt>
                <c:pt idx="362">
                  <c:v>32.394736842105118</c:v>
                </c:pt>
                <c:pt idx="363">
                  <c:v>32.460526315789572</c:v>
                </c:pt>
                <c:pt idx="364">
                  <c:v>32.513157894736892</c:v>
                </c:pt>
                <c:pt idx="365">
                  <c:v>32.578947368421339</c:v>
                </c:pt>
                <c:pt idx="366">
                  <c:v>32.631578947368659</c:v>
                </c:pt>
                <c:pt idx="367">
                  <c:v>32.697368421053113</c:v>
                </c:pt>
                <c:pt idx="368">
                  <c:v>32.750000000000433</c:v>
                </c:pt>
                <c:pt idx="369">
                  <c:v>32.81578947368488</c:v>
                </c:pt>
                <c:pt idx="370">
                  <c:v>32.8684210526322</c:v>
                </c:pt>
                <c:pt idx="371">
                  <c:v>32.934210526315454</c:v>
                </c:pt>
                <c:pt idx="372">
                  <c:v>32.986842105263975</c:v>
                </c:pt>
                <c:pt idx="373">
                  <c:v>33.052631578947228</c:v>
                </c:pt>
                <c:pt idx="374">
                  <c:v>33.105263157894548</c:v>
                </c:pt>
                <c:pt idx="375">
                  <c:v>33.171052631578995</c:v>
                </c:pt>
                <c:pt idx="376">
                  <c:v>33.236842105263442</c:v>
                </c:pt>
                <c:pt idx="377">
                  <c:v>33.289473684210762</c:v>
                </c:pt>
                <c:pt idx="378">
                  <c:v>33.355263157895216</c:v>
                </c:pt>
                <c:pt idx="379">
                  <c:v>33.421052631579663</c:v>
                </c:pt>
                <c:pt idx="380">
                  <c:v>33.473684210526983</c:v>
                </c:pt>
                <c:pt idx="381">
                  <c:v>33.539473684210236</c:v>
                </c:pt>
                <c:pt idx="382">
                  <c:v>33.592105263157556</c:v>
                </c:pt>
                <c:pt idx="383">
                  <c:v>33.65789473684201</c:v>
                </c:pt>
                <c:pt idx="384">
                  <c:v>33.71052631578933</c:v>
                </c:pt>
                <c:pt idx="385">
                  <c:v>33.776315789473777</c:v>
                </c:pt>
                <c:pt idx="386">
                  <c:v>33.828947368421098</c:v>
                </c:pt>
                <c:pt idx="387">
                  <c:v>33.894736842105551</c:v>
                </c:pt>
                <c:pt idx="388">
                  <c:v>33.960526315789998</c:v>
                </c:pt>
                <c:pt idx="389">
                  <c:v>34.013157894737319</c:v>
                </c:pt>
                <c:pt idx="390">
                  <c:v>34.065789473684639</c:v>
                </c:pt>
                <c:pt idx="391">
                  <c:v>34.131578947369093</c:v>
                </c:pt>
                <c:pt idx="392">
                  <c:v>34.197368421052346</c:v>
                </c:pt>
                <c:pt idx="393">
                  <c:v>34.249999999999666</c:v>
                </c:pt>
                <c:pt idx="394">
                  <c:v>34.315789473684113</c:v>
                </c:pt>
                <c:pt idx="395">
                  <c:v>34.368421052631433</c:v>
                </c:pt>
                <c:pt idx="396">
                  <c:v>34.434210526315887</c:v>
                </c:pt>
                <c:pt idx="397">
                  <c:v>34.486842105263207</c:v>
                </c:pt>
                <c:pt idx="398">
                  <c:v>34.552631578947654</c:v>
                </c:pt>
                <c:pt idx="399">
                  <c:v>34.618421052632108</c:v>
                </c:pt>
                <c:pt idx="400">
                  <c:v>34.671052631579428</c:v>
                </c:pt>
                <c:pt idx="401">
                  <c:v>34.723684210526748</c:v>
                </c:pt>
                <c:pt idx="402">
                  <c:v>34.789473684211195</c:v>
                </c:pt>
                <c:pt idx="403">
                  <c:v>34.855263157894449</c:v>
                </c:pt>
                <c:pt idx="404">
                  <c:v>34.907894736841769</c:v>
                </c:pt>
                <c:pt idx="405">
                  <c:v>34.973684210526223</c:v>
                </c:pt>
                <c:pt idx="406">
                  <c:v>35.03947368421067</c:v>
                </c:pt>
                <c:pt idx="407">
                  <c:v>35.09210526315799</c:v>
                </c:pt>
                <c:pt idx="408">
                  <c:v>35.157894736842437</c:v>
                </c:pt>
                <c:pt idx="409">
                  <c:v>35.210526315789764</c:v>
                </c:pt>
                <c:pt idx="410">
                  <c:v>35.276315789474211</c:v>
                </c:pt>
                <c:pt idx="411">
                  <c:v>35.328947368421531</c:v>
                </c:pt>
                <c:pt idx="412">
                  <c:v>35.394736842105978</c:v>
                </c:pt>
                <c:pt idx="413">
                  <c:v>35.447368421053298</c:v>
                </c:pt>
                <c:pt idx="414">
                  <c:v>35.513157894736551</c:v>
                </c:pt>
                <c:pt idx="415">
                  <c:v>35.565789473683878</c:v>
                </c:pt>
                <c:pt idx="416">
                  <c:v>35.631578947368325</c:v>
                </c:pt>
                <c:pt idx="417">
                  <c:v>35.684210526315645</c:v>
                </c:pt>
                <c:pt idx="418">
                  <c:v>35.750000000000092</c:v>
                </c:pt>
                <c:pt idx="419">
                  <c:v>35.815789473684546</c:v>
                </c:pt>
                <c:pt idx="420">
                  <c:v>35.868421052631867</c:v>
                </c:pt>
                <c:pt idx="421">
                  <c:v>35.934210526316313</c:v>
                </c:pt>
                <c:pt idx="422">
                  <c:v>35.986842105263634</c:v>
                </c:pt>
                <c:pt idx="423">
                  <c:v>36.052631578948088</c:v>
                </c:pt>
                <c:pt idx="424">
                  <c:v>36.105263157895408</c:v>
                </c:pt>
                <c:pt idx="425">
                  <c:v>36.171052631578661</c:v>
                </c:pt>
                <c:pt idx="426">
                  <c:v>36.223684210525981</c:v>
                </c:pt>
                <c:pt idx="427">
                  <c:v>36.289473684210428</c:v>
                </c:pt>
                <c:pt idx="428">
                  <c:v>36.342105263157748</c:v>
                </c:pt>
                <c:pt idx="429">
                  <c:v>36.407894736842202</c:v>
                </c:pt>
                <c:pt idx="430">
                  <c:v>36.473684210526649</c:v>
                </c:pt>
                <c:pt idx="431">
                  <c:v>36.526315789473969</c:v>
                </c:pt>
                <c:pt idx="432">
                  <c:v>36.592105263158423</c:v>
                </c:pt>
                <c:pt idx="433">
                  <c:v>36.65789473684287</c:v>
                </c:pt>
                <c:pt idx="434">
                  <c:v>36.71052631579019</c:v>
                </c:pt>
                <c:pt idx="435">
                  <c:v>36.776315789473443</c:v>
                </c:pt>
                <c:pt idx="436">
                  <c:v>36.842105263157897</c:v>
                </c:pt>
                <c:pt idx="437">
                  <c:v>36.894736842105218</c:v>
                </c:pt>
              </c:numCache>
            </c:numRef>
          </c:xVal>
          <c:yVal>
            <c:numRef>
              <c:f>Sheet10!$W$2:$W$474</c:f>
              <c:numCache>
                <c:formatCode>General</c:formatCode>
                <c:ptCount val="473"/>
                <c:pt idx="0">
                  <c:v>5.1170899999999998E-2</c:v>
                </c:pt>
                <c:pt idx="1">
                  <c:v>6.5027000000000001E-2</c:v>
                </c:pt>
                <c:pt idx="2">
                  <c:v>7.6079900000000006E-2</c:v>
                </c:pt>
                <c:pt idx="3">
                  <c:v>8.6119699999999993E-2</c:v>
                </c:pt>
                <c:pt idx="4">
                  <c:v>9.6171499999999993E-2</c:v>
                </c:pt>
                <c:pt idx="5">
                  <c:v>0.106185</c:v>
                </c:pt>
                <c:pt idx="6">
                  <c:v>0.116275</c:v>
                </c:pt>
                <c:pt idx="7">
                  <c:v>0.12636500000000001</c:v>
                </c:pt>
                <c:pt idx="8">
                  <c:v>0.13639799999999999</c:v>
                </c:pt>
                <c:pt idx="9">
                  <c:v>0.14641199999999999</c:v>
                </c:pt>
                <c:pt idx="10">
                  <c:v>0.15652099999999999</c:v>
                </c:pt>
                <c:pt idx="11">
                  <c:v>0.16659199999999999</c:v>
                </c:pt>
                <c:pt idx="12">
                  <c:v>0.176624</c:v>
                </c:pt>
                <c:pt idx="13">
                  <c:v>0.186638</c:v>
                </c:pt>
                <c:pt idx="14">
                  <c:v>0.19667100000000001</c:v>
                </c:pt>
                <c:pt idx="15">
                  <c:v>0.206761</c:v>
                </c:pt>
                <c:pt idx="16">
                  <c:v>0.216889</c:v>
                </c:pt>
                <c:pt idx="17">
                  <c:v>0.22697899999999999</c:v>
                </c:pt>
                <c:pt idx="18">
                  <c:v>0.23726</c:v>
                </c:pt>
                <c:pt idx="19">
                  <c:v>0.24729200000000001</c:v>
                </c:pt>
                <c:pt idx="20">
                  <c:v>0.25736300000000001</c:v>
                </c:pt>
                <c:pt idx="21">
                  <c:v>0.26737699999999998</c:v>
                </c:pt>
                <c:pt idx="22">
                  <c:v>0.277391</c:v>
                </c:pt>
                <c:pt idx="23">
                  <c:v>0.28740399999999999</c:v>
                </c:pt>
                <c:pt idx="24">
                  <c:v>0.29743700000000001</c:v>
                </c:pt>
                <c:pt idx="25">
                  <c:v>0.30747000000000002</c:v>
                </c:pt>
                <c:pt idx="26">
                  <c:v>0.31748300000000002</c:v>
                </c:pt>
                <c:pt idx="27">
                  <c:v>0.32755400000000001</c:v>
                </c:pt>
                <c:pt idx="28">
                  <c:v>0.337644</c:v>
                </c:pt>
                <c:pt idx="29">
                  <c:v>0.34765800000000002</c:v>
                </c:pt>
                <c:pt idx="30">
                  <c:v>0.35769099999999998</c:v>
                </c:pt>
                <c:pt idx="31">
                  <c:v>0.36770399999999998</c:v>
                </c:pt>
                <c:pt idx="32">
                  <c:v>0.37773699999999999</c:v>
                </c:pt>
                <c:pt idx="33">
                  <c:v>0.38778899999999999</c:v>
                </c:pt>
                <c:pt idx="34">
                  <c:v>0.39782200000000001</c:v>
                </c:pt>
                <c:pt idx="35">
                  <c:v>0.40785500000000002</c:v>
                </c:pt>
                <c:pt idx="36">
                  <c:v>0.417964</c:v>
                </c:pt>
                <c:pt idx="37">
                  <c:v>0.42799599999999999</c:v>
                </c:pt>
                <c:pt idx="38">
                  <c:v>0.43801000000000001</c:v>
                </c:pt>
                <c:pt idx="39">
                  <c:v>0.4481</c:v>
                </c:pt>
                <c:pt idx="40">
                  <c:v>0.45811400000000002</c:v>
                </c:pt>
                <c:pt idx="41">
                  <c:v>0.46816600000000003</c:v>
                </c:pt>
                <c:pt idx="42">
                  <c:v>0.47817900000000002</c:v>
                </c:pt>
                <c:pt idx="43">
                  <c:v>0.48819299999999999</c:v>
                </c:pt>
                <c:pt idx="44">
                  <c:v>0.49820700000000001</c:v>
                </c:pt>
                <c:pt idx="45">
                  <c:v>0.50827800000000001</c:v>
                </c:pt>
                <c:pt idx="46">
                  <c:v>0.51836800000000005</c:v>
                </c:pt>
                <c:pt idx="47">
                  <c:v>0.52839999999999998</c:v>
                </c:pt>
                <c:pt idx="48">
                  <c:v>0.53869999999999996</c:v>
                </c:pt>
                <c:pt idx="49">
                  <c:v>0.54873300000000003</c:v>
                </c:pt>
                <c:pt idx="50">
                  <c:v>0.55878499999999998</c:v>
                </c:pt>
                <c:pt idx="51">
                  <c:v>0.56879800000000003</c:v>
                </c:pt>
                <c:pt idx="52">
                  <c:v>0.57886899999999997</c:v>
                </c:pt>
                <c:pt idx="53">
                  <c:v>0.58890200000000004</c:v>
                </c:pt>
                <c:pt idx="54">
                  <c:v>0.59901099999999996</c:v>
                </c:pt>
                <c:pt idx="55">
                  <c:v>0.60902500000000004</c:v>
                </c:pt>
                <c:pt idx="56">
                  <c:v>0.61903799999999998</c:v>
                </c:pt>
                <c:pt idx="57">
                  <c:v>0.62910900000000003</c:v>
                </c:pt>
                <c:pt idx="58">
                  <c:v>0.63923700000000006</c:v>
                </c:pt>
                <c:pt idx="59">
                  <c:v>0.64927000000000001</c:v>
                </c:pt>
                <c:pt idx="60">
                  <c:v>0.65932199999999996</c:v>
                </c:pt>
                <c:pt idx="61">
                  <c:v>0.66933600000000004</c:v>
                </c:pt>
                <c:pt idx="62">
                  <c:v>0.67936799999999997</c:v>
                </c:pt>
                <c:pt idx="63">
                  <c:v>0.68938200000000005</c:v>
                </c:pt>
                <c:pt idx="64">
                  <c:v>0.699434</c:v>
                </c:pt>
                <c:pt idx="65">
                  <c:v>0.70956200000000003</c:v>
                </c:pt>
                <c:pt idx="66">
                  <c:v>0.71961399999999998</c:v>
                </c:pt>
                <c:pt idx="67">
                  <c:v>0.72968500000000003</c:v>
                </c:pt>
                <c:pt idx="68">
                  <c:v>0.73971799999999999</c:v>
                </c:pt>
                <c:pt idx="69">
                  <c:v>0.74978900000000004</c:v>
                </c:pt>
                <c:pt idx="70">
                  <c:v>0.75982099999999997</c:v>
                </c:pt>
                <c:pt idx="71">
                  <c:v>0.76991100000000001</c:v>
                </c:pt>
                <c:pt idx="72">
                  <c:v>0.77994399999999997</c:v>
                </c:pt>
                <c:pt idx="73">
                  <c:v>0.78995800000000005</c:v>
                </c:pt>
                <c:pt idx="74">
                  <c:v>0.80004799999999998</c:v>
                </c:pt>
                <c:pt idx="75">
                  <c:v>0.80004799999999998</c:v>
                </c:pt>
                <c:pt idx="76">
                  <c:v>0.75158499999999995</c:v>
                </c:pt>
                <c:pt idx="77">
                  <c:v>0.73900999999999994</c:v>
                </c:pt>
                <c:pt idx="78">
                  <c:v>0.73596700000000004</c:v>
                </c:pt>
                <c:pt idx="79">
                  <c:v>0.73300299999999996</c:v>
                </c:pt>
                <c:pt idx="80">
                  <c:v>0.72971900000000001</c:v>
                </c:pt>
                <c:pt idx="81">
                  <c:v>0.72659600000000002</c:v>
                </c:pt>
                <c:pt idx="82">
                  <c:v>0.72434399999999999</c:v>
                </c:pt>
                <c:pt idx="83">
                  <c:v>0.72197900000000004</c:v>
                </c:pt>
                <c:pt idx="84">
                  <c:v>0.719862</c:v>
                </c:pt>
                <c:pt idx="85">
                  <c:v>0.71776399999999996</c:v>
                </c:pt>
                <c:pt idx="86">
                  <c:v>0.71564700000000003</c:v>
                </c:pt>
                <c:pt idx="87">
                  <c:v>0.71343400000000001</c:v>
                </c:pt>
                <c:pt idx="88">
                  <c:v>0.71122200000000002</c:v>
                </c:pt>
                <c:pt idx="89">
                  <c:v>0.70914299999999997</c:v>
                </c:pt>
                <c:pt idx="90">
                  <c:v>0.707063</c:v>
                </c:pt>
                <c:pt idx="91">
                  <c:v>0.70504199999999995</c:v>
                </c:pt>
                <c:pt idx="92">
                  <c:v>0.70300099999999999</c:v>
                </c:pt>
                <c:pt idx="93">
                  <c:v>0.70099800000000001</c:v>
                </c:pt>
                <c:pt idx="94">
                  <c:v>0.69899500000000003</c:v>
                </c:pt>
                <c:pt idx="95">
                  <c:v>0.69691599999999998</c:v>
                </c:pt>
                <c:pt idx="96">
                  <c:v>0.69485600000000003</c:v>
                </c:pt>
                <c:pt idx="97">
                  <c:v>0.69279599999999997</c:v>
                </c:pt>
                <c:pt idx="98">
                  <c:v>0.69075500000000001</c:v>
                </c:pt>
                <c:pt idx="99">
                  <c:v>0.68875299999999995</c:v>
                </c:pt>
                <c:pt idx="100">
                  <c:v>0.68673099999999998</c:v>
                </c:pt>
                <c:pt idx="101">
                  <c:v>0.68470900000000001</c:v>
                </c:pt>
                <c:pt idx="102">
                  <c:v>0.68264899999999995</c:v>
                </c:pt>
                <c:pt idx="103">
                  <c:v>0.68064599999999997</c:v>
                </c:pt>
                <c:pt idx="104">
                  <c:v>0.67864400000000002</c:v>
                </c:pt>
                <c:pt idx="105">
                  <c:v>0.67654599999999998</c:v>
                </c:pt>
                <c:pt idx="106">
                  <c:v>0.67452400000000001</c:v>
                </c:pt>
                <c:pt idx="107">
                  <c:v>0.67236799999999997</c:v>
                </c:pt>
                <c:pt idx="108">
                  <c:v>0.67036600000000002</c:v>
                </c:pt>
                <c:pt idx="109">
                  <c:v>0.66830599999999996</c:v>
                </c:pt>
                <c:pt idx="110">
                  <c:v>0.666265</c:v>
                </c:pt>
                <c:pt idx="111">
                  <c:v>0.66424300000000003</c:v>
                </c:pt>
                <c:pt idx="112">
                  <c:v>0.66218299999999997</c:v>
                </c:pt>
                <c:pt idx="113">
                  <c:v>0.66017999999999999</c:v>
                </c:pt>
                <c:pt idx="114">
                  <c:v>0.65812000000000004</c:v>
                </c:pt>
                <c:pt idx="115">
                  <c:v>0.656003</c:v>
                </c:pt>
                <c:pt idx="116">
                  <c:v>0.65400000000000003</c:v>
                </c:pt>
                <c:pt idx="117">
                  <c:v>0.65199799999999997</c:v>
                </c:pt>
                <c:pt idx="118">
                  <c:v>0.64999499999999999</c:v>
                </c:pt>
                <c:pt idx="119">
                  <c:v>0.64795400000000003</c:v>
                </c:pt>
                <c:pt idx="120">
                  <c:v>0.64595100000000005</c:v>
                </c:pt>
                <c:pt idx="121">
                  <c:v>0.64391100000000001</c:v>
                </c:pt>
                <c:pt idx="122">
                  <c:v>0.64183100000000004</c:v>
                </c:pt>
                <c:pt idx="123">
                  <c:v>0.63977200000000001</c:v>
                </c:pt>
                <c:pt idx="124">
                  <c:v>0.63776900000000003</c:v>
                </c:pt>
                <c:pt idx="125">
                  <c:v>0.63574699999999995</c:v>
                </c:pt>
                <c:pt idx="126">
                  <c:v>0.63372499999999998</c:v>
                </c:pt>
                <c:pt idx="127">
                  <c:v>0.63166500000000003</c:v>
                </c:pt>
                <c:pt idx="128">
                  <c:v>0.62964299999999995</c:v>
                </c:pt>
                <c:pt idx="129">
                  <c:v>0.62762200000000001</c:v>
                </c:pt>
                <c:pt idx="130">
                  <c:v>0.62561900000000004</c:v>
                </c:pt>
                <c:pt idx="131">
                  <c:v>0.62352099999999999</c:v>
                </c:pt>
                <c:pt idx="132">
                  <c:v>0.62140399999999996</c:v>
                </c:pt>
                <c:pt idx="133">
                  <c:v>0.61940099999999998</c:v>
                </c:pt>
                <c:pt idx="134">
                  <c:v>0.61736000000000002</c:v>
                </c:pt>
                <c:pt idx="135">
                  <c:v>0.61533800000000005</c:v>
                </c:pt>
                <c:pt idx="136">
                  <c:v>0.61331599999999997</c:v>
                </c:pt>
                <c:pt idx="137">
                  <c:v>0.61129500000000003</c:v>
                </c:pt>
                <c:pt idx="138">
                  <c:v>0.60921499999999995</c:v>
                </c:pt>
                <c:pt idx="139">
                  <c:v>0.60719400000000001</c:v>
                </c:pt>
                <c:pt idx="140">
                  <c:v>0.60515300000000005</c:v>
                </c:pt>
                <c:pt idx="141">
                  <c:v>0.60313099999999997</c:v>
                </c:pt>
                <c:pt idx="142">
                  <c:v>0.601128</c:v>
                </c:pt>
                <c:pt idx="143">
                  <c:v>0.59910600000000003</c:v>
                </c:pt>
                <c:pt idx="144">
                  <c:v>0.59700799999999998</c:v>
                </c:pt>
                <c:pt idx="145">
                  <c:v>0.59487199999999996</c:v>
                </c:pt>
                <c:pt idx="146">
                  <c:v>0.59286899999999998</c:v>
                </c:pt>
                <c:pt idx="147">
                  <c:v>0.59086700000000003</c:v>
                </c:pt>
                <c:pt idx="148">
                  <c:v>0.58886400000000005</c:v>
                </c:pt>
                <c:pt idx="149">
                  <c:v>0.58680399999999999</c:v>
                </c:pt>
                <c:pt idx="150">
                  <c:v>0.58474400000000004</c:v>
                </c:pt>
                <c:pt idx="151">
                  <c:v>0.58270299999999997</c:v>
                </c:pt>
                <c:pt idx="152">
                  <c:v>0.58069999999999999</c:v>
                </c:pt>
                <c:pt idx="153">
                  <c:v>0.57864000000000004</c:v>
                </c:pt>
                <c:pt idx="154">
                  <c:v>0.57663799999999998</c:v>
                </c:pt>
                <c:pt idx="155">
                  <c:v>0.57459700000000002</c:v>
                </c:pt>
                <c:pt idx="156">
                  <c:v>0.57253699999999996</c:v>
                </c:pt>
                <c:pt idx="157">
                  <c:v>0.57051499999999999</c:v>
                </c:pt>
                <c:pt idx="158">
                  <c:v>0.56849300000000003</c:v>
                </c:pt>
                <c:pt idx="159">
                  <c:v>0.56626200000000004</c:v>
                </c:pt>
                <c:pt idx="160">
                  <c:v>0.56423999999999996</c:v>
                </c:pt>
                <c:pt idx="161">
                  <c:v>0.56223699999999999</c:v>
                </c:pt>
                <c:pt idx="162">
                  <c:v>0.56017700000000004</c:v>
                </c:pt>
                <c:pt idx="163">
                  <c:v>0.55811699999999997</c:v>
                </c:pt>
                <c:pt idx="164">
                  <c:v>0.55603800000000003</c:v>
                </c:pt>
                <c:pt idx="165">
                  <c:v>0.55403500000000006</c:v>
                </c:pt>
                <c:pt idx="166">
                  <c:v>0.552033</c:v>
                </c:pt>
                <c:pt idx="167">
                  <c:v>0.55003000000000002</c:v>
                </c:pt>
                <c:pt idx="168">
                  <c:v>0.54802700000000004</c:v>
                </c:pt>
                <c:pt idx="169">
                  <c:v>0.54600499999999996</c:v>
                </c:pt>
                <c:pt idx="170">
                  <c:v>0.54398299999999999</c:v>
                </c:pt>
                <c:pt idx="171">
                  <c:v>0.54198100000000005</c:v>
                </c:pt>
                <c:pt idx="172">
                  <c:v>0.53997799999999996</c:v>
                </c:pt>
                <c:pt idx="173">
                  <c:v>0.537937</c:v>
                </c:pt>
                <c:pt idx="174">
                  <c:v>0.53587700000000005</c:v>
                </c:pt>
                <c:pt idx="175">
                  <c:v>0.53381699999999999</c:v>
                </c:pt>
                <c:pt idx="176">
                  <c:v>0.53181400000000001</c:v>
                </c:pt>
                <c:pt idx="177">
                  <c:v>0.52975499999999998</c:v>
                </c:pt>
                <c:pt idx="178">
                  <c:v>0.52773300000000001</c:v>
                </c:pt>
                <c:pt idx="179">
                  <c:v>0.52571100000000004</c:v>
                </c:pt>
                <c:pt idx="180">
                  <c:v>0.52353700000000003</c:v>
                </c:pt>
                <c:pt idx="181">
                  <c:v>0.52153400000000005</c:v>
                </c:pt>
                <c:pt idx="182">
                  <c:v>0.51951199999999997</c:v>
                </c:pt>
                <c:pt idx="183">
                  <c:v>0.51749000000000001</c:v>
                </c:pt>
                <c:pt idx="184">
                  <c:v>0.51541099999999995</c:v>
                </c:pt>
                <c:pt idx="185">
                  <c:v>0.51338899999999998</c:v>
                </c:pt>
                <c:pt idx="186">
                  <c:v>0.51138700000000004</c:v>
                </c:pt>
                <c:pt idx="187">
                  <c:v>0.50936499999999996</c:v>
                </c:pt>
                <c:pt idx="188">
                  <c:v>0.50736199999999998</c:v>
                </c:pt>
                <c:pt idx="189">
                  <c:v>0.50534000000000001</c:v>
                </c:pt>
                <c:pt idx="190">
                  <c:v>0.50333700000000003</c:v>
                </c:pt>
                <c:pt idx="191">
                  <c:v>0.50125799999999998</c:v>
                </c:pt>
                <c:pt idx="192">
                  <c:v>0.49925599999999998</c:v>
                </c:pt>
                <c:pt idx="193">
                  <c:v>0.49721500000000002</c:v>
                </c:pt>
                <c:pt idx="194">
                  <c:v>0.49521199999999999</c:v>
                </c:pt>
                <c:pt idx="195">
                  <c:v>0.49320900000000001</c:v>
                </c:pt>
                <c:pt idx="196">
                  <c:v>0.49113000000000001</c:v>
                </c:pt>
                <c:pt idx="197">
                  <c:v>0.48910799999999999</c:v>
                </c:pt>
                <c:pt idx="198">
                  <c:v>0.48699100000000001</c:v>
                </c:pt>
                <c:pt idx="199">
                  <c:v>0.48496899999999998</c:v>
                </c:pt>
                <c:pt idx="200">
                  <c:v>0.48288999999999999</c:v>
                </c:pt>
                <c:pt idx="201">
                  <c:v>0.480792</c:v>
                </c:pt>
                <c:pt idx="202">
                  <c:v>0.47878999999999999</c:v>
                </c:pt>
                <c:pt idx="203">
                  <c:v>0.47676800000000003</c:v>
                </c:pt>
                <c:pt idx="204">
                  <c:v>0.47476499999999999</c:v>
                </c:pt>
                <c:pt idx="205">
                  <c:v>0.47276200000000002</c:v>
                </c:pt>
                <c:pt idx="206">
                  <c:v>0.47068300000000002</c:v>
                </c:pt>
                <c:pt idx="207">
                  <c:v>0.46868100000000001</c:v>
                </c:pt>
                <c:pt idx="208">
                  <c:v>0.46665899999999999</c:v>
                </c:pt>
                <c:pt idx="209">
                  <c:v>0.46457999999999999</c:v>
                </c:pt>
                <c:pt idx="210">
                  <c:v>0.46257700000000002</c:v>
                </c:pt>
                <c:pt idx="211">
                  <c:v>0.46055499999999999</c:v>
                </c:pt>
                <c:pt idx="212">
                  <c:v>0.45855200000000002</c:v>
                </c:pt>
                <c:pt idx="213">
                  <c:v>0.45651199999999997</c:v>
                </c:pt>
                <c:pt idx="214">
                  <c:v>0.45447100000000001</c:v>
                </c:pt>
                <c:pt idx="215">
                  <c:v>0.45244899999999999</c:v>
                </c:pt>
                <c:pt idx="216">
                  <c:v>0.45042700000000002</c:v>
                </c:pt>
                <c:pt idx="217">
                  <c:v>0.44838600000000001</c:v>
                </c:pt>
                <c:pt idx="218">
                  <c:v>0.44638299999999997</c:v>
                </c:pt>
                <c:pt idx="219">
                  <c:v>0.44438100000000003</c:v>
                </c:pt>
                <c:pt idx="220">
                  <c:v>0.44226399999999999</c:v>
                </c:pt>
                <c:pt idx="221">
                  <c:v>0.44022299999999998</c:v>
                </c:pt>
                <c:pt idx="222">
                  <c:v>0.43818200000000002</c:v>
                </c:pt>
                <c:pt idx="223">
                  <c:v>0.43612200000000001</c:v>
                </c:pt>
                <c:pt idx="224">
                  <c:v>0.43411899999999998</c:v>
                </c:pt>
                <c:pt idx="225">
                  <c:v>0.432116</c:v>
                </c:pt>
                <c:pt idx="226">
                  <c:v>0.430114</c:v>
                </c:pt>
                <c:pt idx="227">
                  <c:v>0.42811100000000002</c:v>
                </c:pt>
                <c:pt idx="228">
                  <c:v>0.42607</c:v>
                </c:pt>
                <c:pt idx="229">
                  <c:v>0.42402899999999999</c:v>
                </c:pt>
                <c:pt idx="230">
                  <c:v>0.42196899999999998</c:v>
                </c:pt>
                <c:pt idx="231">
                  <c:v>0.41996600000000001</c:v>
                </c:pt>
                <c:pt idx="232">
                  <c:v>0.41794500000000001</c:v>
                </c:pt>
                <c:pt idx="233">
                  <c:v>0.41594199999999998</c:v>
                </c:pt>
                <c:pt idx="234">
                  <c:v>0.413939</c:v>
                </c:pt>
                <c:pt idx="235">
                  <c:v>0.41193600000000002</c:v>
                </c:pt>
                <c:pt idx="236">
                  <c:v>0.40989500000000001</c:v>
                </c:pt>
                <c:pt idx="237">
                  <c:v>0.40787400000000001</c:v>
                </c:pt>
                <c:pt idx="238">
                  <c:v>0.40587099999999998</c:v>
                </c:pt>
                <c:pt idx="239">
                  <c:v>0.403868</c:v>
                </c:pt>
                <c:pt idx="240">
                  <c:v>0.40175100000000002</c:v>
                </c:pt>
                <c:pt idx="241">
                  <c:v>0.39971000000000001</c:v>
                </c:pt>
                <c:pt idx="242">
                  <c:v>0.39766899999999999</c:v>
                </c:pt>
                <c:pt idx="243">
                  <c:v>0.39564700000000003</c:v>
                </c:pt>
                <c:pt idx="244">
                  <c:v>0.39358700000000002</c:v>
                </c:pt>
                <c:pt idx="245">
                  <c:v>0.39152799999999999</c:v>
                </c:pt>
                <c:pt idx="246">
                  <c:v>0.38952500000000001</c:v>
                </c:pt>
                <c:pt idx="247">
                  <c:v>0.38744600000000001</c:v>
                </c:pt>
                <c:pt idx="248">
                  <c:v>0.385405</c:v>
                </c:pt>
                <c:pt idx="249">
                  <c:v>0.38340200000000002</c:v>
                </c:pt>
                <c:pt idx="250">
                  <c:v>0.38138</c:v>
                </c:pt>
                <c:pt idx="251">
                  <c:v>0.379359</c:v>
                </c:pt>
                <c:pt idx="252">
                  <c:v>0.37731799999999999</c:v>
                </c:pt>
                <c:pt idx="253">
                  <c:v>0.37529600000000002</c:v>
                </c:pt>
                <c:pt idx="254">
                  <c:v>0.37327399999999999</c:v>
                </c:pt>
                <c:pt idx="255">
                  <c:v>0.37123299999999998</c:v>
                </c:pt>
                <c:pt idx="256">
                  <c:v>0.36921100000000001</c:v>
                </c:pt>
                <c:pt idx="257">
                  <c:v>0.36720900000000001</c:v>
                </c:pt>
                <c:pt idx="258">
                  <c:v>0.36518699999999998</c:v>
                </c:pt>
                <c:pt idx="259">
                  <c:v>0.36312699999999998</c:v>
                </c:pt>
                <c:pt idx="260">
                  <c:v>0.361124</c:v>
                </c:pt>
                <c:pt idx="261">
                  <c:v>0.35908299999999999</c:v>
                </c:pt>
                <c:pt idx="262">
                  <c:v>0.35702299999999998</c:v>
                </c:pt>
                <c:pt idx="263">
                  <c:v>0.35502</c:v>
                </c:pt>
                <c:pt idx="264">
                  <c:v>0.353018</c:v>
                </c:pt>
                <c:pt idx="265">
                  <c:v>0.35095799999999999</c:v>
                </c:pt>
                <c:pt idx="266">
                  <c:v>0.34887899999999999</c:v>
                </c:pt>
                <c:pt idx="267">
                  <c:v>0.34687600000000002</c:v>
                </c:pt>
                <c:pt idx="268">
                  <c:v>0.34487299999999999</c:v>
                </c:pt>
                <c:pt idx="269">
                  <c:v>0.34281299999999998</c:v>
                </c:pt>
                <c:pt idx="270">
                  <c:v>0.34079100000000001</c:v>
                </c:pt>
                <c:pt idx="271">
                  <c:v>0.33877000000000002</c:v>
                </c:pt>
                <c:pt idx="272">
                  <c:v>0.33674799999999999</c:v>
                </c:pt>
                <c:pt idx="273">
                  <c:v>0.33474500000000001</c:v>
                </c:pt>
                <c:pt idx="274">
                  <c:v>0.33274199999999998</c:v>
                </c:pt>
                <c:pt idx="275">
                  <c:v>0.330702</c:v>
                </c:pt>
                <c:pt idx="276">
                  <c:v>0.32860299999999998</c:v>
                </c:pt>
                <c:pt idx="277">
                  <c:v>0.32660099999999997</c:v>
                </c:pt>
                <c:pt idx="278">
                  <c:v>0.32457900000000001</c:v>
                </c:pt>
                <c:pt idx="279">
                  <c:v>0.32255699999999998</c:v>
                </c:pt>
                <c:pt idx="280">
                  <c:v>0.32049699999999998</c:v>
                </c:pt>
                <c:pt idx="281">
                  <c:v>0.318494</c:v>
                </c:pt>
                <c:pt idx="282">
                  <c:v>0.31645299999999998</c:v>
                </c:pt>
                <c:pt idx="283">
                  <c:v>0.31437399999999999</c:v>
                </c:pt>
                <c:pt idx="284">
                  <c:v>0.31235299999999999</c:v>
                </c:pt>
                <c:pt idx="285">
                  <c:v>0.31027399999999999</c:v>
                </c:pt>
                <c:pt idx="286">
                  <c:v>0.30827100000000002</c:v>
                </c:pt>
                <c:pt idx="287">
                  <c:v>0.30613499999999999</c:v>
                </c:pt>
                <c:pt idx="288">
                  <c:v>0.30409399999999998</c:v>
                </c:pt>
                <c:pt idx="289">
                  <c:v>0.302091</c:v>
                </c:pt>
                <c:pt idx="290">
                  <c:v>0.30008800000000002</c:v>
                </c:pt>
                <c:pt idx="291">
                  <c:v>0.29798999999999998</c:v>
                </c:pt>
                <c:pt idx="292">
                  <c:v>0.295987</c:v>
                </c:pt>
                <c:pt idx="293">
                  <c:v>0.293985</c:v>
                </c:pt>
                <c:pt idx="294">
                  <c:v>0.29192499999999999</c:v>
                </c:pt>
                <c:pt idx="295">
                  <c:v>0.28988399999999998</c:v>
                </c:pt>
                <c:pt idx="296">
                  <c:v>0.28780499999999998</c:v>
                </c:pt>
                <c:pt idx="297">
                  <c:v>0.28578300000000001</c:v>
                </c:pt>
                <c:pt idx="298">
                  <c:v>0.28376099999999999</c:v>
                </c:pt>
                <c:pt idx="299">
                  <c:v>0.28175800000000001</c:v>
                </c:pt>
                <c:pt idx="300">
                  <c:v>0.279756</c:v>
                </c:pt>
                <c:pt idx="301">
                  <c:v>0.27775300000000003</c:v>
                </c:pt>
                <c:pt idx="302">
                  <c:v>0.27567399999999997</c:v>
                </c:pt>
                <c:pt idx="303">
                  <c:v>0.27361400000000002</c:v>
                </c:pt>
                <c:pt idx="304">
                  <c:v>0.27151599999999998</c:v>
                </c:pt>
                <c:pt idx="305">
                  <c:v>0.269513</c:v>
                </c:pt>
                <c:pt idx="306">
                  <c:v>0.26747199999999999</c:v>
                </c:pt>
                <c:pt idx="307">
                  <c:v>0.26545000000000002</c:v>
                </c:pt>
                <c:pt idx="308">
                  <c:v>0.26344800000000002</c:v>
                </c:pt>
                <c:pt idx="309">
                  <c:v>0.26142599999999999</c:v>
                </c:pt>
                <c:pt idx="310">
                  <c:v>0.25936599999999999</c:v>
                </c:pt>
                <c:pt idx="311">
                  <c:v>0.25728699999999999</c:v>
                </c:pt>
                <c:pt idx="312">
                  <c:v>0.25524599999999997</c:v>
                </c:pt>
                <c:pt idx="313">
                  <c:v>0.25312899999999999</c:v>
                </c:pt>
                <c:pt idx="314">
                  <c:v>0.25112600000000002</c:v>
                </c:pt>
                <c:pt idx="315">
                  <c:v>0.24912300000000001</c:v>
                </c:pt>
                <c:pt idx="316">
                  <c:v>0.246949</c:v>
                </c:pt>
                <c:pt idx="317">
                  <c:v>0.24490799999999999</c:v>
                </c:pt>
                <c:pt idx="318">
                  <c:v>0.242867</c:v>
                </c:pt>
                <c:pt idx="319">
                  <c:v>0.24080699999999999</c:v>
                </c:pt>
                <c:pt idx="320">
                  <c:v>0.23880499999999999</c:v>
                </c:pt>
                <c:pt idx="321">
                  <c:v>0.23678299999999999</c:v>
                </c:pt>
                <c:pt idx="322">
                  <c:v>0.234761</c:v>
                </c:pt>
                <c:pt idx="323">
                  <c:v>0.23264399999999999</c:v>
                </c:pt>
                <c:pt idx="324">
                  <c:v>0.23052700000000001</c:v>
                </c:pt>
                <c:pt idx="325">
                  <c:v>0.228409</c:v>
                </c:pt>
                <c:pt idx="326">
                  <c:v>0.22631100000000001</c:v>
                </c:pt>
                <c:pt idx="327">
                  <c:v>0.22423199999999999</c:v>
                </c:pt>
                <c:pt idx="328">
                  <c:v>0.22222900000000001</c:v>
                </c:pt>
                <c:pt idx="329">
                  <c:v>0.22015000000000001</c:v>
                </c:pt>
                <c:pt idx="330">
                  <c:v>0.21807099999999999</c:v>
                </c:pt>
                <c:pt idx="331">
                  <c:v>0.21595400000000001</c:v>
                </c:pt>
                <c:pt idx="332">
                  <c:v>0.21385599999999999</c:v>
                </c:pt>
                <c:pt idx="333">
                  <c:v>0.21183399999999999</c:v>
                </c:pt>
                <c:pt idx="334">
                  <c:v>0.209813</c:v>
                </c:pt>
                <c:pt idx="335">
                  <c:v>0.207791</c:v>
                </c:pt>
                <c:pt idx="336">
                  <c:v>0.205731</c:v>
                </c:pt>
                <c:pt idx="337">
                  <c:v>0.20367099999999999</c:v>
                </c:pt>
                <c:pt idx="338">
                  <c:v>0.20163</c:v>
                </c:pt>
                <c:pt idx="339">
                  <c:v>0.19957</c:v>
                </c:pt>
                <c:pt idx="340">
                  <c:v>0.19752900000000001</c:v>
                </c:pt>
                <c:pt idx="341">
                  <c:v>0.19543099999999999</c:v>
                </c:pt>
                <c:pt idx="342">
                  <c:v>0.19342799999999999</c:v>
                </c:pt>
                <c:pt idx="343">
                  <c:v>0.19142500000000001</c:v>
                </c:pt>
                <c:pt idx="344">
                  <c:v>0.18942300000000001</c:v>
                </c:pt>
                <c:pt idx="345">
                  <c:v>0.18734400000000001</c:v>
                </c:pt>
                <c:pt idx="346">
                  <c:v>0.18532199999999999</c:v>
                </c:pt>
                <c:pt idx="347">
                  <c:v>0.183281</c:v>
                </c:pt>
                <c:pt idx="348">
                  <c:v>0.18124000000000001</c:v>
                </c:pt>
                <c:pt idx="349">
                  <c:v>0.17916099999999999</c:v>
                </c:pt>
                <c:pt idx="350">
                  <c:v>0.17710100000000001</c:v>
                </c:pt>
                <c:pt idx="351">
                  <c:v>0.17500299999999999</c:v>
                </c:pt>
                <c:pt idx="352">
                  <c:v>0.172981</c:v>
                </c:pt>
                <c:pt idx="353">
                  <c:v>0.17094000000000001</c:v>
                </c:pt>
                <c:pt idx="354">
                  <c:v>0.16884199999999999</c:v>
                </c:pt>
                <c:pt idx="355">
                  <c:v>0.16683899999999999</c:v>
                </c:pt>
                <c:pt idx="356">
                  <c:v>0.16483700000000001</c:v>
                </c:pt>
                <c:pt idx="357">
                  <c:v>0.16277700000000001</c:v>
                </c:pt>
                <c:pt idx="358">
                  <c:v>0.16075500000000001</c:v>
                </c:pt>
                <c:pt idx="359">
                  <c:v>0.15867600000000001</c:v>
                </c:pt>
                <c:pt idx="360">
                  <c:v>0.15667300000000001</c:v>
                </c:pt>
                <c:pt idx="361">
                  <c:v>0.15467</c:v>
                </c:pt>
                <c:pt idx="362">
                  <c:v>0.152591</c:v>
                </c:pt>
                <c:pt idx="363">
                  <c:v>0.150589</c:v>
                </c:pt>
                <c:pt idx="364">
                  <c:v>0.14854800000000001</c:v>
                </c:pt>
                <c:pt idx="365">
                  <c:v>0.14646899999999999</c:v>
                </c:pt>
                <c:pt idx="366">
                  <c:v>0.14446600000000001</c:v>
                </c:pt>
                <c:pt idx="367">
                  <c:v>0.14246300000000001</c:v>
                </c:pt>
                <c:pt idx="368">
                  <c:v>0.140461</c:v>
                </c:pt>
                <c:pt idx="369">
                  <c:v>0.13841999999999999</c:v>
                </c:pt>
                <c:pt idx="370">
                  <c:v>0.13630300000000001</c:v>
                </c:pt>
                <c:pt idx="371">
                  <c:v>0.13426199999999999</c:v>
                </c:pt>
                <c:pt idx="372">
                  <c:v>0.13212499999999999</c:v>
                </c:pt>
                <c:pt idx="373">
                  <c:v>0.130104</c:v>
                </c:pt>
                <c:pt idx="374">
                  <c:v>0.128025</c:v>
                </c:pt>
                <c:pt idx="375">
                  <c:v>0.12598400000000001</c:v>
                </c:pt>
                <c:pt idx="376">
                  <c:v>0.123962</c:v>
                </c:pt>
                <c:pt idx="377">
                  <c:v>0.12173</c:v>
                </c:pt>
                <c:pt idx="378">
                  <c:v>0.119727</c:v>
                </c:pt>
                <c:pt idx="379">
                  <c:v>0.11766799999999999</c:v>
                </c:pt>
                <c:pt idx="380">
                  <c:v>0.115665</c:v>
                </c:pt>
                <c:pt idx="381">
                  <c:v>0.11364299999999999</c:v>
                </c:pt>
                <c:pt idx="382">
                  <c:v>0.11164</c:v>
                </c:pt>
                <c:pt idx="383">
                  <c:v>0.109599</c:v>
                </c:pt>
                <c:pt idx="384">
                  <c:v>0.107558</c:v>
                </c:pt>
                <c:pt idx="385">
                  <c:v>0.105499</c:v>
                </c:pt>
                <c:pt idx="386">
                  <c:v>0.103419</c:v>
                </c:pt>
                <c:pt idx="387">
                  <c:v>0.10141699999999999</c:v>
                </c:pt>
                <c:pt idx="388">
                  <c:v>9.9414000000000002E-2</c:v>
                </c:pt>
                <c:pt idx="389">
                  <c:v>9.7373100000000004E-2</c:v>
                </c:pt>
                <c:pt idx="390">
                  <c:v>9.53513E-2</c:v>
                </c:pt>
                <c:pt idx="391">
                  <c:v>9.3310400000000002E-2</c:v>
                </c:pt>
                <c:pt idx="392">
                  <c:v>9.1307700000000006E-2</c:v>
                </c:pt>
                <c:pt idx="393">
                  <c:v>8.9247699999999999E-2</c:v>
                </c:pt>
                <c:pt idx="394">
                  <c:v>8.7225899999999995E-2</c:v>
                </c:pt>
                <c:pt idx="395">
                  <c:v>8.5166000000000006E-2</c:v>
                </c:pt>
                <c:pt idx="396">
                  <c:v>8.3163200000000007E-2</c:v>
                </c:pt>
                <c:pt idx="397">
                  <c:v>8.1084199999999995E-2</c:v>
                </c:pt>
                <c:pt idx="398">
                  <c:v>7.9081499999999999E-2</c:v>
                </c:pt>
                <c:pt idx="399">
                  <c:v>7.7040600000000001E-2</c:v>
                </c:pt>
                <c:pt idx="400">
                  <c:v>7.5018799999999997E-2</c:v>
                </c:pt>
                <c:pt idx="401">
                  <c:v>7.3015999999999998E-2</c:v>
                </c:pt>
                <c:pt idx="402">
                  <c:v>7.0994199999999993E-2</c:v>
                </c:pt>
                <c:pt idx="403">
                  <c:v>6.8896100000000002E-2</c:v>
                </c:pt>
                <c:pt idx="404">
                  <c:v>6.6778900000000002E-2</c:v>
                </c:pt>
                <c:pt idx="405">
                  <c:v>6.4738100000000007E-2</c:v>
                </c:pt>
                <c:pt idx="406">
                  <c:v>6.27162E-2</c:v>
                </c:pt>
                <c:pt idx="407">
                  <c:v>6.0694400000000003E-2</c:v>
                </c:pt>
                <c:pt idx="408">
                  <c:v>5.8691699999999999E-2</c:v>
                </c:pt>
                <c:pt idx="409">
                  <c:v>5.6689000000000003E-2</c:v>
                </c:pt>
                <c:pt idx="410">
                  <c:v>5.4648099999999998E-2</c:v>
                </c:pt>
                <c:pt idx="411">
                  <c:v>5.2645299999999999E-2</c:v>
                </c:pt>
                <c:pt idx="412">
                  <c:v>5.0604499999999997E-2</c:v>
                </c:pt>
                <c:pt idx="413">
                  <c:v>4.8582599999999997E-2</c:v>
                </c:pt>
                <c:pt idx="414">
                  <c:v>4.65799E-2</c:v>
                </c:pt>
                <c:pt idx="415">
                  <c:v>4.4539000000000002E-2</c:v>
                </c:pt>
                <c:pt idx="416">
                  <c:v>4.2536299999999999E-2</c:v>
                </c:pt>
                <c:pt idx="417">
                  <c:v>4.0495400000000001E-2</c:v>
                </c:pt>
                <c:pt idx="418">
                  <c:v>3.8454500000000003E-2</c:v>
                </c:pt>
                <c:pt idx="419">
                  <c:v>3.6451799999999999E-2</c:v>
                </c:pt>
                <c:pt idx="420">
                  <c:v>3.4430000000000002E-2</c:v>
                </c:pt>
                <c:pt idx="421">
                  <c:v>3.2370000000000003E-2</c:v>
                </c:pt>
                <c:pt idx="422">
                  <c:v>3.031E-2</c:v>
                </c:pt>
                <c:pt idx="423">
                  <c:v>2.8269200000000001E-2</c:v>
                </c:pt>
                <c:pt idx="424">
                  <c:v>2.62283E-2</c:v>
                </c:pt>
                <c:pt idx="425">
                  <c:v>2.4225500000000001E-2</c:v>
                </c:pt>
                <c:pt idx="426">
                  <c:v>2.2222800000000001E-2</c:v>
                </c:pt>
                <c:pt idx="427">
                  <c:v>2.0220100000000001E-2</c:v>
                </c:pt>
                <c:pt idx="428">
                  <c:v>1.8121999999999999E-2</c:v>
                </c:pt>
                <c:pt idx="429">
                  <c:v>1.6081100000000001E-2</c:v>
                </c:pt>
                <c:pt idx="430">
                  <c:v>1.40211E-2</c:v>
                </c:pt>
                <c:pt idx="431">
                  <c:v>1.19612E-2</c:v>
                </c:pt>
                <c:pt idx="432" formatCode="0.00E+00">
                  <c:v>9.9393499999999996E-3</c:v>
                </c:pt>
                <c:pt idx="433" formatCode="0.00E+00">
                  <c:v>7.9366200000000001E-3</c:v>
                </c:pt>
                <c:pt idx="434" formatCode="0.00E+00">
                  <c:v>5.8003600000000001E-3</c:v>
                </c:pt>
                <c:pt idx="435" formatCode="0.00E+00">
                  <c:v>3.7022600000000002E-3</c:v>
                </c:pt>
                <c:pt idx="436" formatCode="0.00E+00">
                  <c:v>1.54693E-3</c:v>
                </c:pt>
                <c:pt idx="437" formatCode="0.00E+00">
                  <c:v>-5.5258199999999999E-5</c:v>
                </c:pt>
              </c:numCache>
            </c:numRef>
          </c:yVal>
          <c:smooth val="1"/>
          <c:extLst>
            <c:ext xmlns:c16="http://schemas.microsoft.com/office/drawing/2014/chart" uri="{C3380CC4-5D6E-409C-BE32-E72D297353CC}">
              <c16:uniqueId val="{00000004-E77E-487D-8C1B-749841F3F0DD}"/>
            </c:ext>
          </c:extLst>
        </c:ser>
        <c:dLbls>
          <c:showLegendKey val="0"/>
          <c:showVal val="0"/>
          <c:showCatName val="0"/>
          <c:showSerName val="0"/>
          <c:showPercent val="0"/>
          <c:showBubbleSize val="0"/>
        </c:dLbls>
        <c:axId val="-2138973048"/>
        <c:axId val="-2137688024"/>
      </c:scatterChart>
      <c:valAx>
        <c:axId val="-2138973048"/>
        <c:scaling>
          <c:orientation val="minMax"/>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ime (s)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7688024"/>
        <c:crossesAt val="0"/>
        <c:crossBetween val="midCat"/>
      </c:valAx>
      <c:valAx>
        <c:axId val="-2137688024"/>
        <c:scaling>
          <c:orientation val="minMax"/>
          <c:max val="0.8"/>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Voltage (V)</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38973048"/>
        <c:crosses val="autoZero"/>
        <c:crossBetween val="midCat"/>
        <c:majorUnit val="0.2"/>
        <c:minorUnit val="0.2"/>
      </c:valAx>
      <c:spPr>
        <a:noFill/>
        <a:ln>
          <a:noFill/>
        </a:ln>
        <a:effectLst/>
      </c:spPr>
    </c:plotArea>
    <c:legend>
      <c:legendPos val="r"/>
      <c:layout>
        <c:manualLayout>
          <c:xMode val="edge"/>
          <c:yMode val="edge"/>
          <c:x val="0.64724890022550008"/>
          <c:y val="8.2108163445861401E-2"/>
          <c:w val="0.343601411892479"/>
          <c:h val="0.3532988713489465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66320687186801"/>
          <c:y val="0.18422333571939872"/>
          <c:w val="0.653219040801718"/>
          <c:h val="0.64300594870782213"/>
        </c:manualLayout>
      </c:layout>
      <c:scatterChart>
        <c:scatterStyle val="lineMarker"/>
        <c:varyColors val="0"/>
        <c:ser>
          <c:idx val="1"/>
          <c:order val="0"/>
          <c:tx>
            <c:strRef>
              <c:f>Sheet12!$K$1</c:f>
              <c:strCache>
                <c:ptCount val="1"/>
                <c:pt idx="0">
                  <c:v>Gravimetric resuts </c:v>
                </c:pt>
              </c:strCache>
            </c:strRef>
          </c:tx>
          <c:xVal>
            <c:numRef>
              <c:f>Sheet12!$J$2:$J$26</c:f>
              <c:numCache>
                <c:formatCode>General</c:formatCode>
                <c:ptCount val="25"/>
                <c:pt idx="0">
                  <c:v>6.7346870054213621</c:v>
                </c:pt>
                <c:pt idx="1">
                  <c:v>7.0175438596491171</c:v>
                </c:pt>
                <c:pt idx="2">
                  <c:v>7.1364852809990884</c:v>
                </c:pt>
                <c:pt idx="3">
                  <c:v>7.1974808816914004</c:v>
                </c:pt>
                <c:pt idx="4">
                  <c:v>7.2345812986073286</c:v>
                </c:pt>
              </c:numCache>
            </c:numRef>
          </c:xVal>
          <c:yVal>
            <c:numRef>
              <c:f>Sheet12!$K$2:$K$26</c:f>
              <c:numCache>
                <c:formatCode>General</c:formatCode>
                <c:ptCount val="25"/>
                <c:pt idx="0">
                  <c:v>1.37</c:v>
                </c:pt>
                <c:pt idx="1">
                  <c:v>0.71199999999999997</c:v>
                </c:pt>
                <c:pt idx="2">
                  <c:v>0.48177777777777803</c:v>
                </c:pt>
                <c:pt idx="3">
                  <c:v>0.33688888888888902</c:v>
                </c:pt>
                <c:pt idx="4">
                  <c:v>0.160888888888889</c:v>
                </c:pt>
              </c:numCache>
            </c:numRef>
          </c:yVal>
          <c:smooth val="0"/>
          <c:extLst>
            <c:ext xmlns:c16="http://schemas.microsoft.com/office/drawing/2014/chart" uri="{C3380CC4-5D6E-409C-BE32-E72D297353CC}">
              <c16:uniqueId val="{00000000-BCF6-4BA7-9C36-A76DC8ACDE55}"/>
            </c:ext>
          </c:extLst>
        </c:ser>
        <c:dLbls>
          <c:showLegendKey val="0"/>
          <c:showVal val="0"/>
          <c:showCatName val="0"/>
          <c:showSerName val="0"/>
          <c:showPercent val="0"/>
          <c:showBubbleSize val="0"/>
        </c:dLbls>
        <c:axId val="-2139056280"/>
        <c:axId val="-2138218728"/>
      </c:scatterChart>
      <c:scatterChart>
        <c:scatterStyle val="lineMarker"/>
        <c:varyColors val="0"/>
        <c:ser>
          <c:idx val="0"/>
          <c:order val="1"/>
          <c:tx>
            <c:strRef>
              <c:f>Sheet12!$N$1</c:f>
              <c:strCache>
                <c:ptCount val="1"/>
                <c:pt idx="0">
                  <c:v>Area results</c:v>
                </c:pt>
              </c:strCache>
            </c:strRef>
          </c:tx>
          <c:spPr>
            <a:ln w="19050" cap="rnd">
              <a:solidFill>
                <a:schemeClr val="accent1"/>
              </a:solidFill>
              <a:round/>
            </a:ln>
            <a:effectLst/>
          </c:spPr>
          <c:marker>
            <c:spPr>
              <a:solidFill>
                <a:schemeClr val="accent1"/>
              </a:solidFill>
              <a:ln w="9525">
                <a:solidFill>
                  <a:schemeClr val="accent1"/>
                </a:solidFill>
              </a:ln>
              <a:effectLst/>
            </c:spPr>
          </c:marker>
          <c:xVal>
            <c:numRef>
              <c:f>Sheet12!$M$2:$M$26</c:f>
              <c:numCache>
                <c:formatCode>General</c:formatCode>
                <c:ptCount val="25"/>
                <c:pt idx="0">
                  <c:v>14.009864815099469</c:v>
                </c:pt>
                <c:pt idx="1">
                  <c:v>14.598279137333771</c:v>
                </c:pt>
                <c:pt idx="2">
                  <c:v>14.84570759728855</c:v>
                </c:pt>
                <c:pt idx="3">
                  <c:v>14.972593987009001</c:v>
                </c:pt>
                <c:pt idx="4">
                  <c:v>15.04977230652964</c:v>
                </c:pt>
              </c:numCache>
            </c:numRef>
          </c:xVal>
          <c:yVal>
            <c:numRef>
              <c:f>Sheet12!$N$2:$N$26</c:f>
              <c:numCache>
                <c:formatCode>General</c:formatCode>
                <c:ptCount val="25"/>
                <c:pt idx="0">
                  <c:v>2.8496000000000001</c:v>
                </c:pt>
                <c:pt idx="1">
                  <c:v>1.4809600000000001</c:v>
                </c:pt>
                <c:pt idx="2">
                  <c:v>1.002097777777778</c:v>
                </c:pt>
                <c:pt idx="3">
                  <c:v>0.70072888888888896</c:v>
                </c:pt>
                <c:pt idx="4">
                  <c:v>0.334648888888889</c:v>
                </c:pt>
              </c:numCache>
            </c:numRef>
          </c:yVal>
          <c:smooth val="0"/>
          <c:extLst>
            <c:ext xmlns:c16="http://schemas.microsoft.com/office/drawing/2014/chart" uri="{C3380CC4-5D6E-409C-BE32-E72D297353CC}">
              <c16:uniqueId val="{00000001-BCF6-4BA7-9C36-A76DC8ACDE55}"/>
            </c:ext>
          </c:extLst>
        </c:ser>
        <c:dLbls>
          <c:showLegendKey val="0"/>
          <c:showVal val="0"/>
          <c:showCatName val="0"/>
          <c:showSerName val="0"/>
          <c:showPercent val="0"/>
          <c:showBubbleSize val="0"/>
        </c:dLbls>
        <c:axId val="2113511272"/>
        <c:axId val="-2140957128"/>
      </c:scatterChart>
      <c:valAx>
        <c:axId val="-2139056280"/>
        <c:scaling>
          <c:orientation val="minMax"/>
        </c:scaling>
        <c:delete val="0"/>
        <c:axPos val="b"/>
        <c:title>
          <c:tx>
            <c:rich>
              <a:bodyPr/>
              <a:lstStyle/>
              <a:p>
                <a:pPr>
                  <a:defRPr/>
                </a:pPr>
                <a:r>
                  <a:rPr lang="en-GB"/>
                  <a:t>Power density (W.g</a:t>
                </a:r>
                <a:r>
                  <a:rPr lang="en-GB" baseline="30000"/>
                  <a:t>-1</a:t>
                </a:r>
                <a:r>
                  <a:rPr lang="en-GB"/>
                  <a:t>) </a:t>
                </a:r>
              </a:p>
            </c:rich>
          </c:tx>
          <c:layout>
            <c:manualLayout>
              <c:xMode val="edge"/>
              <c:yMode val="edge"/>
              <c:x val="0.27934395132426598"/>
              <c:y val="0.90313781092251899"/>
            </c:manualLayout>
          </c:layout>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138218728"/>
        <c:crosses val="autoZero"/>
        <c:crossBetween val="midCat"/>
      </c:valAx>
      <c:valAx>
        <c:axId val="-2138218728"/>
        <c:scaling>
          <c:orientation val="minMax"/>
        </c:scaling>
        <c:delete val="0"/>
        <c:axPos val="l"/>
        <c:title>
          <c:tx>
            <c:rich>
              <a:bodyPr/>
              <a:lstStyle/>
              <a:p>
                <a:pPr>
                  <a:defRPr/>
                </a:pPr>
                <a:r>
                  <a:rPr lang="en-GB"/>
                  <a:t>Energy density  (Wh.kg</a:t>
                </a:r>
                <a:r>
                  <a:rPr lang="en-GB" baseline="30000"/>
                  <a:t>-1</a:t>
                </a:r>
                <a:r>
                  <a:rPr lang="en-GB"/>
                  <a:t>) </a:t>
                </a:r>
              </a:p>
            </c:rich>
          </c:tx>
          <c:layout>
            <c:manualLayout>
              <c:xMode val="edge"/>
              <c:yMode val="edge"/>
              <c:x val="4.5454545454545496E-3"/>
              <c:y val="0.14219928409285101"/>
            </c:manualLayout>
          </c:layout>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139056280"/>
        <c:crosses val="autoZero"/>
        <c:crossBetween val="midCat"/>
      </c:valAx>
      <c:valAx>
        <c:axId val="-2140957128"/>
        <c:scaling>
          <c:orientation val="minMax"/>
        </c:scaling>
        <c:delete val="0"/>
        <c:axPos val="r"/>
        <c:title>
          <c:tx>
            <c:rich>
              <a:bodyPr/>
              <a:lstStyle/>
              <a:p>
                <a:pPr>
                  <a:defRPr/>
                </a:pPr>
                <a:r>
                  <a:rPr lang="en-GB"/>
                  <a:t>Energy Density  (</a:t>
                </a:r>
                <a:r>
                  <a:rPr lang="en-GB">
                    <a:latin typeface="Times New Roman" panose="02020603050405020304" pitchFamily="18" charset="0"/>
                    <a:cs typeface="Times New Roman" panose="02020603050405020304" pitchFamily="18" charset="0"/>
                  </a:rPr>
                  <a:t>µ</a:t>
                </a:r>
                <a:r>
                  <a:rPr lang="en-GB"/>
                  <a:t>Wh.cm</a:t>
                </a:r>
                <a:r>
                  <a:rPr lang="en-GB" baseline="30000"/>
                  <a:t>-2</a:t>
                </a:r>
                <a:r>
                  <a:rPr lang="en-GB"/>
                  <a:t>) </a:t>
                </a:r>
              </a:p>
            </c:rich>
          </c:tx>
          <c:layout>
            <c:manualLayout>
              <c:xMode val="edge"/>
              <c:yMode val="edge"/>
              <c:x val="0.917249821045097"/>
              <c:y val="0.117741931601259"/>
            </c:manualLayout>
          </c:layout>
          <c:overlay val="0"/>
        </c:title>
        <c:numFmt formatCode="General" sourceLinked="1"/>
        <c:majorTickMark val="out"/>
        <c:minorTickMark val="none"/>
        <c:tickLblPos val="nextTo"/>
        <c:spPr>
          <a:ln w="12700">
            <a:solidFill>
              <a:schemeClr val="tx1"/>
            </a:solidFill>
          </a:ln>
        </c:spPr>
        <c:crossAx val="2113511272"/>
        <c:crosses val="max"/>
        <c:crossBetween val="midCat"/>
      </c:valAx>
      <c:valAx>
        <c:axId val="2113511272"/>
        <c:scaling>
          <c:orientation val="minMax"/>
        </c:scaling>
        <c:delete val="0"/>
        <c:axPos val="t"/>
        <c:title>
          <c:tx>
            <c:rich>
              <a:bodyPr/>
              <a:lstStyle/>
              <a:p>
                <a:pPr>
                  <a:defRPr/>
                </a:pPr>
                <a:r>
                  <a:rPr lang="en-GB"/>
                  <a:t>Power density  (mW.cm</a:t>
                </a:r>
                <a:r>
                  <a:rPr lang="en-GB" baseline="30000"/>
                  <a:t>-2</a:t>
                </a:r>
                <a:r>
                  <a:rPr lang="en-GB"/>
                  <a:t>) </a:t>
                </a:r>
              </a:p>
            </c:rich>
          </c:tx>
          <c:layout>
            <c:manualLayout>
              <c:xMode val="edge"/>
              <c:yMode val="edge"/>
              <c:x val="0.24042031331449423"/>
              <c:y val="5.8040628933922452E-3"/>
            </c:manualLayout>
          </c:layout>
          <c:overlay val="0"/>
        </c:title>
        <c:numFmt formatCode="General" sourceLinked="1"/>
        <c:majorTickMark val="out"/>
        <c:minorTickMark val="none"/>
        <c:tickLblPos val="nextTo"/>
        <c:spPr>
          <a:ln w="12700">
            <a:solidFill>
              <a:schemeClr val="tx1"/>
            </a:solidFill>
          </a:ln>
        </c:spPr>
        <c:crossAx val="-2140957128"/>
        <c:crosses val="max"/>
        <c:crossBetween val="midCat"/>
      </c:valAx>
    </c:plotArea>
    <c:legend>
      <c:legendPos val="r"/>
      <c:layout>
        <c:manualLayout>
          <c:xMode val="edge"/>
          <c:yMode val="edge"/>
          <c:x val="0.16037202666739828"/>
          <c:y val="0.62503690173524562"/>
          <c:w val="0.50244075785063702"/>
          <c:h val="0.229530859540761"/>
        </c:manualLayout>
      </c:layout>
      <c:overlay val="0"/>
    </c:legend>
    <c:plotVisOnly val="1"/>
    <c:dispBlanksAs val="gap"/>
    <c:showDLblsOverMax val="0"/>
    <c:extLst/>
  </c:chart>
  <c:spPr>
    <a:ln>
      <a:noFill/>
    </a:ln>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92262989114901"/>
          <c:y val="3.5816040407262002E-2"/>
          <c:w val="0.48138626501088499"/>
          <c:h val="0.56278180459230698"/>
        </c:manualLayout>
      </c:layout>
      <c:scatterChart>
        <c:scatterStyle val="smoothMarker"/>
        <c:varyColors val="0"/>
        <c:ser>
          <c:idx val="1"/>
          <c:order val="0"/>
          <c:tx>
            <c:strRef>
              <c:f>Sheet15!$K$1</c:f>
              <c:strCache>
                <c:ptCount val="1"/>
                <c:pt idx="0">
                  <c:v>cycle 1</c:v>
                </c:pt>
              </c:strCache>
            </c:strRef>
          </c:tx>
          <c:marker>
            <c:symbol val="none"/>
          </c:marker>
          <c:xVal>
            <c:numRef>
              <c:f>Sheet15!$J$2:$J$495</c:f>
              <c:numCache>
                <c:formatCode>General</c:formatCode>
                <c:ptCount val="494"/>
                <c:pt idx="0">
                  <c:v>0</c:v>
                </c:pt>
                <c:pt idx="1">
                  <c:v>0</c:v>
                </c:pt>
                <c:pt idx="2">
                  <c:v>0.11842105263177</c:v>
                </c:pt>
                <c:pt idx="3">
                  <c:v>0.67105263157893502</c:v>
                </c:pt>
                <c:pt idx="4">
                  <c:v>1.5131578947369619</c:v>
                </c:pt>
                <c:pt idx="5">
                  <c:v>2.500000000000119</c:v>
                </c:pt>
                <c:pt idx="6">
                  <c:v>3.59210526315792</c:v>
                </c:pt>
                <c:pt idx="7">
                  <c:v>4.763157894736997</c:v>
                </c:pt>
                <c:pt idx="8">
                  <c:v>5.9868421052634</c:v>
                </c:pt>
                <c:pt idx="9">
                  <c:v>7.2499999999999876</c:v>
                </c:pt>
                <c:pt idx="10">
                  <c:v>8.5394736842105363</c:v>
                </c:pt>
                <c:pt idx="11">
                  <c:v>9.8815789473684088</c:v>
                </c:pt>
                <c:pt idx="12">
                  <c:v>11.22368421052628</c:v>
                </c:pt>
                <c:pt idx="13">
                  <c:v>12.592105263158111</c:v>
                </c:pt>
                <c:pt idx="14">
                  <c:v>13.9868421052633</c:v>
                </c:pt>
                <c:pt idx="15">
                  <c:v>15.381578947368491</c:v>
                </c:pt>
                <c:pt idx="16">
                  <c:v>16.802631578947331</c:v>
                </c:pt>
                <c:pt idx="17">
                  <c:v>18.223684210526489</c:v>
                </c:pt>
                <c:pt idx="18">
                  <c:v>19.671052631579009</c:v>
                </c:pt>
                <c:pt idx="19">
                  <c:v>21.11842105263182</c:v>
                </c:pt>
                <c:pt idx="20">
                  <c:v>22.59210526315799</c:v>
                </c:pt>
                <c:pt idx="21">
                  <c:v>24.078947368421289</c:v>
                </c:pt>
                <c:pt idx="22">
                  <c:v>25.552631578947459</c:v>
                </c:pt>
                <c:pt idx="23">
                  <c:v>27.05263157894759</c:v>
                </c:pt>
                <c:pt idx="24">
                  <c:v>28.565789473684259</c:v>
                </c:pt>
                <c:pt idx="25">
                  <c:v>30.065789473684379</c:v>
                </c:pt>
                <c:pt idx="26">
                  <c:v>31.59210526315788</c:v>
                </c:pt>
                <c:pt idx="27">
                  <c:v>33.131578947368503</c:v>
                </c:pt>
                <c:pt idx="28">
                  <c:v>34.657894736842287</c:v>
                </c:pt>
                <c:pt idx="29">
                  <c:v>36.210526315789451</c:v>
                </c:pt>
                <c:pt idx="30">
                  <c:v>37.776315789473742</c:v>
                </c:pt>
                <c:pt idx="31">
                  <c:v>39.328947368421183</c:v>
                </c:pt>
                <c:pt idx="32">
                  <c:v>40.907894736842287</c:v>
                </c:pt>
                <c:pt idx="33">
                  <c:v>42.486842105263086</c:v>
                </c:pt>
                <c:pt idx="34">
                  <c:v>44.052631578947377</c:v>
                </c:pt>
                <c:pt idx="35">
                  <c:v>45.671052631579002</c:v>
                </c:pt>
                <c:pt idx="36">
                  <c:v>47.250000000000107</c:v>
                </c:pt>
                <c:pt idx="37">
                  <c:v>48.881578947368531</c:v>
                </c:pt>
                <c:pt idx="38">
                  <c:v>50.4868421052633</c:v>
                </c:pt>
                <c:pt idx="39">
                  <c:v>52.118421052631753</c:v>
                </c:pt>
                <c:pt idx="40">
                  <c:v>53.750000000000178</c:v>
                </c:pt>
                <c:pt idx="41">
                  <c:v>55.381578947368602</c:v>
                </c:pt>
                <c:pt idx="42">
                  <c:v>57.039473684210712</c:v>
                </c:pt>
                <c:pt idx="43">
                  <c:v>58.697368421052801</c:v>
                </c:pt>
                <c:pt idx="44">
                  <c:v>60.342105263158061</c:v>
                </c:pt>
                <c:pt idx="45">
                  <c:v>62.026315789473813</c:v>
                </c:pt>
                <c:pt idx="46">
                  <c:v>63.7236842105264</c:v>
                </c:pt>
                <c:pt idx="47">
                  <c:v>65.421052631579002</c:v>
                </c:pt>
                <c:pt idx="48">
                  <c:v>67.131578947368382</c:v>
                </c:pt>
                <c:pt idx="49">
                  <c:v>68.828947368421254</c:v>
                </c:pt>
                <c:pt idx="50">
                  <c:v>70.539473684210705</c:v>
                </c:pt>
                <c:pt idx="51">
                  <c:v>72.289473684210606</c:v>
                </c:pt>
                <c:pt idx="52">
                  <c:v>74.026315789473671</c:v>
                </c:pt>
                <c:pt idx="53">
                  <c:v>75.77631578947387</c:v>
                </c:pt>
                <c:pt idx="54">
                  <c:v>77.526315789473784</c:v>
                </c:pt>
                <c:pt idx="55">
                  <c:v>79.32894736842097</c:v>
                </c:pt>
                <c:pt idx="56">
                  <c:v>81.078947368421183</c:v>
                </c:pt>
                <c:pt idx="57">
                  <c:v>82.894736842105246</c:v>
                </c:pt>
                <c:pt idx="58">
                  <c:v>84.697368421052786</c:v>
                </c:pt>
                <c:pt idx="59">
                  <c:v>86.486842105263179</c:v>
                </c:pt>
                <c:pt idx="60">
                  <c:v>88.30263157894754</c:v>
                </c:pt>
                <c:pt idx="61">
                  <c:v>90.118421052631575</c:v>
                </c:pt>
                <c:pt idx="62">
                  <c:v>91.947368421052786</c:v>
                </c:pt>
                <c:pt idx="63">
                  <c:v>93.802631578947313</c:v>
                </c:pt>
                <c:pt idx="64">
                  <c:v>95.657894736842152</c:v>
                </c:pt>
                <c:pt idx="65">
                  <c:v>97.513157894737006</c:v>
                </c:pt>
                <c:pt idx="66">
                  <c:v>99.407894736842323</c:v>
                </c:pt>
                <c:pt idx="67">
                  <c:v>101.3026315789474</c:v>
                </c:pt>
                <c:pt idx="68">
                  <c:v>103.2236842105264</c:v>
                </c:pt>
                <c:pt idx="69">
                  <c:v>105.1184210526317</c:v>
                </c:pt>
                <c:pt idx="70">
                  <c:v>107.0789473684212</c:v>
                </c:pt>
                <c:pt idx="71">
                  <c:v>109.01315789473701</c:v>
                </c:pt>
                <c:pt idx="72">
                  <c:v>110.9736842105265</c:v>
                </c:pt>
                <c:pt idx="73">
                  <c:v>112.9736842105265</c:v>
                </c:pt>
                <c:pt idx="74">
                  <c:v>114.98684210526331</c:v>
                </c:pt>
                <c:pt idx="75">
                  <c:v>117.01315789473691</c:v>
                </c:pt>
                <c:pt idx="76">
                  <c:v>119.0526315789474</c:v>
                </c:pt>
                <c:pt idx="77">
                  <c:v>121.1052631578947</c:v>
                </c:pt>
                <c:pt idx="78">
                  <c:v>123.1973684210528</c:v>
                </c:pt>
                <c:pt idx="79">
                  <c:v>125.31578947368421</c:v>
                </c:pt>
                <c:pt idx="80">
                  <c:v>126.38157894736869</c:v>
                </c:pt>
                <c:pt idx="81">
                  <c:v>126.38157894736869</c:v>
                </c:pt>
                <c:pt idx="82">
                  <c:v>126.38157894736869</c:v>
                </c:pt>
                <c:pt idx="83">
                  <c:v>126.38157894736869</c:v>
                </c:pt>
                <c:pt idx="84">
                  <c:v>126.38157894736869</c:v>
                </c:pt>
                <c:pt idx="85">
                  <c:v>126.40789473684229</c:v>
                </c:pt>
                <c:pt idx="86">
                  <c:v>126.46052631578959</c:v>
                </c:pt>
                <c:pt idx="87">
                  <c:v>126.53947368421061</c:v>
                </c:pt>
                <c:pt idx="88">
                  <c:v>126.6315789473684</c:v>
                </c:pt>
                <c:pt idx="89">
                  <c:v>126.73684210526341</c:v>
                </c:pt>
                <c:pt idx="90">
                  <c:v>126.8815789473685</c:v>
                </c:pt>
                <c:pt idx="91">
                  <c:v>127.0394736842108</c:v>
                </c:pt>
                <c:pt idx="92">
                  <c:v>127.18421052631589</c:v>
                </c:pt>
                <c:pt idx="93">
                  <c:v>127.38157894736869</c:v>
                </c:pt>
                <c:pt idx="94">
                  <c:v>127.53947368421061</c:v>
                </c:pt>
                <c:pt idx="95">
                  <c:v>127.7500000000002</c:v>
                </c:pt>
                <c:pt idx="96">
                  <c:v>127.96052631578949</c:v>
                </c:pt>
                <c:pt idx="97">
                  <c:v>128.1578947368422</c:v>
                </c:pt>
                <c:pt idx="98">
                  <c:v>128.38157894736861</c:v>
                </c:pt>
                <c:pt idx="99">
                  <c:v>128.60526315789471</c:v>
                </c:pt>
                <c:pt idx="100">
                  <c:v>128.84210526315789</c:v>
                </c:pt>
                <c:pt idx="101">
                  <c:v>129.0789473684213</c:v>
                </c:pt>
                <c:pt idx="102">
                  <c:v>129.31578947368419</c:v>
                </c:pt>
                <c:pt idx="103">
                  <c:v>129.5657894736843</c:v>
                </c:pt>
                <c:pt idx="104">
                  <c:v>129.80263157894751</c:v>
                </c:pt>
                <c:pt idx="105">
                  <c:v>130.0526315789476</c:v>
                </c:pt>
                <c:pt idx="106">
                  <c:v>130.30263157894731</c:v>
                </c:pt>
                <c:pt idx="107">
                  <c:v>130.56578947368419</c:v>
                </c:pt>
                <c:pt idx="108">
                  <c:v>130.82894736842121</c:v>
                </c:pt>
                <c:pt idx="109">
                  <c:v>131.092105263158</c:v>
                </c:pt>
                <c:pt idx="110">
                  <c:v>131.36842105263179</c:v>
                </c:pt>
                <c:pt idx="111">
                  <c:v>131.61842105263159</c:v>
                </c:pt>
                <c:pt idx="112">
                  <c:v>131.9210526315789</c:v>
                </c:pt>
                <c:pt idx="113">
                  <c:v>132.1973684210526</c:v>
                </c:pt>
                <c:pt idx="114">
                  <c:v>132.48684210526329</c:v>
                </c:pt>
                <c:pt idx="115">
                  <c:v>132.77631578947381</c:v>
                </c:pt>
                <c:pt idx="116">
                  <c:v>133.05263157894751</c:v>
                </c:pt>
                <c:pt idx="117">
                  <c:v>133.355263157895</c:v>
                </c:pt>
                <c:pt idx="118">
                  <c:v>133.64473684210549</c:v>
                </c:pt>
                <c:pt idx="119">
                  <c:v>133.9210526315789</c:v>
                </c:pt>
                <c:pt idx="120">
                  <c:v>134.21052631578951</c:v>
                </c:pt>
                <c:pt idx="121">
                  <c:v>134.51315789473679</c:v>
                </c:pt>
                <c:pt idx="122">
                  <c:v>134.8157894736843</c:v>
                </c:pt>
                <c:pt idx="123">
                  <c:v>135.1052631578948</c:v>
                </c:pt>
                <c:pt idx="124">
                  <c:v>135.4078947368422</c:v>
                </c:pt>
                <c:pt idx="125">
                  <c:v>135.69736842105269</c:v>
                </c:pt>
                <c:pt idx="126">
                  <c:v>135.98684210526341</c:v>
                </c:pt>
                <c:pt idx="127">
                  <c:v>136.3026315789476</c:v>
                </c:pt>
                <c:pt idx="128">
                  <c:v>136.59210526315809</c:v>
                </c:pt>
                <c:pt idx="129">
                  <c:v>136.8947368421052</c:v>
                </c:pt>
                <c:pt idx="130">
                  <c:v>137.1973684210526</c:v>
                </c:pt>
                <c:pt idx="131">
                  <c:v>137.48684210526321</c:v>
                </c:pt>
                <c:pt idx="132">
                  <c:v>137.78947368421049</c:v>
                </c:pt>
                <c:pt idx="133">
                  <c:v>138.1052631578948</c:v>
                </c:pt>
                <c:pt idx="134">
                  <c:v>138.42105263157899</c:v>
                </c:pt>
                <c:pt idx="135">
                  <c:v>138.72368421052639</c:v>
                </c:pt>
                <c:pt idx="136">
                  <c:v>139.03947368421061</c:v>
                </c:pt>
                <c:pt idx="137">
                  <c:v>139.35526315789491</c:v>
                </c:pt>
                <c:pt idx="138">
                  <c:v>139.6578947368422</c:v>
                </c:pt>
                <c:pt idx="139">
                  <c:v>139.96052631578971</c:v>
                </c:pt>
                <c:pt idx="140">
                  <c:v>140.27631578947381</c:v>
                </c:pt>
                <c:pt idx="141">
                  <c:v>140.592105263158</c:v>
                </c:pt>
                <c:pt idx="142">
                  <c:v>140.89473684210549</c:v>
                </c:pt>
                <c:pt idx="143">
                  <c:v>141.21052631578971</c:v>
                </c:pt>
                <c:pt idx="144">
                  <c:v>141.53947368421069</c:v>
                </c:pt>
                <c:pt idx="145">
                  <c:v>141.855263157895</c:v>
                </c:pt>
                <c:pt idx="146">
                  <c:v>142.17105263157919</c:v>
                </c:pt>
                <c:pt idx="147">
                  <c:v>142.48684210526321</c:v>
                </c:pt>
                <c:pt idx="148">
                  <c:v>142.80263157894731</c:v>
                </c:pt>
                <c:pt idx="149">
                  <c:v>143.13157894736841</c:v>
                </c:pt>
                <c:pt idx="150">
                  <c:v>143.4473684210526</c:v>
                </c:pt>
                <c:pt idx="151">
                  <c:v>143.76315789473679</c:v>
                </c:pt>
                <c:pt idx="152">
                  <c:v>144.0921052631578</c:v>
                </c:pt>
                <c:pt idx="153">
                  <c:v>144.40789473684211</c:v>
                </c:pt>
                <c:pt idx="154">
                  <c:v>144.7236842105263</c:v>
                </c:pt>
                <c:pt idx="155">
                  <c:v>145.03947368421049</c:v>
                </c:pt>
                <c:pt idx="156">
                  <c:v>145.38157894736841</c:v>
                </c:pt>
                <c:pt idx="157">
                  <c:v>145.6973684210526</c:v>
                </c:pt>
                <c:pt idx="158">
                  <c:v>146.01315789473679</c:v>
                </c:pt>
                <c:pt idx="159">
                  <c:v>146.34210526315789</c:v>
                </c:pt>
                <c:pt idx="160">
                  <c:v>146.65789473684211</c:v>
                </c:pt>
                <c:pt idx="161">
                  <c:v>146.97368421052639</c:v>
                </c:pt>
                <c:pt idx="162">
                  <c:v>147.28947368421061</c:v>
                </c:pt>
                <c:pt idx="163">
                  <c:v>147.6184210526317</c:v>
                </c:pt>
                <c:pt idx="164">
                  <c:v>147.94736842105269</c:v>
                </c:pt>
                <c:pt idx="165">
                  <c:v>148.28947368421061</c:v>
                </c:pt>
                <c:pt idx="166">
                  <c:v>148.6052631578948</c:v>
                </c:pt>
                <c:pt idx="167">
                  <c:v>148.93421052631581</c:v>
                </c:pt>
                <c:pt idx="168">
                  <c:v>149.26315789473691</c:v>
                </c:pt>
                <c:pt idx="169">
                  <c:v>149.57894736842121</c:v>
                </c:pt>
                <c:pt idx="170">
                  <c:v>149.8947368421054</c:v>
                </c:pt>
                <c:pt idx="171">
                  <c:v>150.22368421052639</c:v>
                </c:pt>
                <c:pt idx="172">
                  <c:v>150.53947368421061</c:v>
                </c:pt>
                <c:pt idx="173">
                  <c:v>150.8684210526317</c:v>
                </c:pt>
                <c:pt idx="174">
                  <c:v>151.19736842105269</c:v>
                </c:pt>
                <c:pt idx="175">
                  <c:v>151.52631578947381</c:v>
                </c:pt>
                <c:pt idx="176">
                  <c:v>151.8684210526317</c:v>
                </c:pt>
                <c:pt idx="177">
                  <c:v>152.19736842105269</c:v>
                </c:pt>
                <c:pt idx="178">
                  <c:v>152.51315789473691</c:v>
                </c:pt>
                <c:pt idx="179">
                  <c:v>152.84210526315789</c:v>
                </c:pt>
                <c:pt idx="180">
                  <c:v>153.1578947368422</c:v>
                </c:pt>
                <c:pt idx="181">
                  <c:v>153.48684210526329</c:v>
                </c:pt>
                <c:pt idx="182">
                  <c:v>153.81578947368439</c:v>
                </c:pt>
                <c:pt idx="183">
                  <c:v>154.11842105263179</c:v>
                </c:pt>
                <c:pt idx="184">
                  <c:v>154.47368421052639</c:v>
                </c:pt>
                <c:pt idx="185">
                  <c:v>154.80263157894751</c:v>
                </c:pt>
                <c:pt idx="186">
                  <c:v>155.13157894736861</c:v>
                </c:pt>
                <c:pt idx="187">
                  <c:v>155.46052631578959</c:v>
                </c:pt>
                <c:pt idx="188">
                  <c:v>155.78947368421061</c:v>
                </c:pt>
                <c:pt idx="189">
                  <c:v>156.10526315789491</c:v>
                </c:pt>
                <c:pt idx="190">
                  <c:v>156.44736842105269</c:v>
                </c:pt>
                <c:pt idx="191">
                  <c:v>156.77631578947381</c:v>
                </c:pt>
                <c:pt idx="192">
                  <c:v>157.092105263158</c:v>
                </c:pt>
                <c:pt idx="193">
                  <c:v>157.43421052631589</c:v>
                </c:pt>
                <c:pt idx="194">
                  <c:v>157.77631578947381</c:v>
                </c:pt>
                <c:pt idx="195">
                  <c:v>158.10526315789491</c:v>
                </c:pt>
                <c:pt idx="196">
                  <c:v>158.42105263157899</c:v>
                </c:pt>
                <c:pt idx="197">
                  <c:v>158.75000000000011</c:v>
                </c:pt>
                <c:pt idx="198">
                  <c:v>159.07894736842121</c:v>
                </c:pt>
                <c:pt idx="199">
                  <c:v>159.42105263157899</c:v>
                </c:pt>
                <c:pt idx="200">
                  <c:v>159.75000000000011</c:v>
                </c:pt>
                <c:pt idx="201">
                  <c:v>160.1184210526317</c:v>
                </c:pt>
                <c:pt idx="202">
                  <c:v>160.44736842105269</c:v>
                </c:pt>
                <c:pt idx="203">
                  <c:v>160.76315789473691</c:v>
                </c:pt>
                <c:pt idx="204">
                  <c:v>161.1052631578948</c:v>
                </c:pt>
                <c:pt idx="205">
                  <c:v>161.43421052631581</c:v>
                </c:pt>
                <c:pt idx="206">
                  <c:v>161.75000000000011</c:v>
                </c:pt>
                <c:pt idx="207">
                  <c:v>162.09210526315789</c:v>
                </c:pt>
                <c:pt idx="208">
                  <c:v>162.43421052631581</c:v>
                </c:pt>
                <c:pt idx="209">
                  <c:v>162.76315789473691</c:v>
                </c:pt>
                <c:pt idx="210">
                  <c:v>163.07894736842121</c:v>
                </c:pt>
                <c:pt idx="211">
                  <c:v>163.43421052631581</c:v>
                </c:pt>
                <c:pt idx="212">
                  <c:v>163.76315789473679</c:v>
                </c:pt>
                <c:pt idx="213">
                  <c:v>164.0789473684211</c:v>
                </c:pt>
                <c:pt idx="214">
                  <c:v>164.42105263157899</c:v>
                </c:pt>
                <c:pt idx="215">
                  <c:v>164.75000000000011</c:v>
                </c:pt>
                <c:pt idx="216">
                  <c:v>165.0657894736843</c:v>
                </c:pt>
                <c:pt idx="217">
                  <c:v>165.40789473684211</c:v>
                </c:pt>
                <c:pt idx="218">
                  <c:v>165.73684210526321</c:v>
                </c:pt>
                <c:pt idx="219">
                  <c:v>166.0657894736843</c:v>
                </c:pt>
                <c:pt idx="220">
                  <c:v>166.3947368421054</c:v>
                </c:pt>
                <c:pt idx="221">
                  <c:v>166.7236842105263</c:v>
                </c:pt>
                <c:pt idx="222">
                  <c:v>167.0526315789474</c:v>
                </c:pt>
                <c:pt idx="223">
                  <c:v>167.39473684210529</c:v>
                </c:pt>
                <c:pt idx="224">
                  <c:v>167.7236842105263</c:v>
                </c:pt>
                <c:pt idx="225">
                  <c:v>168.0526315789474</c:v>
                </c:pt>
                <c:pt idx="226">
                  <c:v>168.40789473684211</c:v>
                </c:pt>
                <c:pt idx="227">
                  <c:v>168.7236842105263</c:v>
                </c:pt>
                <c:pt idx="228">
                  <c:v>169.06578947368419</c:v>
                </c:pt>
                <c:pt idx="229">
                  <c:v>169.39473684210529</c:v>
                </c:pt>
                <c:pt idx="230">
                  <c:v>169.73684210526321</c:v>
                </c:pt>
                <c:pt idx="231">
                  <c:v>170.0526315789474</c:v>
                </c:pt>
                <c:pt idx="232">
                  <c:v>170.407894736842</c:v>
                </c:pt>
                <c:pt idx="233">
                  <c:v>170.73684210526321</c:v>
                </c:pt>
                <c:pt idx="234">
                  <c:v>171.0526315789474</c:v>
                </c:pt>
                <c:pt idx="235">
                  <c:v>171.38157894736841</c:v>
                </c:pt>
                <c:pt idx="236">
                  <c:v>171.7236842105263</c:v>
                </c:pt>
                <c:pt idx="237">
                  <c:v>172.05263157894731</c:v>
                </c:pt>
                <c:pt idx="238">
                  <c:v>172.38157894736841</c:v>
                </c:pt>
                <c:pt idx="239">
                  <c:v>172.71052631578951</c:v>
                </c:pt>
                <c:pt idx="240">
                  <c:v>173.06578947368419</c:v>
                </c:pt>
                <c:pt idx="241">
                  <c:v>173.39473684210529</c:v>
                </c:pt>
                <c:pt idx="242">
                  <c:v>173.71052631578951</c:v>
                </c:pt>
                <c:pt idx="243">
                  <c:v>174.05263157894731</c:v>
                </c:pt>
                <c:pt idx="244">
                  <c:v>174.3947368421052</c:v>
                </c:pt>
                <c:pt idx="245">
                  <c:v>174.72368421052619</c:v>
                </c:pt>
                <c:pt idx="246">
                  <c:v>175.05263157894731</c:v>
                </c:pt>
                <c:pt idx="247">
                  <c:v>175.39473684210549</c:v>
                </c:pt>
                <c:pt idx="248">
                  <c:v>175.7236842105265</c:v>
                </c:pt>
                <c:pt idx="249">
                  <c:v>176.03947368421041</c:v>
                </c:pt>
                <c:pt idx="250">
                  <c:v>176.38157894736869</c:v>
                </c:pt>
                <c:pt idx="251">
                  <c:v>176.71052631578971</c:v>
                </c:pt>
                <c:pt idx="252">
                  <c:v>177.0526315789476</c:v>
                </c:pt>
                <c:pt idx="253">
                  <c:v>177.36842105263199</c:v>
                </c:pt>
                <c:pt idx="254">
                  <c:v>177.71052631578971</c:v>
                </c:pt>
                <c:pt idx="255">
                  <c:v>178.03947368421069</c:v>
                </c:pt>
                <c:pt idx="256">
                  <c:v>178.36842105263199</c:v>
                </c:pt>
                <c:pt idx="257">
                  <c:v>178.68421052631601</c:v>
                </c:pt>
                <c:pt idx="258">
                  <c:v>179.02631578947401</c:v>
                </c:pt>
                <c:pt idx="259">
                  <c:v>179.355263157895</c:v>
                </c:pt>
                <c:pt idx="260">
                  <c:v>179.6973684210528</c:v>
                </c:pt>
                <c:pt idx="261">
                  <c:v>180.01315789473699</c:v>
                </c:pt>
                <c:pt idx="262">
                  <c:v>180.34210526315809</c:v>
                </c:pt>
                <c:pt idx="263">
                  <c:v>180.68421052631601</c:v>
                </c:pt>
                <c:pt idx="264">
                  <c:v>181.02631578947401</c:v>
                </c:pt>
                <c:pt idx="265">
                  <c:v>181.355263157895</c:v>
                </c:pt>
                <c:pt idx="266">
                  <c:v>181.68421052631601</c:v>
                </c:pt>
                <c:pt idx="267">
                  <c:v>182.0263157894739</c:v>
                </c:pt>
                <c:pt idx="268">
                  <c:v>182.342105263158</c:v>
                </c:pt>
                <c:pt idx="269">
                  <c:v>182.68421052631601</c:v>
                </c:pt>
                <c:pt idx="270">
                  <c:v>183.01315789473699</c:v>
                </c:pt>
                <c:pt idx="271">
                  <c:v>183.342105263158</c:v>
                </c:pt>
                <c:pt idx="272">
                  <c:v>183.6710526315791</c:v>
                </c:pt>
                <c:pt idx="273">
                  <c:v>183.98684210526341</c:v>
                </c:pt>
                <c:pt idx="274">
                  <c:v>184.3289473684213</c:v>
                </c:pt>
                <c:pt idx="275">
                  <c:v>184.6710526315791</c:v>
                </c:pt>
                <c:pt idx="276">
                  <c:v>184.9736842105265</c:v>
                </c:pt>
                <c:pt idx="277">
                  <c:v>185.31578947368439</c:v>
                </c:pt>
                <c:pt idx="278">
                  <c:v>185.64473684210549</c:v>
                </c:pt>
                <c:pt idx="279">
                  <c:v>185.9736842105265</c:v>
                </c:pt>
                <c:pt idx="280">
                  <c:v>186.3026315789476</c:v>
                </c:pt>
                <c:pt idx="281">
                  <c:v>186.63157894736861</c:v>
                </c:pt>
                <c:pt idx="282">
                  <c:v>186.9736842105265</c:v>
                </c:pt>
                <c:pt idx="283">
                  <c:v>187.28947368421069</c:v>
                </c:pt>
                <c:pt idx="284">
                  <c:v>187.63157894736861</c:v>
                </c:pt>
                <c:pt idx="285">
                  <c:v>187.97368421052639</c:v>
                </c:pt>
                <c:pt idx="286">
                  <c:v>188.30263157894751</c:v>
                </c:pt>
                <c:pt idx="287">
                  <c:v>188.60526315789491</c:v>
                </c:pt>
                <c:pt idx="288">
                  <c:v>188.96052631578971</c:v>
                </c:pt>
                <c:pt idx="289">
                  <c:v>189.27631578947381</c:v>
                </c:pt>
                <c:pt idx="290">
                  <c:v>189.605263157895</c:v>
                </c:pt>
                <c:pt idx="291">
                  <c:v>189.9473684210528</c:v>
                </c:pt>
                <c:pt idx="292">
                  <c:v>190.27631578947381</c:v>
                </c:pt>
                <c:pt idx="293">
                  <c:v>190.592105263158</c:v>
                </c:pt>
                <c:pt idx="294">
                  <c:v>190.90789473684231</c:v>
                </c:pt>
                <c:pt idx="295">
                  <c:v>191.2500000000002</c:v>
                </c:pt>
                <c:pt idx="296">
                  <c:v>191.56578947368439</c:v>
                </c:pt>
                <c:pt idx="297">
                  <c:v>191.89473684210549</c:v>
                </c:pt>
                <c:pt idx="298">
                  <c:v>192.23684210526341</c:v>
                </c:pt>
                <c:pt idx="299">
                  <c:v>192.57894736842121</c:v>
                </c:pt>
                <c:pt idx="300">
                  <c:v>192.9078947368422</c:v>
                </c:pt>
                <c:pt idx="301">
                  <c:v>193.23684210526329</c:v>
                </c:pt>
                <c:pt idx="302">
                  <c:v>193.55263157894751</c:v>
                </c:pt>
                <c:pt idx="303">
                  <c:v>193.88157894736861</c:v>
                </c:pt>
                <c:pt idx="304">
                  <c:v>194.22368421052639</c:v>
                </c:pt>
                <c:pt idx="305">
                  <c:v>194.55263157894751</c:v>
                </c:pt>
                <c:pt idx="306">
                  <c:v>194.86842105263179</c:v>
                </c:pt>
                <c:pt idx="307">
                  <c:v>195.1973684210528</c:v>
                </c:pt>
                <c:pt idx="308">
                  <c:v>195.53947368421069</c:v>
                </c:pt>
                <c:pt idx="309">
                  <c:v>195.855263157895</c:v>
                </c:pt>
                <c:pt idx="310">
                  <c:v>196.1973684210528</c:v>
                </c:pt>
                <c:pt idx="311">
                  <c:v>196.51315789473699</c:v>
                </c:pt>
                <c:pt idx="312">
                  <c:v>196.842105263158</c:v>
                </c:pt>
                <c:pt idx="313">
                  <c:v>197.1710526315791</c:v>
                </c:pt>
                <c:pt idx="314">
                  <c:v>197.5000000000002</c:v>
                </c:pt>
                <c:pt idx="315">
                  <c:v>197.81578947368439</c:v>
                </c:pt>
                <c:pt idx="316">
                  <c:v>198.14473684210549</c:v>
                </c:pt>
                <c:pt idx="317">
                  <c:v>198.4736842105265</c:v>
                </c:pt>
                <c:pt idx="318">
                  <c:v>198.8026315789476</c:v>
                </c:pt>
                <c:pt idx="319">
                  <c:v>199.13157894736861</c:v>
                </c:pt>
                <c:pt idx="320">
                  <c:v>199.46052631578971</c:v>
                </c:pt>
                <c:pt idx="321">
                  <c:v>199.78947368421069</c:v>
                </c:pt>
                <c:pt idx="322">
                  <c:v>200.11842105263179</c:v>
                </c:pt>
                <c:pt idx="323">
                  <c:v>200.4473684210528</c:v>
                </c:pt>
                <c:pt idx="324">
                  <c:v>200.76315789473699</c:v>
                </c:pt>
                <c:pt idx="325">
                  <c:v>201.092105263158</c:v>
                </c:pt>
                <c:pt idx="326">
                  <c:v>201.40789473684231</c:v>
                </c:pt>
                <c:pt idx="327">
                  <c:v>201.76315789473699</c:v>
                </c:pt>
                <c:pt idx="328">
                  <c:v>202.0789473684213</c:v>
                </c:pt>
                <c:pt idx="329">
                  <c:v>202.40789473684231</c:v>
                </c:pt>
                <c:pt idx="330">
                  <c:v>202.73684210526341</c:v>
                </c:pt>
                <c:pt idx="331">
                  <c:v>203.0789473684213</c:v>
                </c:pt>
                <c:pt idx="332">
                  <c:v>203.39473684210549</c:v>
                </c:pt>
                <c:pt idx="333">
                  <c:v>203.71052631578971</c:v>
                </c:pt>
                <c:pt idx="334">
                  <c:v>204.06578947368439</c:v>
                </c:pt>
                <c:pt idx="335">
                  <c:v>204.38157894736861</c:v>
                </c:pt>
                <c:pt idx="336">
                  <c:v>204.71052631578971</c:v>
                </c:pt>
                <c:pt idx="337">
                  <c:v>205.0526315789476</c:v>
                </c:pt>
                <c:pt idx="338">
                  <c:v>205.36842105263179</c:v>
                </c:pt>
                <c:pt idx="339">
                  <c:v>205.6973684210528</c:v>
                </c:pt>
                <c:pt idx="340">
                  <c:v>206.03947368421069</c:v>
                </c:pt>
                <c:pt idx="341">
                  <c:v>206.36842105263179</c:v>
                </c:pt>
                <c:pt idx="342">
                  <c:v>206.68421052631601</c:v>
                </c:pt>
                <c:pt idx="343">
                  <c:v>206.98684210526341</c:v>
                </c:pt>
                <c:pt idx="344">
                  <c:v>207.3289473684213</c:v>
                </c:pt>
                <c:pt idx="345">
                  <c:v>207.6710526315791</c:v>
                </c:pt>
                <c:pt idx="346">
                  <c:v>207.98684210526341</c:v>
                </c:pt>
                <c:pt idx="347">
                  <c:v>208.31578947368439</c:v>
                </c:pt>
                <c:pt idx="348">
                  <c:v>208.64473684210549</c:v>
                </c:pt>
                <c:pt idx="349">
                  <c:v>208.9473684210528</c:v>
                </c:pt>
                <c:pt idx="350">
                  <c:v>209.28947368421069</c:v>
                </c:pt>
                <c:pt idx="351">
                  <c:v>209.6184210526319</c:v>
                </c:pt>
                <c:pt idx="352">
                  <c:v>209.9473684210528</c:v>
                </c:pt>
                <c:pt idx="353">
                  <c:v>210.2763157894739</c:v>
                </c:pt>
                <c:pt idx="354">
                  <c:v>210.59210526315809</c:v>
                </c:pt>
                <c:pt idx="355">
                  <c:v>210.92105263157919</c:v>
                </c:pt>
                <c:pt idx="356">
                  <c:v>211.26315789473699</c:v>
                </c:pt>
                <c:pt idx="357">
                  <c:v>211.59210526315809</c:v>
                </c:pt>
                <c:pt idx="358">
                  <c:v>211.92105263157919</c:v>
                </c:pt>
                <c:pt idx="359">
                  <c:v>212.2763157894739</c:v>
                </c:pt>
                <c:pt idx="360">
                  <c:v>212.59210526315809</c:v>
                </c:pt>
                <c:pt idx="361">
                  <c:v>212.93421052631601</c:v>
                </c:pt>
                <c:pt idx="362">
                  <c:v>213.26315789473699</c:v>
                </c:pt>
                <c:pt idx="363">
                  <c:v>213.5789473684213</c:v>
                </c:pt>
                <c:pt idx="364">
                  <c:v>213.92105263157919</c:v>
                </c:pt>
                <c:pt idx="365">
                  <c:v>214.23684210526341</c:v>
                </c:pt>
                <c:pt idx="366">
                  <c:v>214.56578947368439</c:v>
                </c:pt>
                <c:pt idx="367">
                  <c:v>214.89473684210549</c:v>
                </c:pt>
                <c:pt idx="368">
                  <c:v>215.23684210526341</c:v>
                </c:pt>
                <c:pt idx="369">
                  <c:v>215.56578947368439</c:v>
                </c:pt>
                <c:pt idx="370">
                  <c:v>215.89473684210549</c:v>
                </c:pt>
                <c:pt idx="371">
                  <c:v>216.21052631578971</c:v>
                </c:pt>
                <c:pt idx="372">
                  <c:v>216.53947368421069</c:v>
                </c:pt>
                <c:pt idx="373">
                  <c:v>216.86842105263179</c:v>
                </c:pt>
                <c:pt idx="374">
                  <c:v>217.1973684210528</c:v>
                </c:pt>
                <c:pt idx="375">
                  <c:v>217.53947368421069</c:v>
                </c:pt>
                <c:pt idx="376">
                  <c:v>217.86842105263179</c:v>
                </c:pt>
                <c:pt idx="377">
                  <c:v>218.1973684210528</c:v>
                </c:pt>
                <c:pt idx="378">
                  <c:v>218.52631578947401</c:v>
                </c:pt>
                <c:pt idx="379">
                  <c:v>218.855263157895</c:v>
                </c:pt>
                <c:pt idx="380">
                  <c:v>219.1710526315791</c:v>
                </c:pt>
                <c:pt idx="381">
                  <c:v>219.5000000000002</c:v>
                </c:pt>
                <c:pt idx="382">
                  <c:v>219.8157894736845</c:v>
                </c:pt>
                <c:pt idx="383">
                  <c:v>220.14473684210549</c:v>
                </c:pt>
                <c:pt idx="384">
                  <c:v>220.4736842105265</c:v>
                </c:pt>
                <c:pt idx="385">
                  <c:v>220.8026315789476</c:v>
                </c:pt>
                <c:pt idx="386">
                  <c:v>221.1184210526319</c:v>
                </c:pt>
                <c:pt idx="387">
                  <c:v>221.4473684210528</c:v>
                </c:pt>
                <c:pt idx="388">
                  <c:v>221.76315789473679</c:v>
                </c:pt>
                <c:pt idx="389">
                  <c:v>222.0921052631578</c:v>
                </c:pt>
                <c:pt idx="390">
                  <c:v>222.407894736842</c:v>
                </c:pt>
                <c:pt idx="391">
                  <c:v>222.76315789473699</c:v>
                </c:pt>
                <c:pt idx="392">
                  <c:v>223.07894736842101</c:v>
                </c:pt>
                <c:pt idx="393">
                  <c:v>223.407894736842</c:v>
                </c:pt>
                <c:pt idx="394">
                  <c:v>223.7500000000002</c:v>
                </c:pt>
                <c:pt idx="395">
                  <c:v>224.0789473684213</c:v>
                </c:pt>
                <c:pt idx="396">
                  <c:v>224.3947368421052</c:v>
                </c:pt>
                <c:pt idx="397">
                  <c:v>224.72368421052619</c:v>
                </c:pt>
                <c:pt idx="398">
                  <c:v>225.05263157894731</c:v>
                </c:pt>
                <c:pt idx="399">
                  <c:v>225.39473684210549</c:v>
                </c:pt>
                <c:pt idx="400">
                  <c:v>225.7236842105265</c:v>
                </c:pt>
                <c:pt idx="401">
                  <c:v>226.0526315789476</c:v>
                </c:pt>
                <c:pt idx="402">
                  <c:v>226.36842105263159</c:v>
                </c:pt>
                <c:pt idx="403">
                  <c:v>226.68421052631581</c:v>
                </c:pt>
                <c:pt idx="404">
                  <c:v>227.01315789473679</c:v>
                </c:pt>
                <c:pt idx="405">
                  <c:v>227.3421052631578</c:v>
                </c:pt>
                <c:pt idx="406">
                  <c:v>227.67105263157879</c:v>
                </c:pt>
                <c:pt idx="407">
                  <c:v>228.02631578947401</c:v>
                </c:pt>
                <c:pt idx="408">
                  <c:v>228.36842105263199</c:v>
                </c:pt>
                <c:pt idx="409">
                  <c:v>228.6973684210528</c:v>
                </c:pt>
                <c:pt idx="410">
                  <c:v>228.99999999999989</c:v>
                </c:pt>
                <c:pt idx="411">
                  <c:v>229.32894736842101</c:v>
                </c:pt>
                <c:pt idx="412">
                  <c:v>229.657894736842</c:v>
                </c:pt>
                <c:pt idx="413">
                  <c:v>229.97368421052619</c:v>
                </c:pt>
                <c:pt idx="414">
                  <c:v>230.28947368421049</c:v>
                </c:pt>
                <c:pt idx="415">
                  <c:v>230.61842105263159</c:v>
                </c:pt>
                <c:pt idx="416">
                  <c:v>230.96052631578951</c:v>
                </c:pt>
                <c:pt idx="417">
                  <c:v>231.28947368421049</c:v>
                </c:pt>
                <c:pt idx="418">
                  <c:v>231.63157894736841</c:v>
                </c:pt>
                <c:pt idx="419">
                  <c:v>231.9473684210526</c:v>
                </c:pt>
                <c:pt idx="420">
                  <c:v>232.28947368421041</c:v>
                </c:pt>
                <c:pt idx="421">
                  <c:v>232.61842105263159</c:v>
                </c:pt>
                <c:pt idx="422">
                  <c:v>232.93421052631581</c:v>
                </c:pt>
                <c:pt idx="423">
                  <c:v>233.26315789473679</c:v>
                </c:pt>
                <c:pt idx="424">
                  <c:v>233.5921052631578</c:v>
                </c:pt>
                <c:pt idx="425">
                  <c:v>233.9210526315789</c:v>
                </c:pt>
                <c:pt idx="426">
                  <c:v>234.23684210526321</c:v>
                </c:pt>
                <c:pt idx="427">
                  <c:v>234.55263157894731</c:v>
                </c:pt>
                <c:pt idx="428">
                  <c:v>234.88157894736841</c:v>
                </c:pt>
                <c:pt idx="429">
                  <c:v>235.21052631578951</c:v>
                </c:pt>
                <c:pt idx="430">
                  <c:v>235.53947368421049</c:v>
                </c:pt>
                <c:pt idx="431">
                  <c:v>235.88157894736841</c:v>
                </c:pt>
                <c:pt idx="432">
                  <c:v>236.22368421052619</c:v>
                </c:pt>
                <c:pt idx="433">
                  <c:v>236.53947368421049</c:v>
                </c:pt>
                <c:pt idx="434">
                  <c:v>236.86842105263159</c:v>
                </c:pt>
                <c:pt idx="435">
                  <c:v>237.1973684210526</c:v>
                </c:pt>
                <c:pt idx="436">
                  <c:v>237.5263157894737</c:v>
                </c:pt>
                <c:pt idx="437">
                  <c:v>237.8421052631578</c:v>
                </c:pt>
                <c:pt idx="438">
                  <c:v>238.1710526315789</c:v>
                </c:pt>
                <c:pt idx="439">
                  <c:v>238.48684210526321</c:v>
                </c:pt>
                <c:pt idx="440">
                  <c:v>238.8289473684211</c:v>
                </c:pt>
                <c:pt idx="441">
                  <c:v>239.14473684210529</c:v>
                </c:pt>
                <c:pt idx="442">
                  <c:v>239.4736842105263</c:v>
                </c:pt>
                <c:pt idx="443">
                  <c:v>239.81578947368419</c:v>
                </c:pt>
                <c:pt idx="444">
                  <c:v>240.14473684210529</c:v>
                </c:pt>
                <c:pt idx="445">
                  <c:v>240.4736842105263</c:v>
                </c:pt>
                <c:pt idx="446">
                  <c:v>240.78947368421049</c:v>
                </c:pt>
                <c:pt idx="447">
                  <c:v>241.11842105263159</c:v>
                </c:pt>
                <c:pt idx="448">
                  <c:v>241.4473684210526</c:v>
                </c:pt>
                <c:pt idx="449">
                  <c:v>241.77631578947361</c:v>
                </c:pt>
                <c:pt idx="450">
                  <c:v>242.0921052631578</c:v>
                </c:pt>
                <c:pt idx="451">
                  <c:v>242.40789473684211</c:v>
                </c:pt>
                <c:pt idx="452">
                  <c:v>242.76315789473679</c:v>
                </c:pt>
                <c:pt idx="453">
                  <c:v>243.0921052631578</c:v>
                </c:pt>
                <c:pt idx="454">
                  <c:v>243.4210526315789</c:v>
                </c:pt>
                <c:pt idx="455">
                  <c:v>243.73684210526321</c:v>
                </c:pt>
                <c:pt idx="456">
                  <c:v>244.0526315789474</c:v>
                </c:pt>
                <c:pt idx="457">
                  <c:v>244.39473684210529</c:v>
                </c:pt>
                <c:pt idx="458">
                  <c:v>244.7236842105263</c:v>
                </c:pt>
                <c:pt idx="459">
                  <c:v>245.03947368421049</c:v>
                </c:pt>
                <c:pt idx="460">
                  <c:v>245.36842105263159</c:v>
                </c:pt>
                <c:pt idx="461">
                  <c:v>245.71052631578951</c:v>
                </c:pt>
                <c:pt idx="462">
                  <c:v>246.0263157894737</c:v>
                </c:pt>
                <c:pt idx="463">
                  <c:v>246.3552631578948</c:v>
                </c:pt>
                <c:pt idx="464">
                  <c:v>246.6973684210526</c:v>
                </c:pt>
                <c:pt idx="465">
                  <c:v>247.0263157894737</c:v>
                </c:pt>
                <c:pt idx="466">
                  <c:v>247.3552631578948</c:v>
                </c:pt>
                <c:pt idx="467">
                  <c:v>247.68421052631581</c:v>
                </c:pt>
                <c:pt idx="468">
                  <c:v>248</c:v>
                </c:pt>
                <c:pt idx="469">
                  <c:v>248.3289473684211</c:v>
                </c:pt>
                <c:pt idx="470">
                  <c:v>248.64473684210529</c:v>
                </c:pt>
                <c:pt idx="471">
                  <c:v>248.855263157895</c:v>
                </c:pt>
              </c:numCache>
            </c:numRef>
          </c:xVal>
          <c:yVal>
            <c:numRef>
              <c:f>Sheet15!$K$2:$K$495</c:f>
              <c:numCache>
                <c:formatCode>General</c:formatCode>
                <c:ptCount val="494"/>
                <c:pt idx="0">
                  <c:v>1.09642E-2</c:v>
                </c:pt>
                <c:pt idx="1">
                  <c:v>1.2005399999999999E-2</c:v>
                </c:pt>
                <c:pt idx="2">
                  <c:v>2.2013000000000001E-2</c:v>
                </c:pt>
                <c:pt idx="3">
                  <c:v>3.2026699999999998E-2</c:v>
                </c:pt>
                <c:pt idx="4">
                  <c:v>4.2097599999999999E-2</c:v>
                </c:pt>
                <c:pt idx="5">
                  <c:v>5.2111299999999999E-2</c:v>
                </c:pt>
                <c:pt idx="6">
                  <c:v>6.2163099999999999E-2</c:v>
                </c:pt>
                <c:pt idx="7">
                  <c:v>7.2214899999999999E-2</c:v>
                </c:pt>
                <c:pt idx="8">
                  <c:v>8.2247700000000007E-2</c:v>
                </c:pt>
                <c:pt idx="9">
                  <c:v>9.2318600000000001E-2</c:v>
                </c:pt>
                <c:pt idx="10">
                  <c:v>0.10238999999999999</c:v>
                </c:pt>
                <c:pt idx="11">
                  <c:v>0.112403</c:v>
                </c:pt>
                <c:pt idx="12">
                  <c:v>0.122417</c:v>
                </c:pt>
                <c:pt idx="13">
                  <c:v>0.132526</c:v>
                </c:pt>
                <c:pt idx="14">
                  <c:v>0.14254</c:v>
                </c:pt>
                <c:pt idx="15">
                  <c:v>0.15255299999999999</c:v>
                </c:pt>
                <c:pt idx="16">
                  <c:v>0.16256699999999999</c:v>
                </c:pt>
                <c:pt idx="17">
                  <c:v>0.17258100000000001</c:v>
                </c:pt>
                <c:pt idx="18">
                  <c:v>0.18263299999999999</c:v>
                </c:pt>
                <c:pt idx="19">
                  <c:v>0.192665</c:v>
                </c:pt>
                <c:pt idx="20">
                  <c:v>0.20269799999999999</c:v>
                </c:pt>
                <c:pt idx="21">
                  <c:v>0.21276900000000001</c:v>
                </c:pt>
                <c:pt idx="22">
                  <c:v>0.22282099999999999</c:v>
                </c:pt>
                <c:pt idx="23">
                  <c:v>0.23283400000000001</c:v>
                </c:pt>
                <c:pt idx="24">
                  <c:v>0.242867</c:v>
                </c:pt>
                <c:pt idx="25">
                  <c:v>0.25290000000000001</c:v>
                </c:pt>
                <c:pt idx="26">
                  <c:v>0.26295200000000002</c:v>
                </c:pt>
                <c:pt idx="27">
                  <c:v>0.27300400000000002</c:v>
                </c:pt>
                <c:pt idx="28">
                  <c:v>0.28303600000000001</c:v>
                </c:pt>
                <c:pt idx="29">
                  <c:v>0.29310700000000001</c:v>
                </c:pt>
                <c:pt idx="30">
                  <c:v>0.30315900000000001</c:v>
                </c:pt>
                <c:pt idx="31">
                  <c:v>0.31321100000000002</c:v>
                </c:pt>
                <c:pt idx="32">
                  <c:v>0.32324399999999998</c:v>
                </c:pt>
                <c:pt idx="33">
                  <c:v>0.33325700000000003</c:v>
                </c:pt>
                <c:pt idx="34">
                  <c:v>0.34330899999999998</c:v>
                </c:pt>
                <c:pt idx="35">
                  <c:v>0.35338000000000003</c:v>
                </c:pt>
                <c:pt idx="36">
                  <c:v>0.36339399999999999</c:v>
                </c:pt>
                <c:pt idx="37">
                  <c:v>0.37340800000000002</c:v>
                </c:pt>
                <c:pt idx="38">
                  <c:v>0.38347799999999999</c:v>
                </c:pt>
                <c:pt idx="39">
                  <c:v>0.393511</c:v>
                </c:pt>
                <c:pt idx="40">
                  <c:v>0.40352500000000002</c:v>
                </c:pt>
                <c:pt idx="41">
                  <c:v>0.41353899999999999</c:v>
                </c:pt>
                <c:pt idx="42">
                  <c:v>0.42355199999999998</c:v>
                </c:pt>
                <c:pt idx="43">
                  <c:v>0.433585</c:v>
                </c:pt>
                <c:pt idx="44">
                  <c:v>0.44365599999999999</c:v>
                </c:pt>
                <c:pt idx="45">
                  <c:v>0.45368900000000001</c:v>
                </c:pt>
                <c:pt idx="46">
                  <c:v>0.46373999999999999</c:v>
                </c:pt>
                <c:pt idx="47">
                  <c:v>0.47375400000000001</c:v>
                </c:pt>
                <c:pt idx="48">
                  <c:v>0.48376799999999998</c:v>
                </c:pt>
                <c:pt idx="49">
                  <c:v>0.493782</c:v>
                </c:pt>
                <c:pt idx="50">
                  <c:v>0.50385199999999997</c:v>
                </c:pt>
                <c:pt idx="51">
                  <c:v>0.51386600000000004</c:v>
                </c:pt>
                <c:pt idx="52">
                  <c:v>0.52393699999999999</c:v>
                </c:pt>
                <c:pt idx="53">
                  <c:v>0.53398900000000005</c:v>
                </c:pt>
                <c:pt idx="54">
                  <c:v>0.544041</c:v>
                </c:pt>
                <c:pt idx="55">
                  <c:v>0.55411200000000005</c:v>
                </c:pt>
                <c:pt idx="56">
                  <c:v>0.56420199999999998</c:v>
                </c:pt>
                <c:pt idx="57">
                  <c:v>0.57423400000000002</c:v>
                </c:pt>
                <c:pt idx="58">
                  <c:v>0.58424799999999999</c:v>
                </c:pt>
                <c:pt idx="59">
                  <c:v>0.59426199999999996</c:v>
                </c:pt>
                <c:pt idx="60">
                  <c:v>0.60427500000000001</c:v>
                </c:pt>
                <c:pt idx="61">
                  <c:v>0.61428899999999997</c:v>
                </c:pt>
                <c:pt idx="62">
                  <c:v>0.62434100000000003</c:v>
                </c:pt>
                <c:pt idx="63">
                  <c:v>0.634355</c:v>
                </c:pt>
                <c:pt idx="64">
                  <c:v>0.64438700000000004</c:v>
                </c:pt>
                <c:pt idx="65">
                  <c:v>0.65449599999999997</c:v>
                </c:pt>
                <c:pt idx="66">
                  <c:v>0.66451000000000005</c:v>
                </c:pt>
                <c:pt idx="67">
                  <c:v>0.67452400000000001</c:v>
                </c:pt>
                <c:pt idx="68">
                  <c:v>0.68453699999999995</c:v>
                </c:pt>
                <c:pt idx="69">
                  <c:v>0.69455100000000003</c:v>
                </c:pt>
                <c:pt idx="70">
                  <c:v>0.704565</c:v>
                </c:pt>
                <c:pt idx="71">
                  <c:v>0.71457899999999996</c:v>
                </c:pt>
                <c:pt idx="72">
                  <c:v>0.72466900000000001</c:v>
                </c:pt>
                <c:pt idx="73">
                  <c:v>0.73472000000000004</c:v>
                </c:pt>
                <c:pt idx="74">
                  <c:v>0.74480999999999997</c:v>
                </c:pt>
                <c:pt idx="75">
                  <c:v>0.75488100000000002</c:v>
                </c:pt>
                <c:pt idx="76">
                  <c:v>0.76489499999999999</c:v>
                </c:pt>
                <c:pt idx="77">
                  <c:v>0.77494700000000005</c:v>
                </c:pt>
                <c:pt idx="78">
                  <c:v>0.78507499999999997</c:v>
                </c:pt>
                <c:pt idx="79">
                  <c:v>0.79512700000000003</c:v>
                </c:pt>
                <c:pt idx="80">
                  <c:v>0.79989500000000002</c:v>
                </c:pt>
                <c:pt idx="81">
                  <c:v>0.79027000000000003</c:v>
                </c:pt>
                <c:pt idx="82">
                  <c:v>0.78934700000000002</c:v>
                </c:pt>
                <c:pt idx="83">
                  <c:v>0.78734499999999996</c:v>
                </c:pt>
                <c:pt idx="84">
                  <c:v>0.78519700000000003</c:v>
                </c:pt>
                <c:pt idx="85">
                  <c:v>0.782138</c:v>
                </c:pt>
                <c:pt idx="86">
                  <c:v>0.78003900000000004</c:v>
                </c:pt>
                <c:pt idx="87">
                  <c:v>0.77803699999999998</c:v>
                </c:pt>
                <c:pt idx="88">
                  <c:v>0.776034</c:v>
                </c:pt>
                <c:pt idx="89">
                  <c:v>0.77403100000000002</c:v>
                </c:pt>
                <c:pt idx="90">
                  <c:v>0.77195199999999997</c:v>
                </c:pt>
                <c:pt idx="91">
                  <c:v>0.76994899999999999</c:v>
                </c:pt>
                <c:pt idx="92">
                  <c:v>0.76788900000000004</c:v>
                </c:pt>
                <c:pt idx="93">
                  <c:v>0.76586799999999999</c:v>
                </c:pt>
                <c:pt idx="94">
                  <c:v>0.76386500000000002</c:v>
                </c:pt>
                <c:pt idx="95">
                  <c:v>0.76184300000000005</c:v>
                </c:pt>
                <c:pt idx="96">
                  <c:v>0.75983999999999996</c:v>
                </c:pt>
                <c:pt idx="97">
                  <c:v>0.75778000000000001</c:v>
                </c:pt>
                <c:pt idx="98">
                  <c:v>0.75575899999999996</c:v>
                </c:pt>
                <c:pt idx="99">
                  <c:v>0.753718</c:v>
                </c:pt>
                <c:pt idx="100">
                  <c:v>0.75169600000000003</c:v>
                </c:pt>
                <c:pt idx="101">
                  <c:v>0.74965499999999996</c:v>
                </c:pt>
                <c:pt idx="102">
                  <c:v>0.74763299999999999</c:v>
                </c:pt>
                <c:pt idx="103">
                  <c:v>0.74563000000000001</c:v>
                </c:pt>
                <c:pt idx="104">
                  <c:v>0.74360899999999996</c:v>
                </c:pt>
                <c:pt idx="105">
                  <c:v>0.74160599999999999</c:v>
                </c:pt>
                <c:pt idx="106">
                  <c:v>0.73960300000000001</c:v>
                </c:pt>
                <c:pt idx="107">
                  <c:v>0.73758100000000004</c:v>
                </c:pt>
                <c:pt idx="108">
                  <c:v>0.735541</c:v>
                </c:pt>
                <c:pt idx="109">
                  <c:v>0.73353800000000002</c:v>
                </c:pt>
                <c:pt idx="110">
                  <c:v>0.73153500000000005</c:v>
                </c:pt>
                <c:pt idx="111">
                  <c:v>0.72941800000000001</c:v>
                </c:pt>
                <c:pt idx="112">
                  <c:v>0.72739600000000004</c:v>
                </c:pt>
                <c:pt idx="113">
                  <c:v>0.72522200000000003</c:v>
                </c:pt>
                <c:pt idx="114">
                  <c:v>0.72321899999999995</c:v>
                </c:pt>
                <c:pt idx="115">
                  <c:v>0.72114</c:v>
                </c:pt>
                <c:pt idx="116">
                  <c:v>0.71908000000000005</c:v>
                </c:pt>
                <c:pt idx="117">
                  <c:v>0.717001</c:v>
                </c:pt>
                <c:pt idx="118">
                  <c:v>0.71497900000000003</c:v>
                </c:pt>
                <c:pt idx="119">
                  <c:v>0.71295699999999995</c:v>
                </c:pt>
                <c:pt idx="120">
                  <c:v>0.71093499999999998</c:v>
                </c:pt>
                <c:pt idx="121">
                  <c:v>0.70889500000000005</c:v>
                </c:pt>
                <c:pt idx="122">
                  <c:v>0.70687299999999997</c:v>
                </c:pt>
                <c:pt idx="123">
                  <c:v>0.70485100000000001</c:v>
                </c:pt>
                <c:pt idx="124">
                  <c:v>0.70281000000000005</c:v>
                </c:pt>
                <c:pt idx="125">
                  <c:v>0.70080699999999996</c:v>
                </c:pt>
                <c:pt idx="126">
                  <c:v>0.69878499999999999</c:v>
                </c:pt>
                <c:pt idx="127">
                  <c:v>0.69678300000000004</c:v>
                </c:pt>
                <c:pt idx="128">
                  <c:v>0.69477999999999995</c:v>
                </c:pt>
                <c:pt idx="129">
                  <c:v>0.69277699999999998</c:v>
                </c:pt>
                <c:pt idx="130">
                  <c:v>0.69077500000000003</c:v>
                </c:pt>
                <c:pt idx="131">
                  <c:v>0.68877200000000005</c:v>
                </c:pt>
                <c:pt idx="132">
                  <c:v>0.68676899999999996</c:v>
                </c:pt>
                <c:pt idx="133">
                  <c:v>0.68467100000000003</c:v>
                </c:pt>
                <c:pt idx="134">
                  <c:v>0.68266800000000005</c:v>
                </c:pt>
                <c:pt idx="135">
                  <c:v>0.68064599999999997</c:v>
                </c:pt>
                <c:pt idx="136">
                  <c:v>0.67860600000000004</c:v>
                </c:pt>
                <c:pt idx="137">
                  <c:v>0.67658399999999996</c:v>
                </c:pt>
                <c:pt idx="138">
                  <c:v>0.67458099999999999</c:v>
                </c:pt>
                <c:pt idx="139">
                  <c:v>0.67257800000000001</c:v>
                </c:pt>
                <c:pt idx="140">
                  <c:v>0.67055600000000004</c:v>
                </c:pt>
                <c:pt idx="141">
                  <c:v>0.66853499999999999</c:v>
                </c:pt>
                <c:pt idx="142">
                  <c:v>0.66653200000000001</c:v>
                </c:pt>
                <c:pt idx="143">
                  <c:v>0.66445299999999996</c:v>
                </c:pt>
                <c:pt idx="144">
                  <c:v>0.66243099999999999</c:v>
                </c:pt>
                <c:pt idx="145">
                  <c:v>0.66040900000000002</c:v>
                </c:pt>
                <c:pt idx="146">
                  <c:v>0.65838700000000006</c:v>
                </c:pt>
                <c:pt idx="147">
                  <c:v>0.65632699999999999</c:v>
                </c:pt>
                <c:pt idx="148">
                  <c:v>0.65426799999999996</c:v>
                </c:pt>
                <c:pt idx="149">
                  <c:v>0.65226499999999998</c:v>
                </c:pt>
                <c:pt idx="150">
                  <c:v>0.65024300000000002</c:v>
                </c:pt>
                <c:pt idx="151">
                  <c:v>0.64816399999999996</c:v>
                </c:pt>
                <c:pt idx="152">
                  <c:v>0.64616099999999999</c:v>
                </c:pt>
                <c:pt idx="153">
                  <c:v>0.64413900000000002</c:v>
                </c:pt>
                <c:pt idx="154">
                  <c:v>0.64209799999999995</c:v>
                </c:pt>
                <c:pt idx="155">
                  <c:v>0.640096</c:v>
                </c:pt>
                <c:pt idx="156">
                  <c:v>0.63805500000000004</c:v>
                </c:pt>
                <c:pt idx="157">
                  <c:v>0.63605199999999995</c:v>
                </c:pt>
                <c:pt idx="158">
                  <c:v>0.63401099999999999</c:v>
                </c:pt>
                <c:pt idx="159">
                  <c:v>0.63198900000000002</c:v>
                </c:pt>
                <c:pt idx="160">
                  <c:v>0.62998699999999996</c:v>
                </c:pt>
                <c:pt idx="161">
                  <c:v>0.627946</c:v>
                </c:pt>
                <c:pt idx="162">
                  <c:v>0.62592400000000004</c:v>
                </c:pt>
                <c:pt idx="163">
                  <c:v>0.62386399999999997</c:v>
                </c:pt>
                <c:pt idx="164">
                  <c:v>0.62184200000000001</c:v>
                </c:pt>
                <c:pt idx="165">
                  <c:v>0.61983999999999995</c:v>
                </c:pt>
                <c:pt idx="166">
                  <c:v>0.61781799999999998</c:v>
                </c:pt>
                <c:pt idx="167">
                  <c:v>0.61577700000000002</c:v>
                </c:pt>
                <c:pt idx="168">
                  <c:v>0.61375500000000005</c:v>
                </c:pt>
                <c:pt idx="169">
                  <c:v>0.61175199999999996</c:v>
                </c:pt>
                <c:pt idx="170">
                  <c:v>0.60975000000000001</c:v>
                </c:pt>
                <c:pt idx="171">
                  <c:v>0.60774700000000004</c:v>
                </c:pt>
                <c:pt idx="172">
                  <c:v>0.60570599999999997</c:v>
                </c:pt>
                <c:pt idx="173">
                  <c:v>0.60370299999999999</c:v>
                </c:pt>
                <c:pt idx="174">
                  <c:v>0.60168100000000002</c:v>
                </c:pt>
                <c:pt idx="175">
                  <c:v>0.59958299999999998</c:v>
                </c:pt>
                <c:pt idx="176">
                  <c:v>0.59758100000000003</c:v>
                </c:pt>
                <c:pt idx="177">
                  <c:v>0.59557800000000005</c:v>
                </c:pt>
                <c:pt idx="178">
                  <c:v>0.59353699999999998</c:v>
                </c:pt>
                <c:pt idx="179">
                  <c:v>0.591534</c:v>
                </c:pt>
                <c:pt idx="180">
                  <c:v>0.58953100000000003</c:v>
                </c:pt>
                <c:pt idx="181">
                  <c:v>0.58752899999999997</c:v>
                </c:pt>
                <c:pt idx="182">
                  <c:v>0.585507</c:v>
                </c:pt>
                <c:pt idx="183">
                  <c:v>0.58348500000000003</c:v>
                </c:pt>
                <c:pt idx="184">
                  <c:v>0.58148200000000005</c:v>
                </c:pt>
                <c:pt idx="185">
                  <c:v>0.579461</c:v>
                </c:pt>
                <c:pt idx="186">
                  <c:v>0.57743900000000004</c:v>
                </c:pt>
                <c:pt idx="187">
                  <c:v>0.57541699999999996</c:v>
                </c:pt>
                <c:pt idx="188">
                  <c:v>0.57341399999999998</c:v>
                </c:pt>
                <c:pt idx="189">
                  <c:v>0.571411</c:v>
                </c:pt>
                <c:pt idx="190">
                  <c:v>0.56938999999999995</c:v>
                </c:pt>
                <c:pt idx="191">
                  <c:v>0.56736799999999998</c:v>
                </c:pt>
                <c:pt idx="192">
                  <c:v>0.56528900000000004</c:v>
                </c:pt>
                <c:pt idx="193">
                  <c:v>0.56326699999999996</c:v>
                </c:pt>
                <c:pt idx="194">
                  <c:v>0.56120700000000001</c:v>
                </c:pt>
                <c:pt idx="195">
                  <c:v>0.55920400000000003</c:v>
                </c:pt>
                <c:pt idx="196">
                  <c:v>0.55718199999999996</c:v>
                </c:pt>
                <c:pt idx="197">
                  <c:v>0.55518000000000001</c:v>
                </c:pt>
                <c:pt idx="198">
                  <c:v>0.55311999999999995</c:v>
                </c:pt>
                <c:pt idx="199">
                  <c:v>0.55105999999999999</c:v>
                </c:pt>
                <c:pt idx="200">
                  <c:v>0.54892399999999997</c:v>
                </c:pt>
                <c:pt idx="201">
                  <c:v>0.54692099999999999</c:v>
                </c:pt>
                <c:pt idx="202">
                  <c:v>0.54489900000000002</c:v>
                </c:pt>
                <c:pt idx="203">
                  <c:v>0.54289600000000005</c:v>
                </c:pt>
                <c:pt idx="204">
                  <c:v>0.54087399999999997</c:v>
                </c:pt>
                <c:pt idx="205">
                  <c:v>0.53887200000000002</c:v>
                </c:pt>
                <c:pt idx="206">
                  <c:v>0.53677399999999997</c:v>
                </c:pt>
                <c:pt idx="207">
                  <c:v>0.53475200000000001</c:v>
                </c:pt>
                <c:pt idx="208">
                  <c:v>0.53273000000000004</c:v>
                </c:pt>
                <c:pt idx="209">
                  <c:v>0.53072699999999995</c:v>
                </c:pt>
                <c:pt idx="210">
                  <c:v>0.52864800000000001</c:v>
                </c:pt>
                <c:pt idx="211">
                  <c:v>0.52664500000000003</c:v>
                </c:pt>
                <c:pt idx="212">
                  <c:v>0.52464299999999997</c:v>
                </c:pt>
                <c:pt idx="213">
                  <c:v>0.522621</c:v>
                </c:pt>
                <c:pt idx="214">
                  <c:v>0.52059900000000003</c:v>
                </c:pt>
                <c:pt idx="215">
                  <c:v>0.51859599999999995</c:v>
                </c:pt>
                <c:pt idx="216">
                  <c:v>0.51649800000000001</c:v>
                </c:pt>
                <c:pt idx="217">
                  <c:v>0.51447600000000004</c:v>
                </c:pt>
                <c:pt idx="218">
                  <c:v>0.51247399999999999</c:v>
                </c:pt>
                <c:pt idx="219">
                  <c:v>0.51047100000000001</c:v>
                </c:pt>
                <c:pt idx="220">
                  <c:v>0.50844900000000004</c:v>
                </c:pt>
                <c:pt idx="221">
                  <c:v>0.50644599999999995</c:v>
                </c:pt>
                <c:pt idx="222">
                  <c:v>0.504444</c:v>
                </c:pt>
                <c:pt idx="223">
                  <c:v>0.50240300000000004</c:v>
                </c:pt>
                <c:pt idx="224">
                  <c:v>0.50036199999999997</c:v>
                </c:pt>
                <c:pt idx="225">
                  <c:v>0.498226</c:v>
                </c:pt>
                <c:pt idx="226">
                  <c:v>0.49622300000000003</c:v>
                </c:pt>
                <c:pt idx="227">
                  <c:v>0.49421999999999999</c:v>
                </c:pt>
                <c:pt idx="228">
                  <c:v>0.49221700000000002</c:v>
                </c:pt>
                <c:pt idx="229">
                  <c:v>0.49017699999999997</c:v>
                </c:pt>
                <c:pt idx="230">
                  <c:v>0.48811700000000002</c:v>
                </c:pt>
                <c:pt idx="231">
                  <c:v>0.48603800000000003</c:v>
                </c:pt>
                <c:pt idx="232">
                  <c:v>0.484016</c:v>
                </c:pt>
                <c:pt idx="233">
                  <c:v>0.48201300000000002</c:v>
                </c:pt>
                <c:pt idx="234">
                  <c:v>0.48000999999999999</c:v>
                </c:pt>
                <c:pt idx="235">
                  <c:v>0.47796899999999998</c:v>
                </c:pt>
                <c:pt idx="236">
                  <c:v>0.47594799999999998</c:v>
                </c:pt>
                <c:pt idx="237">
                  <c:v>0.47394500000000001</c:v>
                </c:pt>
                <c:pt idx="238">
                  <c:v>0.47194199999999997</c:v>
                </c:pt>
                <c:pt idx="239">
                  <c:v>0.46988200000000002</c:v>
                </c:pt>
                <c:pt idx="240">
                  <c:v>0.46786</c:v>
                </c:pt>
                <c:pt idx="241">
                  <c:v>0.465839</c:v>
                </c:pt>
                <c:pt idx="242">
                  <c:v>0.46379799999999999</c:v>
                </c:pt>
                <c:pt idx="243">
                  <c:v>0.4617</c:v>
                </c:pt>
                <c:pt idx="244">
                  <c:v>0.45969700000000002</c:v>
                </c:pt>
                <c:pt idx="245">
                  <c:v>0.457675</c:v>
                </c:pt>
                <c:pt idx="246">
                  <c:v>0.45557700000000001</c:v>
                </c:pt>
                <c:pt idx="247">
                  <c:v>0.45357399999999998</c:v>
                </c:pt>
                <c:pt idx="248">
                  <c:v>0.451571</c:v>
                </c:pt>
                <c:pt idx="249">
                  <c:v>0.449569</c:v>
                </c:pt>
                <c:pt idx="250">
                  <c:v>0.44756600000000002</c:v>
                </c:pt>
                <c:pt idx="251">
                  <c:v>0.44550600000000001</c:v>
                </c:pt>
                <c:pt idx="252">
                  <c:v>0.44350299999999998</c:v>
                </c:pt>
                <c:pt idx="253">
                  <c:v>0.44144299999999997</c:v>
                </c:pt>
                <c:pt idx="254">
                  <c:v>0.43940200000000001</c:v>
                </c:pt>
                <c:pt idx="255">
                  <c:v>0.43740000000000001</c:v>
                </c:pt>
                <c:pt idx="256">
                  <c:v>0.43537799999999999</c:v>
                </c:pt>
                <c:pt idx="257">
                  <c:v>0.43337500000000001</c:v>
                </c:pt>
                <c:pt idx="258">
                  <c:v>0.43135299999999999</c:v>
                </c:pt>
                <c:pt idx="259">
                  <c:v>0.42931200000000003</c:v>
                </c:pt>
                <c:pt idx="260">
                  <c:v>0.42729099999999998</c:v>
                </c:pt>
                <c:pt idx="261">
                  <c:v>0.425288</c:v>
                </c:pt>
                <c:pt idx="262">
                  <c:v>0.42324699999999998</c:v>
                </c:pt>
                <c:pt idx="263">
                  <c:v>0.42116799999999999</c:v>
                </c:pt>
                <c:pt idx="264">
                  <c:v>0.41916500000000001</c:v>
                </c:pt>
                <c:pt idx="265">
                  <c:v>0.41714299999999999</c:v>
                </c:pt>
                <c:pt idx="266">
                  <c:v>0.41512199999999999</c:v>
                </c:pt>
                <c:pt idx="267">
                  <c:v>0.41310000000000002</c:v>
                </c:pt>
                <c:pt idx="268">
                  <c:v>0.41102100000000003</c:v>
                </c:pt>
                <c:pt idx="269">
                  <c:v>0.408999</c:v>
                </c:pt>
                <c:pt idx="270">
                  <c:v>0.40699600000000002</c:v>
                </c:pt>
                <c:pt idx="271">
                  <c:v>0.404974</c:v>
                </c:pt>
                <c:pt idx="272">
                  <c:v>0.402972</c:v>
                </c:pt>
                <c:pt idx="273">
                  <c:v>0.40096900000000002</c:v>
                </c:pt>
                <c:pt idx="274">
                  <c:v>0.39890900000000001</c:v>
                </c:pt>
                <c:pt idx="275">
                  <c:v>0.39690599999999998</c:v>
                </c:pt>
                <c:pt idx="276">
                  <c:v>0.39486500000000002</c:v>
                </c:pt>
                <c:pt idx="277">
                  <c:v>0.39284400000000003</c:v>
                </c:pt>
                <c:pt idx="278">
                  <c:v>0.390822</c:v>
                </c:pt>
                <c:pt idx="279">
                  <c:v>0.38881900000000003</c:v>
                </c:pt>
                <c:pt idx="280">
                  <c:v>0.38681599999999999</c:v>
                </c:pt>
                <c:pt idx="281">
                  <c:v>0.38481399999999999</c:v>
                </c:pt>
                <c:pt idx="282">
                  <c:v>0.38281100000000001</c:v>
                </c:pt>
                <c:pt idx="283">
                  <c:v>0.38080799999999998</c:v>
                </c:pt>
                <c:pt idx="284">
                  <c:v>0.37865300000000002</c:v>
                </c:pt>
                <c:pt idx="285">
                  <c:v>0.37664999999999998</c:v>
                </c:pt>
                <c:pt idx="286">
                  <c:v>0.37464700000000001</c:v>
                </c:pt>
                <c:pt idx="287">
                  <c:v>0.37262499999999998</c:v>
                </c:pt>
                <c:pt idx="288">
                  <c:v>0.37056600000000001</c:v>
                </c:pt>
                <c:pt idx="289">
                  <c:v>0.36856299999999997</c:v>
                </c:pt>
                <c:pt idx="290">
                  <c:v>0.36648399999999998</c:v>
                </c:pt>
                <c:pt idx="291">
                  <c:v>0.364481</c:v>
                </c:pt>
                <c:pt idx="292">
                  <c:v>0.36247800000000002</c:v>
                </c:pt>
                <c:pt idx="293">
                  <c:v>0.36047600000000002</c:v>
                </c:pt>
                <c:pt idx="294">
                  <c:v>0.35847299999999999</c:v>
                </c:pt>
                <c:pt idx="295">
                  <c:v>0.35647000000000001</c:v>
                </c:pt>
                <c:pt idx="296">
                  <c:v>0.35446699999999998</c:v>
                </c:pt>
                <c:pt idx="297">
                  <c:v>0.35244599999999998</c:v>
                </c:pt>
                <c:pt idx="298">
                  <c:v>0.35034700000000002</c:v>
                </c:pt>
                <c:pt idx="299">
                  <c:v>0.34830699999999998</c:v>
                </c:pt>
                <c:pt idx="300">
                  <c:v>0.34628500000000001</c:v>
                </c:pt>
                <c:pt idx="301">
                  <c:v>0.34428199999999998</c:v>
                </c:pt>
                <c:pt idx="302">
                  <c:v>0.342279</c:v>
                </c:pt>
                <c:pt idx="303">
                  <c:v>0.340277</c:v>
                </c:pt>
                <c:pt idx="304">
                  <c:v>0.33825499999999997</c:v>
                </c:pt>
                <c:pt idx="305">
                  <c:v>0.33621400000000001</c:v>
                </c:pt>
                <c:pt idx="306">
                  <c:v>0.334173</c:v>
                </c:pt>
                <c:pt idx="307">
                  <c:v>0.33215099999999997</c:v>
                </c:pt>
                <c:pt idx="308">
                  <c:v>0.330148</c:v>
                </c:pt>
                <c:pt idx="309">
                  <c:v>0.32805000000000001</c:v>
                </c:pt>
                <c:pt idx="310">
                  <c:v>0.326048</c:v>
                </c:pt>
                <c:pt idx="311">
                  <c:v>0.32402599999999998</c:v>
                </c:pt>
                <c:pt idx="312">
                  <c:v>0.322023</c:v>
                </c:pt>
                <c:pt idx="313">
                  <c:v>0.32000099999999998</c:v>
                </c:pt>
                <c:pt idx="314">
                  <c:v>0.317998</c:v>
                </c:pt>
                <c:pt idx="315">
                  <c:v>0.31597700000000001</c:v>
                </c:pt>
                <c:pt idx="316">
                  <c:v>0.31395499999999998</c:v>
                </c:pt>
                <c:pt idx="317">
                  <c:v>0.31195200000000001</c:v>
                </c:pt>
                <c:pt idx="318">
                  <c:v>0.30994899999999997</c:v>
                </c:pt>
                <c:pt idx="319">
                  <c:v>0.30788900000000002</c:v>
                </c:pt>
                <c:pt idx="320">
                  <c:v>0.30588700000000002</c:v>
                </c:pt>
                <c:pt idx="321">
                  <c:v>0.30388399999999999</c:v>
                </c:pt>
                <c:pt idx="322">
                  <c:v>0.30188100000000001</c:v>
                </c:pt>
                <c:pt idx="323">
                  <c:v>0.29987799999999998</c:v>
                </c:pt>
                <c:pt idx="324">
                  <c:v>0.29787599999999997</c:v>
                </c:pt>
                <c:pt idx="325">
                  <c:v>0.29585400000000001</c:v>
                </c:pt>
                <c:pt idx="326">
                  <c:v>0.29375600000000002</c:v>
                </c:pt>
                <c:pt idx="327">
                  <c:v>0.29175299999999998</c:v>
                </c:pt>
                <c:pt idx="328">
                  <c:v>0.28967399999999999</c:v>
                </c:pt>
                <c:pt idx="329">
                  <c:v>0.28765200000000002</c:v>
                </c:pt>
                <c:pt idx="330">
                  <c:v>0.28563</c:v>
                </c:pt>
                <c:pt idx="331">
                  <c:v>0.28356999999999999</c:v>
                </c:pt>
                <c:pt idx="332">
                  <c:v>0.28156799999999998</c:v>
                </c:pt>
                <c:pt idx="333">
                  <c:v>0.27952700000000003</c:v>
                </c:pt>
                <c:pt idx="334">
                  <c:v>0.27752399999999999</c:v>
                </c:pt>
                <c:pt idx="335">
                  <c:v>0.27550200000000002</c:v>
                </c:pt>
                <c:pt idx="336">
                  <c:v>0.27346100000000001</c:v>
                </c:pt>
                <c:pt idx="337">
                  <c:v>0.27144000000000001</c:v>
                </c:pt>
                <c:pt idx="338">
                  <c:v>0.269399</c:v>
                </c:pt>
                <c:pt idx="339">
                  <c:v>0.26732</c:v>
                </c:pt>
                <c:pt idx="340">
                  <c:v>0.26529799999999998</c:v>
                </c:pt>
                <c:pt idx="341">
                  <c:v>0.26327600000000001</c:v>
                </c:pt>
                <c:pt idx="342">
                  <c:v>0.26127299999999998</c:v>
                </c:pt>
                <c:pt idx="343">
                  <c:v>0.25923200000000002</c:v>
                </c:pt>
                <c:pt idx="344">
                  <c:v>0.25719199999999998</c:v>
                </c:pt>
                <c:pt idx="345">
                  <c:v>0.255189</c:v>
                </c:pt>
                <c:pt idx="346">
                  <c:v>0.25318600000000002</c:v>
                </c:pt>
                <c:pt idx="347">
                  <c:v>0.251164</c:v>
                </c:pt>
                <c:pt idx="348">
                  <c:v>0.249142</c:v>
                </c:pt>
                <c:pt idx="349">
                  <c:v>0.24712100000000001</c:v>
                </c:pt>
                <c:pt idx="350">
                  <c:v>0.24509900000000001</c:v>
                </c:pt>
                <c:pt idx="351">
                  <c:v>0.24309600000000001</c:v>
                </c:pt>
                <c:pt idx="352">
                  <c:v>0.241093</c:v>
                </c:pt>
                <c:pt idx="353">
                  <c:v>0.239033</c:v>
                </c:pt>
                <c:pt idx="354">
                  <c:v>0.23703099999999999</c:v>
                </c:pt>
                <c:pt idx="355">
                  <c:v>0.23499</c:v>
                </c:pt>
                <c:pt idx="356">
                  <c:v>0.23294899999999999</c:v>
                </c:pt>
                <c:pt idx="357">
                  <c:v>0.230736</c:v>
                </c:pt>
                <c:pt idx="358">
                  <c:v>0.22873399999999999</c:v>
                </c:pt>
                <c:pt idx="359">
                  <c:v>0.22673099999999999</c:v>
                </c:pt>
                <c:pt idx="360">
                  <c:v>0.22461400000000001</c:v>
                </c:pt>
                <c:pt idx="361">
                  <c:v>0.22257299999999999</c:v>
                </c:pt>
                <c:pt idx="362">
                  <c:v>0.22051299999999999</c:v>
                </c:pt>
                <c:pt idx="363">
                  <c:v>0.21849099999999999</c:v>
                </c:pt>
                <c:pt idx="364">
                  <c:v>0.21643100000000001</c:v>
                </c:pt>
                <c:pt idx="365">
                  <c:v>0.21442800000000001</c:v>
                </c:pt>
                <c:pt idx="366">
                  <c:v>0.212426</c:v>
                </c:pt>
                <c:pt idx="367">
                  <c:v>0.210366</c:v>
                </c:pt>
                <c:pt idx="368">
                  <c:v>0.208287</c:v>
                </c:pt>
                <c:pt idx="369">
                  <c:v>0.206265</c:v>
                </c:pt>
                <c:pt idx="370">
                  <c:v>0.20424300000000001</c:v>
                </c:pt>
                <c:pt idx="371">
                  <c:v>0.202126</c:v>
                </c:pt>
                <c:pt idx="372">
                  <c:v>0.200123</c:v>
                </c:pt>
                <c:pt idx="373">
                  <c:v>0.198101</c:v>
                </c:pt>
                <c:pt idx="374">
                  <c:v>0.19600300000000001</c:v>
                </c:pt>
                <c:pt idx="375">
                  <c:v>0.19398099999999999</c:v>
                </c:pt>
                <c:pt idx="376">
                  <c:v>0.19195999999999999</c:v>
                </c:pt>
                <c:pt idx="377">
                  <c:v>0.189938</c:v>
                </c:pt>
                <c:pt idx="378">
                  <c:v>0.187916</c:v>
                </c:pt>
                <c:pt idx="379">
                  <c:v>0.18591299999999999</c:v>
                </c:pt>
                <c:pt idx="380">
                  <c:v>0.183891</c:v>
                </c:pt>
                <c:pt idx="381">
                  <c:v>0.18187</c:v>
                </c:pt>
                <c:pt idx="382">
                  <c:v>0.17982899999999999</c:v>
                </c:pt>
                <c:pt idx="383">
                  <c:v>0.17782600000000001</c:v>
                </c:pt>
                <c:pt idx="384">
                  <c:v>0.17582300000000001</c:v>
                </c:pt>
                <c:pt idx="385">
                  <c:v>0.17382</c:v>
                </c:pt>
                <c:pt idx="386">
                  <c:v>0.171818</c:v>
                </c:pt>
                <c:pt idx="387">
                  <c:v>0.16981499999999999</c:v>
                </c:pt>
                <c:pt idx="388">
                  <c:v>0.167793</c:v>
                </c:pt>
                <c:pt idx="389">
                  <c:v>0.16578999999999999</c:v>
                </c:pt>
                <c:pt idx="390">
                  <c:v>0.163635</c:v>
                </c:pt>
                <c:pt idx="391">
                  <c:v>0.16161300000000001</c:v>
                </c:pt>
                <c:pt idx="392">
                  <c:v>0.159611</c:v>
                </c:pt>
                <c:pt idx="393">
                  <c:v>0.15749299999999999</c:v>
                </c:pt>
                <c:pt idx="394">
                  <c:v>0.155472</c:v>
                </c:pt>
                <c:pt idx="395">
                  <c:v>0.15345</c:v>
                </c:pt>
                <c:pt idx="396">
                  <c:v>0.151447</c:v>
                </c:pt>
                <c:pt idx="397">
                  <c:v>0.14938699999999999</c:v>
                </c:pt>
                <c:pt idx="398">
                  <c:v>0.14730799999999999</c:v>
                </c:pt>
                <c:pt idx="399">
                  <c:v>0.145286</c:v>
                </c:pt>
                <c:pt idx="400">
                  <c:v>0.143264</c:v>
                </c:pt>
                <c:pt idx="401">
                  <c:v>0.141204</c:v>
                </c:pt>
                <c:pt idx="402">
                  <c:v>0.13920199999999999</c:v>
                </c:pt>
                <c:pt idx="403">
                  <c:v>0.13719899999999999</c:v>
                </c:pt>
                <c:pt idx="404">
                  <c:v>0.13511999999999999</c:v>
                </c:pt>
                <c:pt idx="405">
                  <c:v>0.13309799999999999</c:v>
                </c:pt>
                <c:pt idx="406">
                  <c:v>0.13092400000000001</c:v>
                </c:pt>
                <c:pt idx="407">
                  <c:v>0.12884499999999999</c:v>
                </c:pt>
                <c:pt idx="408">
                  <c:v>0.12682299999999999</c:v>
                </c:pt>
                <c:pt idx="409">
                  <c:v>0.12482</c:v>
                </c:pt>
                <c:pt idx="410">
                  <c:v>0.122817</c:v>
                </c:pt>
                <c:pt idx="411">
                  <c:v>0.12081500000000001</c:v>
                </c:pt>
                <c:pt idx="412">
                  <c:v>0.118793</c:v>
                </c:pt>
                <c:pt idx="413">
                  <c:v>0.11679</c:v>
                </c:pt>
                <c:pt idx="414">
                  <c:v>0.114749</c:v>
                </c:pt>
                <c:pt idx="415">
                  <c:v>0.112689</c:v>
                </c:pt>
                <c:pt idx="416">
                  <c:v>0.110667</c:v>
                </c:pt>
                <c:pt idx="417">
                  <c:v>0.108588</c:v>
                </c:pt>
                <c:pt idx="418">
                  <c:v>0.106586</c:v>
                </c:pt>
                <c:pt idx="419">
                  <c:v>0.104507</c:v>
                </c:pt>
                <c:pt idx="420">
                  <c:v>0.10248500000000001</c:v>
                </c:pt>
                <c:pt idx="421">
                  <c:v>0.100425</c:v>
                </c:pt>
                <c:pt idx="422">
                  <c:v>9.8403099999999993E-2</c:v>
                </c:pt>
                <c:pt idx="423">
                  <c:v>9.6400399999999997E-2</c:v>
                </c:pt>
                <c:pt idx="424">
                  <c:v>9.4397599999999998E-2</c:v>
                </c:pt>
                <c:pt idx="425">
                  <c:v>9.23567E-2</c:v>
                </c:pt>
                <c:pt idx="426">
                  <c:v>9.0354000000000004E-2</c:v>
                </c:pt>
                <c:pt idx="427">
                  <c:v>8.82941E-2</c:v>
                </c:pt>
                <c:pt idx="428">
                  <c:v>8.6291300000000001E-2</c:v>
                </c:pt>
                <c:pt idx="429">
                  <c:v>8.4288600000000005E-2</c:v>
                </c:pt>
                <c:pt idx="430">
                  <c:v>8.21905E-2</c:v>
                </c:pt>
                <c:pt idx="431">
                  <c:v>8.0092399999999994E-2</c:v>
                </c:pt>
                <c:pt idx="432">
                  <c:v>7.8089599999999995E-2</c:v>
                </c:pt>
                <c:pt idx="433">
                  <c:v>7.6086899999999999E-2</c:v>
                </c:pt>
                <c:pt idx="434">
                  <c:v>7.4065099999999995E-2</c:v>
                </c:pt>
                <c:pt idx="435">
                  <c:v>7.2043300000000005E-2</c:v>
                </c:pt>
                <c:pt idx="436">
                  <c:v>7.0002400000000006E-2</c:v>
                </c:pt>
                <c:pt idx="437">
                  <c:v>6.7980600000000002E-2</c:v>
                </c:pt>
                <c:pt idx="438">
                  <c:v>6.5977800000000003E-2</c:v>
                </c:pt>
                <c:pt idx="439">
                  <c:v>6.3860700000000006E-2</c:v>
                </c:pt>
                <c:pt idx="440">
                  <c:v>6.18579E-2</c:v>
                </c:pt>
                <c:pt idx="441">
                  <c:v>5.9836100000000003E-2</c:v>
                </c:pt>
                <c:pt idx="442">
                  <c:v>5.7795199999999998E-2</c:v>
                </c:pt>
                <c:pt idx="443">
                  <c:v>5.5735300000000002E-2</c:v>
                </c:pt>
                <c:pt idx="444">
                  <c:v>5.3713499999999997E-2</c:v>
                </c:pt>
                <c:pt idx="445">
                  <c:v>5.16917E-2</c:v>
                </c:pt>
                <c:pt idx="446">
                  <c:v>4.96698E-2</c:v>
                </c:pt>
                <c:pt idx="447">
                  <c:v>4.7667099999999997E-2</c:v>
                </c:pt>
                <c:pt idx="448">
                  <c:v>4.5664400000000001E-2</c:v>
                </c:pt>
                <c:pt idx="449">
                  <c:v>4.3661600000000002E-2</c:v>
                </c:pt>
                <c:pt idx="450">
                  <c:v>4.1658899999999999E-2</c:v>
                </c:pt>
                <c:pt idx="451">
                  <c:v>3.9579900000000001E-2</c:v>
                </c:pt>
                <c:pt idx="452">
                  <c:v>3.7519900000000002E-2</c:v>
                </c:pt>
                <c:pt idx="453">
                  <c:v>3.5478999999999997E-2</c:v>
                </c:pt>
                <c:pt idx="454">
                  <c:v>3.3476300000000001E-2</c:v>
                </c:pt>
                <c:pt idx="455">
                  <c:v>3.1454500000000003E-2</c:v>
                </c:pt>
                <c:pt idx="456">
                  <c:v>2.9451700000000001E-2</c:v>
                </c:pt>
                <c:pt idx="457">
                  <c:v>2.7449000000000001E-2</c:v>
                </c:pt>
                <c:pt idx="458">
                  <c:v>2.5446300000000002E-2</c:v>
                </c:pt>
                <c:pt idx="459">
                  <c:v>2.3424400000000001E-2</c:v>
                </c:pt>
                <c:pt idx="460">
                  <c:v>2.1326299999999999E-2</c:v>
                </c:pt>
                <c:pt idx="461">
                  <c:v>1.93236E-2</c:v>
                </c:pt>
                <c:pt idx="462">
                  <c:v>1.7282700000000002E-2</c:v>
                </c:pt>
                <c:pt idx="463">
                  <c:v>1.5260900000000001E-2</c:v>
                </c:pt>
                <c:pt idx="464">
                  <c:v>1.3143699999999999E-2</c:v>
                </c:pt>
                <c:pt idx="465">
                  <c:v>1.1141E-2</c:v>
                </c:pt>
                <c:pt idx="466" formatCode="0.00E+00">
                  <c:v>9.1382600000000005E-3</c:v>
                </c:pt>
                <c:pt idx="467" formatCode="0.00E+00">
                  <c:v>7.1355200000000002E-3</c:v>
                </c:pt>
                <c:pt idx="468" formatCode="0.00E+00">
                  <c:v>5.13278E-3</c:v>
                </c:pt>
                <c:pt idx="469" formatCode="0.00E+00">
                  <c:v>3.0918999999999999E-3</c:v>
                </c:pt>
                <c:pt idx="470" formatCode="0.00E+00">
                  <c:v>1.08916E-3</c:v>
                </c:pt>
                <c:pt idx="471" formatCode="0.00E+00">
                  <c:v>7.8257599999999994E-5</c:v>
                </c:pt>
              </c:numCache>
            </c:numRef>
          </c:yVal>
          <c:smooth val="1"/>
          <c:extLst>
            <c:ext xmlns:c16="http://schemas.microsoft.com/office/drawing/2014/chart" uri="{C3380CC4-5D6E-409C-BE32-E72D297353CC}">
              <c16:uniqueId val="{00000000-4392-442B-A74C-AC49875364E4}"/>
            </c:ext>
          </c:extLst>
        </c:ser>
        <c:ser>
          <c:idx val="0"/>
          <c:order val="1"/>
          <c:tx>
            <c:strRef>
              <c:f>Sheet15!$S$1</c:f>
              <c:strCache>
                <c:ptCount val="1"/>
                <c:pt idx="0">
                  <c:v>cycle 15000</c:v>
                </c:pt>
              </c:strCache>
            </c:strRef>
          </c:tx>
          <c:spPr>
            <a:ln w="19050" cap="rnd">
              <a:solidFill>
                <a:schemeClr val="accent1"/>
              </a:solidFill>
              <a:round/>
            </a:ln>
            <a:effectLst/>
          </c:spPr>
          <c:marker>
            <c:symbol val="none"/>
          </c:marker>
          <c:xVal>
            <c:numRef>
              <c:f>Sheet15!$R$2:$R$495</c:f>
              <c:numCache>
                <c:formatCode>General</c:formatCode>
                <c:ptCount val="494"/>
                <c:pt idx="0">
                  <c:v>0</c:v>
                </c:pt>
                <c:pt idx="1">
                  <c:v>0.48499999999955901</c:v>
                </c:pt>
                <c:pt idx="2">
                  <c:v>1.163999999998941</c:v>
                </c:pt>
                <c:pt idx="3">
                  <c:v>2.037000000000353</c:v>
                </c:pt>
                <c:pt idx="4">
                  <c:v>2.9099999999995592</c:v>
                </c:pt>
                <c:pt idx="5">
                  <c:v>3.8799999999986761</c:v>
                </c:pt>
                <c:pt idx="6">
                  <c:v>4.8499999999999996</c:v>
                </c:pt>
                <c:pt idx="7">
                  <c:v>5.9169999999990299</c:v>
                </c:pt>
                <c:pt idx="8">
                  <c:v>6.8870000000003513</c:v>
                </c:pt>
                <c:pt idx="9">
                  <c:v>8.0509999999992967</c:v>
                </c:pt>
                <c:pt idx="10">
                  <c:v>9.1180000000005261</c:v>
                </c:pt>
                <c:pt idx="11">
                  <c:v>10.18499999999956</c:v>
                </c:pt>
                <c:pt idx="12">
                  <c:v>11.349000000000711</c:v>
                </c:pt>
                <c:pt idx="13">
                  <c:v>12.51299999999965</c:v>
                </c:pt>
                <c:pt idx="14">
                  <c:v>13.67700000000079</c:v>
                </c:pt>
                <c:pt idx="15">
                  <c:v>14.84099999999974</c:v>
                </c:pt>
                <c:pt idx="16">
                  <c:v>16.102000000000789</c:v>
                </c:pt>
                <c:pt idx="17">
                  <c:v>17.265999999999728</c:v>
                </c:pt>
                <c:pt idx="18">
                  <c:v>18.52700000000079</c:v>
                </c:pt>
                <c:pt idx="19">
                  <c:v>19.787999999999641</c:v>
                </c:pt>
                <c:pt idx="20">
                  <c:v>21.049000000000699</c:v>
                </c:pt>
                <c:pt idx="21">
                  <c:v>22.309999999999562</c:v>
                </c:pt>
                <c:pt idx="22">
                  <c:v>23.57100000000062</c:v>
                </c:pt>
                <c:pt idx="23">
                  <c:v>24.831999999999471</c:v>
                </c:pt>
                <c:pt idx="24">
                  <c:v>26.190000000000438</c:v>
                </c:pt>
                <c:pt idx="25">
                  <c:v>27.45099999999929</c:v>
                </c:pt>
                <c:pt idx="26">
                  <c:v>28.80900000000026</c:v>
                </c:pt>
                <c:pt idx="27">
                  <c:v>30.166999999999032</c:v>
                </c:pt>
                <c:pt idx="28">
                  <c:v>31.524999999999999</c:v>
                </c:pt>
                <c:pt idx="29">
                  <c:v>32.882999999998759</c:v>
                </c:pt>
                <c:pt idx="30">
                  <c:v>34.24099999999973</c:v>
                </c:pt>
                <c:pt idx="31">
                  <c:v>35.5990000000007</c:v>
                </c:pt>
                <c:pt idx="32">
                  <c:v>37.053999999999377</c:v>
                </c:pt>
                <c:pt idx="33">
                  <c:v>38.412000000000347</c:v>
                </c:pt>
                <c:pt idx="34">
                  <c:v>39.769999999999122</c:v>
                </c:pt>
                <c:pt idx="35">
                  <c:v>41.225000000000001</c:v>
                </c:pt>
                <c:pt idx="36">
                  <c:v>42.582999999998762</c:v>
                </c:pt>
                <c:pt idx="37">
                  <c:v>44.134999999999557</c:v>
                </c:pt>
                <c:pt idx="38">
                  <c:v>45.493000000000528</c:v>
                </c:pt>
                <c:pt idx="39">
                  <c:v>47.044999999999114</c:v>
                </c:pt>
                <c:pt idx="40">
                  <c:v>48.5</c:v>
                </c:pt>
                <c:pt idx="41">
                  <c:v>49.954999999998662</c:v>
                </c:pt>
                <c:pt idx="42">
                  <c:v>51.506999999999458</c:v>
                </c:pt>
                <c:pt idx="43">
                  <c:v>52.962000000000351</c:v>
                </c:pt>
                <c:pt idx="44">
                  <c:v>54.513999999998937</c:v>
                </c:pt>
                <c:pt idx="45">
                  <c:v>56.065999999999732</c:v>
                </c:pt>
                <c:pt idx="46">
                  <c:v>57.618000000000528</c:v>
                </c:pt>
                <c:pt idx="47">
                  <c:v>59.169999999999121</c:v>
                </c:pt>
                <c:pt idx="48">
                  <c:v>60.721999999999909</c:v>
                </c:pt>
                <c:pt idx="49">
                  <c:v>62.371000000000599</c:v>
                </c:pt>
                <c:pt idx="50">
                  <c:v>63.922999999999199</c:v>
                </c:pt>
                <c:pt idx="51">
                  <c:v>65.571999999999903</c:v>
                </c:pt>
                <c:pt idx="52">
                  <c:v>67.221000000000615</c:v>
                </c:pt>
                <c:pt idx="53">
                  <c:v>68.869999999999123</c:v>
                </c:pt>
                <c:pt idx="54">
                  <c:v>70.61599999999973</c:v>
                </c:pt>
                <c:pt idx="55">
                  <c:v>72.36200000000035</c:v>
                </c:pt>
                <c:pt idx="56">
                  <c:v>74.107999999998754</c:v>
                </c:pt>
                <c:pt idx="57">
                  <c:v>75.853999999999374</c:v>
                </c:pt>
                <c:pt idx="58">
                  <c:v>77.599999999999994</c:v>
                </c:pt>
                <c:pt idx="59">
                  <c:v>79.346000000000615</c:v>
                </c:pt>
                <c:pt idx="60">
                  <c:v>81.188999999998941</c:v>
                </c:pt>
                <c:pt idx="61">
                  <c:v>83.031999999999485</c:v>
                </c:pt>
                <c:pt idx="62">
                  <c:v>84.971999999999923</c:v>
                </c:pt>
                <c:pt idx="63">
                  <c:v>86.815000000000438</c:v>
                </c:pt>
                <c:pt idx="64">
                  <c:v>88.754999999998674</c:v>
                </c:pt>
                <c:pt idx="65">
                  <c:v>90.694999999999126</c:v>
                </c:pt>
                <c:pt idx="66">
                  <c:v>92.634999999999565</c:v>
                </c:pt>
                <c:pt idx="67">
                  <c:v>94.671999999999912</c:v>
                </c:pt>
                <c:pt idx="68">
                  <c:v>96.709000000000273</c:v>
                </c:pt>
                <c:pt idx="69">
                  <c:v>98.746000000000606</c:v>
                </c:pt>
                <c:pt idx="70">
                  <c:v>100.8799999999987</c:v>
                </c:pt>
                <c:pt idx="71">
                  <c:v>103.0139999999989</c:v>
                </c:pt>
                <c:pt idx="72">
                  <c:v>105.2449999999991</c:v>
                </c:pt>
                <c:pt idx="73">
                  <c:v>107.4759999999993</c:v>
                </c:pt>
                <c:pt idx="74">
                  <c:v>109.7069999999995</c:v>
                </c:pt>
                <c:pt idx="75">
                  <c:v>111.9379999999996</c:v>
                </c:pt>
                <c:pt idx="76">
                  <c:v>114.26599999999971</c:v>
                </c:pt>
                <c:pt idx="77">
                  <c:v>116.6909999999997</c:v>
                </c:pt>
                <c:pt idx="78">
                  <c:v>119.1159999999997</c:v>
                </c:pt>
                <c:pt idx="79">
                  <c:v>121.63799999999959</c:v>
                </c:pt>
                <c:pt idx="80">
                  <c:v>121.63799999999959</c:v>
                </c:pt>
                <c:pt idx="81">
                  <c:v>121.7349999999996</c:v>
                </c:pt>
                <c:pt idx="82">
                  <c:v>121.7349999999996</c:v>
                </c:pt>
                <c:pt idx="83">
                  <c:v>121.7349999999996</c:v>
                </c:pt>
                <c:pt idx="84">
                  <c:v>121.7349999999996</c:v>
                </c:pt>
                <c:pt idx="85">
                  <c:v>121.8319999999995</c:v>
                </c:pt>
                <c:pt idx="86">
                  <c:v>122.0259999999993</c:v>
                </c:pt>
                <c:pt idx="87">
                  <c:v>122.12299999999919</c:v>
                </c:pt>
                <c:pt idx="88">
                  <c:v>122.316999999999</c:v>
                </c:pt>
                <c:pt idx="89">
                  <c:v>122.41399999999901</c:v>
                </c:pt>
                <c:pt idx="90">
                  <c:v>122.6079999999988</c:v>
                </c:pt>
                <c:pt idx="91">
                  <c:v>122.8020000000008</c:v>
                </c:pt>
                <c:pt idx="92">
                  <c:v>122.99600000000061</c:v>
                </c:pt>
                <c:pt idx="93">
                  <c:v>123.1900000000004</c:v>
                </c:pt>
                <c:pt idx="94">
                  <c:v>123.3840000000003</c:v>
                </c:pt>
                <c:pt idx="95">
                  <c:v>123.5780000000001</c:v>
                </c:pt>
                <c:pt idx="96">
                  <c:v>123.77199999999991</c:v>
                </c:pt>
                <c:pt idx="97">
                  <c:v>123.9659999999997</c:v>
                </c:pt>
                <c:pt idx="98">
                  <c:v>124.1599999999996</c:v>
                </c:pt>
                <c:pt idx="99">
                  <c:v>124.3539999999994</c:v>
                </c:pt>
                <c:pt idx="100">
                  <c:v>124.54799999999921</c:v>
                </c:pt>
                <c:pt idx="101">
                  <c:v>124.741999999999</c:v>
                </c:pt>
                <c:pt idx="102">
                  <c:v>125.03299999999879</c:v>
                </c:pt>
                <c:pt idx="103">
                  <c:v>125.2270000000008</c:v>
                </c:pt>
                <c:pt idx="104">
                  <c:v>125.4210000000006</c:v>
                </c:pt>
                <c:pt idx="105">
                  <c:v>125.61500000000041</c:v>
                </c:pt>
                <c:pt idx="106">
                  <c:v>125.9060000000002</c:v>
                </c:pt>
                <c:pt idx="107">
                  <c:v>126.1</c:v>
                </c:pt>
                <c:pt idx="108">
                  <c:v>126.39099999999971</c:v>
                </c:pt>
                <c:pt idx="109">
                  <c:v>126.5849999999996</c:v>
                </c:pt>
                <c:pt idx="110">
                  <c:v>126.7789999999994</c:v>
                </c:pt>
                <c:pt idx="111">
                  <c:v>127.0699999999991</c:v>
                </c:pt>
                <c:pt idx="112">
                  <c:v>127.2639999999989</c:v>
                </c:pt>
                <c:pt idx="113">
                  <c:v>127.5549999999987</c:v>
                </c:pt>
                <c:pt idx="114">
                  <c:v>127.74900000000071</c:v>
                </c:pt>
                <c:pt idx="115">
                  <c:v>128.04000000000039</c:v>
                </c:pt>
                <c:pt idx="116">
                  <c:v>128.23400000000021</c:v>
                </c:pt>
                <c:pt idx="117">
                  <c:v>128.52500000000001</c:v>
                </c:pt>
                <c:pt idx="118">
                  <c:v>128.7189999999998</c:v>
                </c:pt>
                <c:pt idx="119">
                  <c:v>129.00999999999951</c:v>
                </c:pt>
                <c:pt idx="120">
                  <c:v>129.30099999999931</c:v>
                </c:pt>
                <c:pt idx="121">
                  <c:v>129.4949999999991</c:v>
                </c:pt>
                <c:pt idx="122">
                  <c:v>129.78599999999881</c:v>
                </c:pt>
                <c:pt idx="123">
                  <c:v>129.9799999999986</c:v>
                </c:pt>
                <c:pt idx="124">
                  <c:v>130.27100000000061</c:v>
                </c:pt>
                <c:pt idx="125">
                  <c:v>130.56200000000041</c:v>
                </c:pt>
                <c:pt idx="126">
                  <c:v>130.7560000000002</c:v>
                </c:pt>
                <c:pt idx="127">
                  <c:v>131.047</c:v>
                </c:pt>
                <c:pt idx="128">
                  <c:v>131.33799999999971</c:v>
                </c:pt>
                <c:pt idx="129">
                  <c:v>131.62899999999939</c:v>
                </c:pt>
                <c:pt idx="130">
                  <c:v>131.82299999999921</c:v>
                </c:pt>
                <c:pt idx="131">
                  <c:v>132.1139999999989</c:v>
                </c:pt>
                <c:pt idx="132">
                  <c:v>132.40499999999861</c:v>
                </c:pt>
                <c:pt idx="133">
                  <c:v>132.69600000000059</c:v>
                </c:pt>
                <c:pt idx="134">
                  <c:v>132.98700000000039</c:v>
                </c:pt>
                <c:pt idx="135">
                  <c:v>133.18100000000021</c:v>
                </c:pt>
                <c:pt idx="136">
                  <c:v>133.47199999999989</c:v>
                </c:pt>
                <c:pt idx="137">
                  <c:v>133.76299999999961</c:v>
                </c:pt>
                <c:pt idx="138">
                  <c:v>134.05399999999941</c:v>
                </c:pt>
                <c:pt idx="139">
                  <c:v>134.24799999999919</c:v>
                </c:pt>
                <c:pt idx="140">
                  <c:v>134.53899999999891</c:v>
                </c:pt>
                <c:pt idx="141">
                  <c:v>134.82999999999871</c:v>
                </c:pt>
                <c:pt idx="142">
                  <c:v>135.12100000000061</c:v>
                </c:pt>
                <c:pt idx="143">
                  <c:v>135.4120000000004</c:v>
                </c:pt>
                <c:pt idx="144">
                  <c:v>135.60600000000019</c:v>
                </c:pt>
                <c:pt idx="145">
                  <c:v>135.89699999999999</c:v>
                </c:pt>
                <c:pt idx="146">
                  <c:v>136.1879999999997</c:v>
                </c:pt>
                <c:pt idx="147">
                  <c:v>136.47899999999939</c:v>
                </c:pt>
                <c:pt idx="148">
                  <c:v>136.7699999999991</c:v>
                </c:pt>
                <c:pt idx="149">
                  <c:v>137.06099999999881</c:v>
                </c:pt>
                <c:pt idx="150">
                  <c:v>137.3520000000008</c:v>
                </c:pt>
                <c:pt idx="151">
                  <c:v>137.64300000000051</c:v>
                </c:pt>
                <c:pt idx="152">
                  <c:v>137.83700000000039</c:v>
                </c:pt>
                <c:pt idx="153">
                  <c:v>138.1280000000001</c:v>
                </c:pt>
                <c:pt idx="154">
                  <c:v>138.41899999999981</c:v>
                </c:pt>
                <c:pt idx="155">
                  <c:v>138.70999999999961</c:v>
                </c:pt>
                <c:pt idx="156">
                  <c:v>139.00099999999929</c:v>
                </c:pt>
                <c:pt idx="157">
                  <c:v>139.29199999999901</c:v>
                </c:pt>
                <c:pt idx="158">
                  <c:v>139.5829999999988</c:v>
                </c:pt>
                <c:pt idx="159">
                  <c:v>139.87400000000071</c:v>
                </c:pt>
                <c:pt idx="160">
                  <c:v>140.16500000000039</c:v>
                </c:pt>
                <c:pt idx="161">
                  <c:v>140.45600000000019</c:v>
                </c:pt>
                <c:pt idx="162">
                  <c:v>140.74700000000001</c:v>
                </c:pt>
                <c:pt idx="163">
                  <c:v>141.03799999999961</c:v>
                </c:pt>
                <c:pt idx="164">
                  <c:v>141.32899999999941</c:v>
                </c:pt>
                <c:pt idx="165">
                  <c:v>141.6199999999991</c:v>
                </c:pt>
                <c:pt idx="166">
                  <c:v>141.91099999999881</c:v>
                </c:pt>
                <c:pt idx="167">
                  <c:v>142.20200000000079</c:v>
                </c:pt>
                <c:pt idx="168">
                  <c:v>142.49300000000051</c:v>
                </c:pt>
                <c:pt idx="169">
                  <c:v>142.68700000000041</c:v>
                </c:pt>
                <c:pt idx="170">
                  <c:v>142.97800000000009</c:v>
                </c:pt>
                <c:pt idx="171">
                  <c:v>143.26899999999981</c:v>
                </c:pt>
                <c:pt idx="172">
                  <c:v>143.5599999999996</c:v>
                </c:pt>
                <c:pt idx="173">
                  <c:v>143.85099999999929</c:v>
                </c:pt>
                <c:pt idx="174">
                  <c:v>144.141999999999</c:v>
                </c:pt>
                <c:pt idx="175">
                  <c:v>144.43299999999871</c:v>
                </c:pt>
                <c:pt idx="176">
                  <c:v>144.82100000000059</c:v>
                </c:pt>
                <c:pt idx="177">
                  <c:v>145.11200000000031</c:v>
                </c:pt>
                <c:pt idx="178">
                  <c:v>145.40300000000011</c:v>
                </c:pt>
                <c:pt idx="179">
                  <c:v>145.69399999999979</c:v>
                </c:pt>
                <c:pt idx="180">
                  <c:v>145.98499999999959</c:v>
                </c:pt>
                <c:pt idx="181">
                  <c:v>146.27599999999919</c:v>
                </c:pt>
                <c:pt idx="182">
                  <c:v>146.56699999999901</c:v>
                </c:pt>
                <c:pt idx="183">
                  <c:v>146.85799999999881</c:v>
                </c:pt>
                <c:pt idx="184">
                  <c:v>147.14900000000071</c:v>
                </c:pt>
                <c:pt idx="185">
                  <c:v>147.4400000000004</c:v>
                </c:pt>
                <c:pt idx="186">
                  <c:v>147.73100000000019</c:v>
                </c:pt>
                <c:pt idx="187">
                  <c:v>148.02199999999999</c:v>
                </c:pt>
                <c:pt idx="188">
                  <c:v>148.3129999999997</c:v>
                </c:pt>
                <c:pt idx="189">
                  <c:v>148.60399999999939</c:v>
                </c:pt>
                <c:pt idx="190">
                  <c:v>148.8949999999991</c:v>
                </c:pt>
                <c:pt idx="191">
                  <c:v>149.18599999999881</c:v>
                </c:pt>
                <c:pt idx="192">
                  <c:v>149.4770000000008</c:v>
                </c:pt>
                <c:pt idx="193">
                  <c:v>149.76800000000051</c:v>
                </c:pt>
                <c:pt idx="194">
                  <c:v>150.05900000000031</c:v>
                </c:pt>
                <c:pt idx="195">
                  <c:v>150.35</c:v>
                </c:pt>
                <c:pt idx="196">
                  <c:v>150.64099999999971</c:v>
                </c:pt>
                <c:pt idx="197">
                  <c:v>150.9319999999995</c:v>
                </c:pt>
                <c:pt idx="198">
                  <c:v>151.22299999999919</c:v>
                </c:pt>
                <c:pt idx="199">
                  <c:v>151.5139999999989</c:v>
                </c:pt>
                <c:pt idx="200">
                  <c:v>151.80499999999861</c:v>
                </c:pt>
                <c:pt idx="201">
                  <c:v>152.0960000000006</c:v>
                </c:pt>
                <c:pt idx="202">
                  <c:v>152.48400000000029</c:v>
                </c:pt>
                <c:pt idx="203">
                  <c:v>152.67800000000011</c:v>
                </c:pt>
                <c:pt idx="204">
                  <c:v>153.06599999999969</c:v>
                </c:pt>
                <c:pt idx="205">
                  <c:v>153.35699999999949</c:v>
                </c:pt>
                <c:pt idx="206">
                  <c:v>153.6479999999992</c:v>
                </c:pt>
                <c:pt idx="207">
                  <c:v>153.93899999999891</c:v>
                </c:pt>
                <c:pt idx="208">
                  <c:v>154.2299999999986</c:v>
                </c:pt>
                <c:pt idx="209">
                  <c:v>154.52100000000061</c:v>
                </c:pt>
                <c:pt idx="210">
                  <c:v>154.81200000000041</c:v>
                </c:pt>
                <c:pt idx="211">
                  <c:v>155.10300000000001</c:v>
                </c:pt>
                <c:pt idx="212">
                  <c:v>155.39399999999981</c:v>
                </c:pt>
                <c:pt idx="213">
                  <c:v>155.6849999999996</c:v>
                </c:pt>
                <c:pt idx="214">
                  <c:v>155.97599999999929</c:v>
                </c:pt>
                <c:pt idx="215">
                  <c:v>156.266999999999</c:v>
                </c:pt>
                <c:pt idx="216">
                  <c:v>156.55799999999871</c:v>
                </c:pt>
                <c:pt idx="217">
                  <c:v>156.8490000000007</c:v>
                </c:pt>
                <c:pt idx="218">
                  <c:v>157.14000000000041</c:v>
                </c:pt>
                <c:pt idx="219">
                  <c:v>157.43100000000021</c:v>
                </c:pt>
                <c:pt idx="220">
                  <c:v>157.72199999999989</c:v>
                </c:pt>
                <c:pt idx="221">
                  <c:v>158.01299999999961</c:v>
                </c:pt>
                <c:pt idx="222">
                  <c:v>158.4009999999993</c:v>
                </c:pt>
                <c:pt idx="223">
                  <c:v>158.59499999999909</c:v>
                </c:pt>
                <c:pt idx="224">
                  <c:v>158.98299999999881</c:v>
                </c:pt>
                <c:pt idx="225">
                  <c:v>159.27400000000071</c:v>
                </c:pt>
                <c:pt idx="226">
                  <c:v>159.5650000000004</c:v>
                </c:pt>
                <c:pt idx="227">
                  <c:v>159.85600000000019</c:v>
                </c:pt>
                <c:pt idx="228">
                  <c:v>160.14699999999999</c:v>
                </c:pt>
                <c:pt idx="229">
                  <c:v>160.4379999999997</c:v>
                </c:pt>
                <c:pt idx="230">
                  <c:v>160.72899999999939</c:v>
                </c:pt>
                <c:pt idx="231">
                  <c:v>161.0199999999991</c:v>
                </c:pt>
                <c:pt idx="232">
                  <c:v>161.31099999999881</c:v>
                </c:pt>
                <c:pt idx="233">
                  <c:v>161.6020000000008</c:v>
                </c:pt>
                <c:pt idx="234">
                  <c:v>161.89300000000051</c:v>
                </c:pt>
                <c:pt idx="235">
                  <c:v>162.2810000000002</c:v>
                </c:pt>
                <c:pt idx="236">
                  <c:v>162.57199999999989</c:v>
                </c:pt>
                <c:pt idx="237">
                  <c:v>162.86299999999969</c:v>
                </c:pt>
                <c:pt idx="238">
                  <c:v>163.1539999999994</c:v>
                </c:pt>
                <c:pt idx="239">
                  <c:v>163.44499999999911</c:v>
                </c:pt>
                <c:pt idx="240">
                  <c:v>163.7359999999988</c:v>
                </c:pt>
                <c:pt idx="241">
                  <c:v>164.02700000000081</c:v>
                </c:pt>
                <c:pt idx="242">
                  <c:v>164.31800000000061</c:v>
                </c:pt>
                <c:pt idx="243">
                  <c:v>164.60900000000021</c:v>
                </c:pt>
                <c:pt idx="244">
                  <c:v>164.9</c:v>
                </c:pt>
                <c:pt idx="245">
                  <c:v>165.19099999999969</c:v>
                </c:pt>
                <c:pt idx="246">
                  <c:v>165.48199999999949</c:v>
                </c:pt>
                <c:pt idx="247">
                  <c:v>165.8699999999991</c:v>
                </c:pt>
                <c:pt idx="248">
                  <c:v>166.16099999999881</c:v>
                </c:pt>
                <c:pt idx="249">
                  <c:v>166.45200000000079</c:v>
                </c:pt>
                <c:pt idx="250">
                  <c:v>166.74300000000051</c:v>
                </c:pt>
                <c:pt idx="251">
                  <c:v>167.03400000000019</c:v>
                </c:pt>
                <c:pt idx="252">
                  <c:v>167.32499999999999</c:v>
                </c:pt>
                <c:pt idx="253">
                  <c:v>167.6159999999997</c:v>
                </c:pt>
                <c:pt idx="254">
                  <c:v>167.9069999999995</c:v>
                </c:pt>
                <c:pt idx="255">
                  <c:v>168.19799999999921</c:v>
                </c:pt>
                <c:pt idx="256">
                  <c:v>168.58599999999879</c:v>
                </c:pt>
                <c:pt idx="257">
                  <c:v>168.87700000000081</c:v>
                </c:pt>
                <c:pt idx="258">
                  <c:v>169.16800000000049</c:v>
                </c:pt>
                <c:pt idx="259">
                  <c:v>169.45900000000029</c:v>
                </c:pt>
                <c:pt idx="260">
                  <c:v>169.75</c:v>
                </c:pt>
                <c:pt idx="261">
                  <c:v>170.04099999999971</c:v>
                </c:pt>
                <c:pt idx="262">
                  <c:v>170.33199999999951</c:v>
                </c:pt>
                <c:pt idx="263">
                  <c:v>170.62299999999919</c:v>
                </c:pt>
                <c:pt idx="264">
                  <c:v>171.0109999999988</c:v>
                </c:pt>
                <c:pt idx="265">
                  <c:v>171.30200000000079</c:v>
                </c:pt>
                <c:pt idx="266">
                  <c:v>171.5930000000005</c:v>
                </c:pt>
                <c:pt idx="267">
                  <c:v>171.88400000000021</c:v>
                </c:pt>
                <c:pt idx="268">
                  <c:v>172.17500000000001</c:v>
                </c:pt>
                <c:pt idx="269">
                  <c:v>172.46599999999981</c:v>
                </c:pt>
                <c:pt idx="270">
                  <c:v>172.75699999999949</c:v>
                </c:pt>
                <c:pt idx="271">
                  <c:v>173.1449999999991</c:v>
                </c:pt>
                <c:pt idx="272">
                  <c:v>173.43599999999881</c:v>
                </c:pt>
                <c:pt idx="273">
                  <c:v>173.7270000000008</c:v>
                </c:pt>
                <c:pt idx="274">
                  <c:v>174.01800000000051</c:v>
                </c:pt>
                <c:pt idx="275">
                  <c:v>174.30900000000031</c:v>
                </c:pt>
                <c:pt idx="276">
                  <c:v>174.6</c:v>
                </c:pt>
                <c:pt idx="277">
                  <c:v>174.89099999999979</c:v>
                </c:pt>
                <c:pt idx="278">
                  <c:v>175.1819999999995</c:v>
                </c:pt>
                <c:pt idx="279">
                  <c:v>175.56999999999911</c:v>
                </c:pt>
                <c:pt idx="280">
                  <c:v>175.86099999999891</c:v>
                </c:pt>
                <c:pt idx="281">
                  <c:v>176.15200000000081</c:v>
                </c:pt>
                <c:pt idx="282">
                  <c:v>176.4430000000005</c:v>
                </c:pt>
                <c:pt idx="283">
                  <c:v>176.73400000000021</c:v>
                </c:pt>
                <c:pt idx="284">
                  <c:v>177.02500000000001</c:v>
                </c:pt>
                <c:pt idx="285">
                  <c:v>177.41299999999961</c:v>
                </c:pt>
                <c:pt idx="286">
                  <c:v>177.70399999999941</c:v>
                </c:pt>
                <c:pt idx="287">
                  <c:v>177.9949999999991</c:v>
                </c:pt>
                <c:pt idx="288">
                  <c:v>178.28599999999881</c:v>
                </c:pt>
                <c:pt idx="289">
                  <c:v>178.57700000000079</c:v>
                </c:pt>
                <c:pt idx="290">
                  <c:v>178.86800000000051</c:v>
                </c:pt>
                <c:pt idx="291">
                  <c:v>179.15900000000019</c:v>
                </c:pt>
                <c:pt idx="292">
                  <c:v>179.547</c:v>
                </c:pt>
                <c:pt idx="293">
                  <c:v>179.7409999999997</c:v>
                </c:pt>
                <c:pt idx="294">
                  <c:v>180.12899999999939</c:v>
                </c:pt>
                <c:pt idx="295">
                  <c:v>180.41999999999911</c:v>
                </c:pt>
                <c:pt idx="296">
                  <c:v>180.71099999999879</c:v>
                </c:pt>
                <c:pt idx="297">
                  <c:v>181.00200000000081</c:v>
                </c:pt>
                <c:pt idx="298">
                  <c:v>181.29300000000049</c:v>
                </c:pt>
                <c:pt idx="299">
                  <c:v>181.68100000000021</c:v>
                </c:pt>
                <c:pt idx="300">
                  <c:v>181.97199999999989</c:v>
                </c:pt>
                <c:pt idx="301">
                  <c:v>182.26299999999961</c:v>
                </c:pt>
                <c:pt idx="302">
                  <c:v>182.55399999999941</c:v>
                </c:pt>
                <c:pt idx="303">
                  <c:v>182.84499999999909</c:v>
                </c:pt>
                <c:pt idx="304">
                  <c:v>183.23299999999881</c:v>
                </c:pt>
                <c:pt idx="305">
                  <c:v>183.52400000000071</c:v>
                </c:pt>
                <c:pt idx="306">
                  <c:v>183.8150000000004</c:v>
                </c:pt>
                <c:pt idx="307">
                  <c:v>184.10600000000019</c:v>
                </c:pt>
                <c:pt idx="308">
                  <c:v>184.39699999999999</c:v>
                </c:pt>
                <c:pt idx="309">
                  <c:v>184.78499999999951</c:v>
                </c:pt>
                <c:pt idx="310">
                  <c:v>185.07599999999931</c:v>
                </c:pt>
                <c:pt idx="311">
                  <c:v>185.36699999999911</c:v>
                </c:pt>
                <c:pt idx="312">
                  <c:v>185.65799999999879</c:v>
                </c:pt>
                <c:pt idx="313">
                  <c:v>185.94900000000069</c:v>
                </c:pt>
                <c:pt idx="314">
                  <c:v>186.33700000000039</c:v>
                </c:pt>
                <c:pt idx="315">
                  <c:v>186.6280000000001</c:v>
                </c:pt>
                <c:pt idx="316">
                  <c:v>186.91899999999981</c:v>
                </c:pt>
                <c:pt idx="317">
                  <c:v>187.20999999999961</c:v>
                </c:pt>
                <c:pt idx="318">
                  <c:v>187.50099999999929</c:v>
                </c:pt>
                <c:pt idx="319">
                  <c:v>187.88899999999899</c:v>
                </c:pt>
                <c:pt idx="320">
                  <c:v>188.17999999999861</c:v>
                </c:pt>
                <c:pt idx="321">
                  <c:v>188.4710000000006</c:v>
                </c:pt>
                <c:pt idx="322">
                  <c:v>188.85900000000029</c:v>
                </c:pt>
                <c:pt idx="323">
                  <c:v>189.15</c:v>
                </c:pt>
                <c:pt idx="324">
                  <c:v>189.44099999999969</c:v>
                </c:pt>
                <c:pt idx="325">
                  <c:v>189.73199999999949</c:v>
                </c:pt>
                <c:pt idx="326">
                  <c:v>190.0229999999992</c:v>
                </c:pt>
                <c:pt idx="327">
                  <c:v>190.41099999999881</c:v>
                </c:pt>
                <c:pt idx="328">
                  <c:v>190.70200000000079</c:v>
                </c:pt>
                <c:pt idx="329">
                  <c:v>190.99300000000051</c:v>
                </c:pt>
                <c:pt idx="330">
                  <c:v>191.28400000000019</c:v>
                </c:pt>
                <c:pt idx="331">
                  <c:v>191.57499999999999</c:v>
                </c:pt>
                <c:pt idx="332">
                  <c:v>191.96299999999971</c:v>
                </c:pt>
                <c:pt idx="333">
                  <c:v>192.25399999999939</c:v>
                </c:pt>
                <c:pt idx="334">
                  <c:v>192.54499999999911</c:v>
                </c:pt>
                <c:pt idx="335">
                  <c:v>192.83599999999879</c:v>
                </c:pt>
                <c:pt idx="336">
                  <c:v>193.12700000000081</c:v>
                </c:pt>
                <c:pt idx="337">
                  <c:v>193.51500000000041</c:v>
                </c:pt>
                <c:pt idx="338">
                  <c:v>193.80600000000021</c:v>
                </c:pt>
                <c:pt idx="339">
                  <c:v>194.09699999999989</c:v>
                </c:pt>
                <c:pt idx="340">
                  <c:v>194.38799999999969</c:v>
                </c:pt>
                <c:pt idx="341">
                  <c:v>194.67899999999941</c:v>
                </c:pt>
                <c:pt idx="342">
                  <c:v>195.06699999999901</c:v>
                </c:pt>
                <c:pt idx="343">
                  <c:v>195.35799999999881</c:v>
                </c:pt>
                <c:pt idx="344">
                  <c:v>195.64900000000071</c:v>
                </c:pt>
                <c:pt idx="345">
                  <c:v>195.9400000000004</c:v>
                </c:pt>
                <c:pt idx="346">
                  <c:v>196.32800000000009</c:v>
                </c:pt>
                <c:pt idx="347">
                  <c:v>196.6189999999998</c:v>
                </c:pt>
                <c:pt idx="348">
                  <c:v>196.90999999999951</c:v>
                </c:pt>
                <c:pt idx="349">
                  <c:v>197.20099999999931</c:v>
                </c:pt>
                <c:pt idx="350">
                  <c:v>197.58899999999889</c:v>
                </c:pt>
                <c:pt idx="351">
                  <c:v>197.8799999999986</c:v>
                </c:pt>
                <c:pt idx="352">
                  <c:v>198.17100000000059</c:v>
                </c:pt>
                <c:pt idx="353">
                  <c:v>198.46200000000039</c:v>
                </c:pt>
                <c:pt idx="354">
                  <c:v>198.85</c:v>
                </c:pt>
                <c:pt idx="355">
                  <c:v>199.14099999999971</c:v>
                </c:pt>
                <c:pt idx="356">
                  <c:v>199.4319999999995</c:v>
                </c:pt>
                <c:pt idx="357">
                  <c:v>199.81999999999911</c:v>
                </c:pt>
                <c:pt idx="358">
                  <c:v>200.1109999999988</c:v>
                </c:pt>
                <c:pt idx="359">
                  <c:v>200.40200000000081</c:v>
                </c:pt>
                <c:pt idx="360">
                  <c:v>200.79000000000039</c:v>
                </c:pt>
                <c:pt idx="361">
                  <c:v>201.08100000000019</c:v>
                </c:pt>
                <c:pt idx="362">
                  <c:v>201.37200000000001</c:v>
                </c:pt>
                <c:pt idx="363">
                  <c:v>201.75999999999951</c:v>
                </c:pt>
                <c:pt idx="364">
                  <c:v>202.05099999999931</c:v>
                </c:pt>
                <c:pt idx="365">
                  <c:v>202.438999999999</c:v>
                </c:pt>
                <c:pt idx="366">
                  <c:v>202.7299999999986</c:v>
                </c:pt>
                <c:pt idx="367">
                  <c:v>203.02100000000061</c:v>
                </c:pt>
                <c:pt idx="368">
                  <c:v>203.31200000000041</c:v>
                </c:pt>
                <c:pt idx="369">
                  <c:v>203.7</c:v>
                </c:pt>
                <c:pt idx="370">
                  <c:v>203.99099999999979</c:v>
                </c:pt>
                <c:pt idx="371">
                  <c:v>204.28199999999941</c:v>
                </c:pt>
                <c:pt idx="372">
                  <c:v>204.57299999999921</c:v>
                </c:pt>
                <c:pt idx="373">
                  <c:v>204.96099999999879</c:v>
                </c:pt>
                <c:pt idx="374">
                  <c:v>205.25200000000081</c:v>
                </c:pt>
                <c:pt idx="375">
                  <c:v>205.64000000000041</c:v>
                </c:pt>
                <c:pt idx="376">
                  <c:v>205.93100000000021</c:v>
                </c:pt>
                <c:pt idx="377">
                  <c:v>206.31899999999979</c:v>
                </c:pt>
                <c:pt idx="378">
                  <c:v>206.6099999999995</c:v>
                </c:pt>
                <c:pt idx="379">
                  <c:v>206.9009999999993</c:v>
                </c:pt>
                <c:pt idx="380">
                  <c:v>207.28899999999891</c:v>
                </c:pt>
                <c:pt idx="381">
                  <c:v>207.57999999999859</c:v>
                </c:pt>
                <c:pt idx="382">
                  <c:v>207.87100000000061</c:v>
                </c:pt>
                <c:pt idx="383">
                  <c:v>208.25900000000021</c:v>
                </c:pt>
                <c:pt idx="384">
                  <c:v>208.55</c:v>
                </c:pt>
                <c:pt idx="385">
                  <c:v>208.84099999999981</c:v>
                </c:pt>
                <c:pt idx="386">
                  <c:v>209.22899999999939</c:v>
                </c:pt>
                <c:pt idx="387">
                  <c:v>209.5199999999991</c:v>
                </c:pt>
                <c:pt idx="388">
                  <c:v>209.81099999999881</c:v>
                </c:pt>
                <c:pt idx="389">
                  <c:v>210.19900000000069</c:v>
                </c:pt>
                <c:pt idx="390">
                  <c:v>210.49000000000041</c:v>
                </c:pt>
                <c:pt idx="391">
                  <c:v>210.8780000000001</c:v>
                </c:pt>
                <c:pt idx="392">
                  <c:v>211.16899999999981</c:v>
                </c:pt>
                <c:pt idx="393">
                  <c:v>211.5569999999995</c:v>
                </c:pt>
                <c:pt idx="394">
                  <c:v>211.84799999999919</c:v>
                </c:pt>
                <c:pt idx="395">
                  <c:v>212.2359999999988</c:v>
                </c:pt>
                <c:pt idx="396">
                  <c:v>212.52700000000081</c:v>
                </c:pt>
                <c:pt idx="397">
                  <c:v>212.91500000000039</c:v>
                </c:pt>
                <c:pt idx="398">
                  <c:v>213.20600000000019</c:v>
                </c:pt>
                <c:pt idx="399">
                  <c:v>213.49700000000001</c:v>
                </c:pt>
                <c:pt idx="400">
                  <c:v>213.88499999999959</c:v>
                </c:pt>
                <c:pt idx="401">
                  <c:v>214.17599999999931</c:v>
                </c:pt>
                <c:pt idx="402">
                  <c:v>214.56399999999891</c:v>
                </c:pt>
                <c:pt idx="403">
                  <c:v>214.85499999999871</c:v>
                </c:pt>
                <c:pt idx="404">
                  <c:v>215.14600000000061</c:v>
                </c:pt>
                <c:pt idx="405">
                  <c:v>215.53400000000019</c:v>
                </c:pt>
                <c:pt idx="406">
                  <c:v>215.82499999999999</c:v>
                </c:pt>
                <c:pt idx="407">
                  <c:v>216.2129999999996</c:v>
                </c:pt>
                <c:pt idx="408">
                  <c:v>216.50399999999939</c:v>
                </c:pt>
                <c:pt idx="409">
                  <c:v>216.891999999999</c:v>
                </c:pt>
                <c:pt idx="410">
                  <c:v>217.18299999999871</c:v>
                </c:pt>
                <c:pt idx="411">
                  <c:v>217.57100000000059</c:v>
                </c:pt>
                <c:pt idx="412">
                  <c:v>217.86200000000039</c:v>
                </c:pt>
                <c:pt idx="413">
                  <c:v>218.24999999999989</c:v>
                </c:pt>
                <c:pt idx="414">
                  <c:v>218.63799999999961</c:v>
                </c:pt>
                <c:pt idx="415">
                  <c:v>218.92899999999941</c:v>
                </c:pt>
                <c:pt idx="416">
                  <c:v>219.31699999999901</c:v>
                </c:pt>
                <c:pt idx="417">
                  <c:v>219.70499999999859</c:v>
                </c:pt>
                <c:pt idx="418">
                  <c:v>219.99600000000061</c:v>
                </c:pt>
                <c:pt idx="419">
                  <c:v>220.38400000000021</c:v>
                </c:pt>
                <c:pt idx="420">
                  <c:v>220.67500000000001</c:v>
                </c:pt>
                <c:pt idx="421">
                  <c:v>221.06299999999959</c:v>
                </c:pt>
                <c:pt idx="422">
                  <c:v>221.35399999999939</c:v>
                </c:pt>
                <c:pt idx="423">
                  <c:v>221.741999999999</c:v>
                </c:pt>
                <c:pt idx="424">
                  <c:v>222.03299999999871</c:v>
                </c:pt>
                <c:pt idx="425">
                  <c:v>222.42100000000059</c:v>
                </c:pt>
                <c:pt idx="426">
                  <c:v>222.80900000000031</c:v>
                </c:pt>
                <c:pt idx="427">
                  <c:v>223.1</c:v>
                </c:pt>
                <c:pt idx="428">
                  <c:v>223.48799999999969</c:v>
                </c:pt>
                <c:pt idx="429">
                  <c:v>223.7789999999994</c:v>
                </c:pt>
                <c:pt idx="430">
                  <c:v>224.16699999999901</c:v>
                </c:pt>
                <c:pt idx="431">
                  <c:v>224.4579999999988</c:v>
                </c:pt>
                <c:pt idx="432">
                  <c:v>224.8460000000006</c:v>
                </c:pt>
                <c:pt idx="433">
                  <c:v>225.23400000000021</c:v>
                </c:pt>
                <c:pt idx="434">
                  <c:v>225.52500000000001</c:v>
                </c:pt>
                <c:pt idx="435">
                  <c:v>225.91299999999961</c:v>
                </c:pt>
                <c:pt idx="436">
                  <c:v>226.20399999999941</c:v>
                </c:pt>
                <c:pt idx="437">
                  <c:v>226.59199999999899</c:v>
                </c:pt>
                <c:pt idx="438">
                  <c:v>226.9799999999986</c:v>
                </c:pt>
                <c:pt idx="439">
                  <c:v>227.27100000000061</c:v>
                </c:pt>
                <c:pt idx="440">
                  <c:v>227.65900000000019</c:v>
                </c:pt>
                <c:pt idx="441">
                  <c:v>227.95</c:v>
                </c:pt>
                <c:pt idx="442">
                  <c:v>228.33799999999971</c:v>
                </c:pt>
                <c:pt idx="443">
                  <c:v>228.62899999999939</c:v>
                </c:pt>
                <c:pt idx="444">
                  <c:v>229.016999999999</c:v>
                </c:pt>
                <c:pt idx="445">
                  <c:v>229.40499999999861</c:v>
                </c:pt>
                <c:pt idx="446">
                  <c:v>229.69600000000059</c:v>
                </c:pt>
                <c:pt idx="447">
                  <c:v>230.08400000000029</c:v>
                </c:pt>
                <c:pt idx="448">
                  <c:v>230.47199999999989</c:v>
                </c:pt>
                <c:pt idx="449">
                  <c:v>230.76299999999961</c:v>
                </c:pt>
                <c:pt idx="450">
                  <c:v>231.1509999999993</c:v>
                </c:pt>
                <c:pt idx="451">
                  <c:v>231.44199999999901</c:v>
                </c:pt>
                <c:pt idx="452">
                  <c:v>231.82999999999859</c:v>
                </c:pt>
                <c:pt idx="453">
                  <c:v>232.2180000000005</c:v>
                </c:pt>
                <c:pt idx="454">
                  <c:v>232.50900000000021</c:v>
                </c:pt>
                <c:pt idx="455">
                  <c:v>232.89699999999999</c:v>
                </c:pt>
                <c:pt idx="456">
                  <c:v>233.18799999999959</c:v>
                </c:pt>
                <c:pt idx="457">
                  <c:v>233.57599999999931</c:v>
                </c:pt>
                <c:pt idx="458">
                  <c:v>233.96399999999889</c:v>
                </c:pt>
                <c:pt idx="459">
                  <c:v>234.2549999999986</c:v>
                </c:pt>
                <c:pt idx="460">
                  <c:v>234.64300000000051</c:v>
                </c:pt>
                <c:pt idx="461">
                  <c:v>235.0310000000002</c:v>
                </c:pt>
                <c:pt idx="462">
                  <c:v>235.41899999999981</c:v>
                </c:pt>
                <c:pt idx="463">
                  <c:v>235.70999999999961</c:v>
                </c:pt>
                <c:pt idx="464">
                  <c:v>236.09799999999919</c:v>
                </c:pt>
                <c:pt idx="465">
                  <c:v>236.4859999999988</c:v>
                </c:pt>
                <c:pt idx="466">
                  <c:v>236.87400000000071</c:v>
                </c:pt>
                <c:pt idx="467">
                  <c:v>237.16500000000039</c:v>
                </c:pt>
                <c:pt idx="468">
                  <c:v>237.55300000000011</c:v>
                </c:pt>
                <c:pt idx="469">
                  <c:v>237.94099999999969</c:v>
                </c:pt>
                <c:pt idx="470">
                  <c:v>238.23199999999949</c:v>
                </c:pt>
                <c:pt idx="471">
                  <c:v>238.6199999999991</c:v>
                </c:pt>
                <c:pt idx="472">
                  <c:v>238.81399999999891</c:v>
                </c:pt>
              </c:numCache>
            </c:numRef>
          </c:xVal>
          <c:yVal>
            <c:numRef>
              <c:f>Sheet15!$S$2:$S$495</c:f>
              <c:numCache>
                <c:formatCode>General</c:formatCode>
                <c:ptCount val="494"/>
                <c:pt idx="0" formatCode="0.00E+00">
                  <c:v>5.5686900000000003E-3</c:v>
                </c:pt>
                <c:pt idx="1">
                  <c:v>1.5668999999999999E-2</c:v>
                </c:pt>
                <c:pt idx="2">
                  <c:v>2.57218E-2</c:v>
                </c:pt>
                <c:pt idx="3">
                  <c:v>3.5869999999999999E-2</c:v>
                </c:pt>
                <c:pt idx="4">
                  <c:v>4.5999100000000001E-2</c:v>
                </c:pt>
                <c:pt idx="5">
                  <c:v>5.6051900000000002E-2</c:v>
                </c:pt>
                <c:pt idx="6">
                  <c:v>6.6142900000000004E-2</c:v>
                </c:pt>
                <c:pt idx="7">
                  <c:v>7.6310100000000006E-2</c:v>
                </c:pt>
                <c:pt idx="8">
                  <c:v>8.6343900000000001E-2</c:v>
                </c:pt>
                <c:pt idx="9">
                  <c:v>9.6377599999999994E-2</c:v>
                </c:pt>
                <c:pt idx="10">
                  <c:v>0.106392</c:v>
                </c:pt>
                <c:pt idx="11">
                  <c:v>0.116426</c:v>
                </c:pt>
                <c:pt idx="12">
                  <c:v>0.12647900000000001</c:v>
                </c:pt>
                <c:pt idx="13">
                  <c:v>0.13655100000000001</c:v>
                </c:pt>
                <c:pt idx="14">
                  <c:v>0.14671799999999999</c:v>
                </c:pt>
                <c:pt idx="15">
                  <c:v>0.156752</c:v>
                </c:pt>
                <c:pt idx="16">
                  <c:v>0.16680400000000001</c:v>
                </c:pt>
                <c:pt idx="17">
                  <c:v>0.17685699999999999</c:v>
                </c:pt>
                <c:pt idx="18">
                  <c:v>0.18690999999999999</c:v>
                </c:pt>
                <c:pt idx="19">
                  <c:v>0.19694400000000001</c:v>
                </c:pt>
                <c:pt idx="20">
                  <c:v>0.206958</c:v>
                </c:pt>
                <c:pt idx="21">
                  <c:v>0.21703</c:v>
                </c:pt>
                <c:pt idx="22">
                  <c:v>0.22708300000000001</c:v>
                </c:pt>
                <c:pt idx="23">
                  <c:v>0.237098</c:v>
                </c:pt>
                <c:pt idx="24">
                  <c:v>0.247112</c:v>
                </c:pt>
                <c:pt idx="25">
                  <c:v>0.25722200000000001</c:v>
                </c:pt>
                <c:pt idx="26">
                  <c:v>0.267237</c:v>
                </c:pt>
                <c:pt idx="27">
                  <c:v>0.27734700000000001</c:v>
                </c:pt>
                <c:pt idx="28">
                  <c:v>0.287381</c:v>
                </c:pt>
                <c:pt idx="29">
                  <c:v>0.29743399999999998</c:v>
                </c:pt>
                <c:pt idx="30">
                  <c:v>0.30748700000000001</c:v>
                </c:pt>
                <c:pt idx="31">
                  <c:v>0.317577</c:v>
                </c:pt>
                <c:pt idx="32">
                  <c:v>0.32759199999999999</c:v>
                </c:pt>
                <c:pt idx="33">
                  <c:v>0.33760699999999999</c:v>
                </c:pt>
                <c:pt idx="34">
                  <c:v>0.34764</c:v>
                </c:pt>
                <c:pt idx="35">
                  <c:v>0.35773100000000002</c:v>
                </c:pt>
                <c:pt idx="36">
                  <c:v>0.36776500000000001</c:v>
                </c:pt>
                <c:pt idx="37">
                  <c:v>0.37778</c:v>
                </c:pt>
                <c:pt idx="38">
                  <c:v>0.38785199999999997</c:v>
                </c:pt>
                <c:pt idx="39">
                  <c:v>0.397866</c:v>
                </c:pt>
                <c:pt idx="40">
                  <c:v>0.407995</c:v>
                </c:pt>
                <c:pt idx="41">
                  <c:v>0.41800999999999999</c:v>
                </c:pt>
                <c:pt idx="42">
                  <c:v>0.42804399999999998</c:v>
                </c:pt>
                <c:pt idx="43">
                  <c:v>0.43809700000000001</c:v>
                </c:pt>
                <c:pt idx="44">
                  <c:v>0.44812999999999997</c:v>
                </c:pt>
                <c:pt idx="45">
                  <c:v>0.45816400000000002</c:v>
                </c:pt>
                <c:pt idx="46">
                  <c:v>0.46821699999999999</c:v>
                </c:pt>
                <c:pt idx="47">
                  <c:v>0.47823199999999999</c:v>
                </c:pt>
                <c:pt idx="48">
                  <c:v>0.488265</c:v>
                </c:pt>
                <c:pt idx="49">
                  <c:v>0.49829899999999999</c:v>
                </c:pt>
                <c:pt idx="50">
                  <c:v>0.50833300000000003</c:v>
                </c:pt>
                <c:pt idx="51">
                  <c:v>0.518405</c:v>
                </c:pt>
                <c:pt idx="52">
                  <c:v>0.52843799999999996</c:v>
                </c:pt>
                <c:pt idx="53">
                  <c:v>0.53862500000000002</c:v>
                </c:pt>
                <c:pt idx="54">
                  <c:v>0.548678</c:v>
                </c:pt>
                <c:pt idx="55">
                  <c:v>0.55874900000000005</c:v>
                </c:pt>
                <c:pt idx="56">
                  <c:v>0.56880200000000003</c:v>
                </c:pt>
                <c:pt idx="57">
                  <c:v>0.57881700000000003</c:v>
                </c:pt>
                <c:pt idx="58">
                  <c:v>0.58887</c:v>
                </c:pt>
                <c:pt idx="59">
                  <c:v>0.59890299999999996</c:v>
                </c:pt>
                <c:pt idx="60">
                  <c:v>0.60897500000000004</c:v>
                </c:pt>
                <c:pt idx="61">
                  <c:v>0.61918099999999998</c:v>
                </c:pt>
                <c:pt idx="62">
                  <c:v>0.62921400000000005</c:v>
                </c:pt>
                <c:pt idx="63">
                  <c:v>0.639324</c:v>
                </c:pt>
                <c:pt idx="64">
                  <c:v>0.649339</c:v>
                </c:pt>
                <c:pt idx="65">
                  <c:v>0.659354</c:v>
                </c:pt>
                <c:pt idx="66">
                  <c:v>0.66944499999999996</c:v>
                </c:pt>
                <c:pt idx="67">
                  <c:v>0.67949800000000005</c:v>
                </c:pt>
                <c:pt idx="68">
                  <c:v>0.68953100000000001</c:v>
                </c:pt>
                <c:pt idx="69">
                  <c:v>0.699546</c:v>
                </c:pt>
                <c:pt idx="70">
                  <c:v>0.70959899999999998</c:v>
                </c:pt>
                <c:pt idx="71">
                  <c:v>0.71961299999999995</c:v>
                </c:pt>
                <c:pt idx="72">
                  <c:v>0.72966600000000004</c:v>
                </c:pt>
                <c:pt idx="73">
                  <c:v>0.73970000000000002</c:v>
                </c:pt>
                <c:pt idx="74">
                  <c:v>0.74973400000000001</c:v>
                </c:pt>
                <c:pt idx="75">
                  <c:v>0.75974799999999998</c:v>
                </c:pt>
                <c:pt idx="76">
                  <c:v>0.76983900000000005</c:v>
                </c:pt>
                <c:pt idx="77">
                  <c:v>0.77991100000000002</c:v>
                </c:pt>
                <c:pt idx="78">
                  <c:v>0.78992600000000002</c:v>
                </c:pt>
                <c:pt idx="79">
                  <c:v>0.79993999999999998</c:v>
                </c:pt>
                <c:pt idx="80">
                  <c:v>0.80007399999999995</c:v>
                </c:pt>
                <c:pt idx="81">
                  <c:v>0.79603000000000002</c:v>
                </c:pt>
                <c:pt idx="82">
                  <c:v>0.79504799999999998</c:v>
                </c:pt>
                <c:pt idx="83">
                  <c:v>0.79337800000000003</c:v>
                </c:pt>
                <c:pt idx="84">
                  <c:v>0.79133699999999996</c:v>
                </c:pt>
                <c:pt idx="85">
                  <c:v>0.78923900000000002</c:v>
                </c:pt>
                <c:pt idx="86">
                  <c:v>0.78719799999999995</c:v>
                </c:pt>
                <c:pt idx="87">
                  <c:v>0.785138</c:v>
                </c:pt>
                <c:pt idx="88">
                  <c:v>0.78298199999999996</c:v>
                </c:pt>
                <c:pt idx="89">
                  <c:v>0.78086500000000003</c:v>
                </c:pt>
                <c:pt idx="90">
                  <c:v>0.77886200000000005</c:v>
                </c:pt>
                <c:pt idx="91">
                  <c:v>0.77666800000000003</c:v>
                </c:pt>
                <c:pt idx="92">
                  <c:v>0.77466500000000005</c:v>
                </c:pt>
                <c:pt idx="93">
                  <c:v>0.77264299999999997</c:v>
                </c:pt>
                <c:pt idx="94">
                  <c:v>0.77060200000000001</c:v>
                </c:pt>
                <c:pt idx="95">
                  <c:v>0.76856100000000005</c:v>
                </c:pt>
                <c:pt idx="96">
                  <c:v>0.76653899999999997</c:v>
                </c:pt>
                <c:pt idx="97">
                  <c:v>0.76453599999999999</c:v>
                </c:pt>
                <c:pt idx="98">
                  <c:v>0.76253300000000002</c:v>
                </c:pt>
                <c:pt idx="99">
                  <c:v>0.76049199999999995</c:v>
                </c:pt>
                <c:pt idx="100">
                  <c:v>0.75846999999999998</c:v>
                </c:pt>
                <c:pt idx="101">
                  <c:v>0.756467</c:v>
                </c:pt>
                <c:pt idx="102">
                  <c:v>0.75446400000000002</c:v>
                </c:pt>
                <c:pt idx="103">
                  <c:v>0.75236599999999998</c:v>
                </c:pt>
                <c:pt idx="104">
                  <c:v>0.750363</c:v>
                </c:pt>
                <c:pt idx="105">
                  <c:v>0.74826499999999996</c:v>
                </c:pt>
                <c:pt idx="106">
                  <c:v>0.74626199999999998</c:v>
                </c:pt>
                <c:pt idx="107">
                  <c:v>0.744259</c:v>
                </c:pt>
                <c:pt idx="108">
                  <c:v>0.74216099999999996</c:v>
                </c:pt>
                <c:pt idx="109">
                  <c:v>0.74012</c:v>
                </c:pt>
                <c:pt idx="110">
                  <c:v>0.73811700000000002</c:v>
                </c:pt>
                <c:pt idx="111">
                  <c:v>0.73607599999999995</c:v>
                </c:pt>
                <c:pt idx="112">
                  <c:v>0.73407299999999998</c:v>
                </c:pt>
                <c:pt idx="113">
                  <c:v>0.73203200000000002</c:v>
                </c:pt>
                <c:pt idx="114">
                  <c:v>0.73002900000000004</c:v>
                </c:pt>
                <c:pt idx="115">
                  <c:v>0.72802599999999995</c:v>
                </c:pt>
                <c:pt idx="116">
                  <c:v>0.72592699999999999</c:v>
                </c:pt>
                <c:pt idx="117">
                  <c:v>0.72382899999999994</c:v>
                </c:pt>
                <c:pt idx="118">
                  <c:v>0.72176899999999999</c:v>
                </c:pt>
                <c:pt idx="119">
                  <c:v>0.71970900000000004</c:v>
                </c:pt>
                <c:pt idx="120">
                  <c:v>0.71768699999999996</c:v>
                </c:pt>
                <c:pt idx="121">
                  <c:v>0.715646</c:v>
                </c:pt>
                <c:pt idx="122">
                  <c:v>0.71358500000000002</c:v>
                </c:pt>
                <c:pt idx="123">
                  <c:v>0.71158299999999997</c:v>
                </c:pt>
                <c:pt idx="124">
                  <c:v>0.70952199999999999</c:v>
                </c:pt>
                <c:pt idx="125">
                  <c:v>0.70750000000000002</c:v>
                </c:pt>
                <c:pt idx="126">
                  <c:v>0.70547800000000005</c:v>
                </c:pt>
                <c:pt idx="127">
                  <c:v>0.703399</c:v>
                </c:pt>
                <c:pt idx="128">
                  <c:v>0.70118599999999998</c:v>
                </c:pt>
                <c:pt idx="129">
                  <c:v>0.69912600000000003</c:v>
                </c:pt>
                <c:pt idx="130">
                  <c:v>0.69712300000000005</c:v>
                </c:pt>
                <c:pt idx="131">
                  <c:v>0.69508199999999998</c:v>
                </c:pt>
                <c:pt idx="132">
                  <c:v>0.69306000000000001</c:v>
                </c:pt>
                <c:pt idx="133">
                  <c:v>0.69086700000000001</c:v>
                </c:pt>
                <c:pt idx="134">
                  <c:v>0.68886400000000003</c:v>
                </c:pt>
                <c:pt idx="135">
                  <c:v>0.68682299999999996</c:v>
                </c:pt>
                <c:pt idx="136">
                  <c:v>0.68481999999999998</c:v>
                </c:pt>
                <c:pt idx="137">
                  <c:v>0.68281700000000001</c:v>
                </c:pt>
                <c:pt idx="138">
                  <c:v>0.68079500000000004</c:v>
                </c:pt>
                <c:pt idx="139">
                  <c:v>0.67871499999999996</c:v>
                </c:pt>
                <c:pt idx="140">
                  <c:v>0.67669299999999999</c:v>
                </c:pt>
                <c:pt idx="141">
                  <c:v>0.67465200000000003</c:v>
                </c:pt>
                <c:pt idx="142">
                  <c:v>0.67259199999999997</c:v>
                </c:pt>
                <c:pt idx="143">
                  <c:v>0.67057</c:v>
                </c:pt>
                <c:pt idx="144">
                  <c:v>0.66856700000000002</c:v>
                </c:pt>
                <c:pt idx="145">
                  <c:v>0.66652599999999995</c:v>
                </c:pt>
                <c:pt idx="146">
                  <c:v>0.66450399999999998</c:v>
                </c:pt>
                <c:pt idx="147">
                  <c:v>0.66244400000000003</c:v>
                </c:pt>
                <c:pt idx="148">
                  <c:v>0.66036499999999998</c:v>
                </c:pt>
                <c:pt idx="149">
                  <c:v>0.65822800000000004</c:v>
                </c:pt>
                <c:pt idx="150">
                  <c:v>0.65620599999999996</c:v>
                </c:pt>
                <c:pt idx="151">
                  <c:v>0.65418399999999999</c:v>
                </c:pt>
                <c:pt idx="152">
                  <c:v>0.65216200000000002</c:v>
                </c:pt>
                <c:pt idx="153">
                  <c:v>0.65012099999999995</c:v>
                </c:pt>
                <c:pt idx="154">
                  <c:v>0.64809899999999998</c:v>
                </c:pt>
                <c:pt idx="155">
                  <c:v>0.64594399999999996</c:v>
                </c:pt>
                <c:pt idx="156">
                  <c:v>0.64392199999999999</c:v>
                </c:pt>
                <c:pt idx="157">
                  <c:v>0.64191900000000002</c:v>
                </c:pt>
                <c:pt idx="158">
                  <c:v>0.63985899999999996</c:v>
                </c:pt>
                <c:pt idx="159">
                  <c:v>0.63783699999999999</c:v>
                </c:pt>
                <c:pt idx="160">
                  <c:v>0.63577600000000001</c:v>
                </c:pt>
                <c:pt idx="161">
                  <c:v>0.63371599999999995</c:v>
                </c:pt>
                <c:pt idx="162">
                  <c:v>0.63169399999999998</c:v>
                </c:pt>
                <c:pt idx="163">
                  <c:v>0.62963400000000003</c:v>
                </c:pt>
                <c:pt idx="164">
                  <c:v>0.62757399999999997</c:v>
                </c:pt>
                <c:pt idx="165">
                  <c:v>0.62557099999999999</c:v>
                </c:pt>
                <c:pt idx="166">
                  <c:v>0.62354900000000002</c:v>
                </c:pt>
                <c:pt idx="167">
                  <c:v>0.62146999999999997</c:v>
                </c:pt>
                <c:pt idx="168">
                  <c:v>0.619448</c:v>
                </c:pt>
                <c:pt idx="169">
                  <c:v>0.61744500000000002</c:v>
                </c:pt>
                <c:pt idx="170">
                  <c:v>0.61544200000000004</c:v>
                </c:pt>
                <c:pt idx="171">
                  <c:v>0.61330499999999999</c:v>
                </c:pt>
                <c:pt idx="172">
                  <c:v>0.61126400000000003</c:v>
                </c:pt>
                <c:pt idx="173">
                  <c:v>0.60924199999999995</c:v>
                </c:pt>
                <c:pt idx="174">
                  <c:v>0.607182</c:v>
                </c:pt>
                <c:pt idx="175">
                  <c:v>0.60508399999999996</c:v>
                </c:pt>
                <c:pt idx="176">
                  <c:v>0.60300500000000001</c:v>
                </c:pt>
                <c:pt idx="177">
                  <c:v>0.60090600000000005</c:v>
                </c:pt>
                <c:pt idx="178">
                  <c:v>0.59890299999999996</c:v>
                </c:pt>
                <c:pt idx="179">
                  <c:v>0.59688099999999999</c:v>
                </c:pt>
                <c:pt idx="180">
                  <c:v>0.59476399999999996</c:v>
                </c:pt>
                <c:pt idx="181">
                  <c:v>0.59266600000000003</c:v>
                </c:pt>
                <c:pt idx="182">
                  <c:v>0.59045300000000001</c:v>
                </c:pt>
                <c:pt idx="183">
                  <c:v>0.58837399999999995</c:v>
                </c:pt>
                <c:pt idx="184">
                  <c:v>0.58633299999999999</c:v>
                </c:pt>
                <c:pt idx="185">
                  <c:v>0.58433000000000002</c:v>
                </c:pt>
                <c:pt idx="186">
                  <c:v>0.58232700000000004</c:v>
                </c:pt>
                <c:pt idx="187">
                  <c:v>0.58030499999999996</c:v>
                </c:pt>
                <c:pt idx="188">
                  <c:v>0.57828299999999999</c:v>
                </c:pt>
                <c:pt idx="189">
                  <c:v>0.57622300000000004</c:v>
                </c:pt>
                <c:pt idx="190">
                  <c:v>0.57421999999999995</c:v>
                </c:pt>
                <c:pt idx="191">
                  <c:v>0.57219799999999998</c:v>
                </c:pt>
                <c:pt idx="192">
                  <c:v>0.57019500000000001</c:v>
                </c:pt>
                <c:pt idx="193">
                  <c:v>0.56819200000000003</c:v>
                </c:pt>
                <c:pt idx="194">
                  <c:v>0.56618900000000005</c:v>
                </c:pt>
                <c:pt idx="195">
                  <c:v>0.56412899999999999</c:v>
                </c:pt>
                <c:pt idx="196">
                  <c:v>0.56212600000000001</c:v>
                </c:pt>
                <c:pt idx="197">
                  <c:v>0.56008500000000006</c:v>
                </c:pt>
                <c:pt idx="198">
                  <c:v>0.55802499999999999</c:v>
                </c:pt>
                <c:pt idx="199">
                  <c:v>0.55592600000000003</c:v>
                </c:pt>
                <c:pt idx="200">
                  <c:v>0.55392300000000005</c:v>
                </c:pt>
                <c:pt idx="201">
                  <c:v>0.55180600000000002</c:v>
                </c:pt>
                <c:pt idx="202">
                  <c:v>0.54980300000000004</c:v>
                </c:pt>
                <c:pt idx="203">
                  <c:v>0.54779999999999995</c:v>
                </c:pt>
                <c:pt idx="204">
                  <c:v>0.54579699999999998</c:v>
                </c:pt>
                <c:pt idx="205">
                  <c:v>0.54377500000000001</c:v>
                </c:pt>
                <c:pt idx="206">
                  <c:v>0.54177200000000003</c:v>
                </c:pt>
                <c:pt idx="207">
                  <c:v>0.53973099999999996</c:v>
                </c:pt>
                <c:pt idx="208">
                  <c:v>0.53770899999999999</c:v>
                </c:pt>
                <c:pt idx="209">
                  <c:v>0.53570600000000002</c:v>
                </c:pt>
                <c:pt idx="210">
                  <c:v>0.53368400000000005</c:v>
                </c:pt>
                <c:pt idx="211">
                  <c:v>0.53168099999999996</c:v>
                </c:pt>
                <c:pt idx="212">
                  <c:v>0.52962100000000001</c:v>
                </c:pt>
                <c:pt idx="213">
                  <c:v>0.52761800000000003</c:v>
                </c:pt>
                <c:pt idx="214">
                  <c:v>0.52559599999999995</c:v>
                </c:pt>
                <c:pt idx="215">
                  <c:v>0.52351700000000001</c:v>
                </c:pt>
                <c:pt idx="216">
                  <c:v>0.52149500000000004</c:v>
                </c:pt>
                <c:pt idx="217">
                  <c:v>0.51949199999999995</c:v>
                </c:pt>
                <c:pt idx="218">
                  <c:v>0.51746999999999999</c:v>
                </c:pt>
                <c:pt idx="219">
                  <c:v>0.51535299999999995</c:v>
                </c:pt>
                <c:pt idx="220">
                  <c:v>0.51334999999999997</c:v>
                </c:pt>
                <c:pt idx="221">
                  <c:v>0.511347</c:v>
                </c:pt>
                <c:pt idx="222">
                  <c:v>0.50934400000000002</c:v>
                </c:pt>
                <c:pt idx="223">
                  <c:v>0.50730299999999995</c:v>
                </c:pt>
                <c:pt idx="224">
                  <c:v>0.50528099999999998</c:v>
                </c:pt>
                <c:pt idx="225">
                  <c:v>0.503278</c:v>
                </c:pt>
                <c:pt idx="226">
                  <c:v>0.50123700000000004</c:v>
                </c:pt>
                <c:pt idx="227">
                  <c:v>0.49921500000000002</c:v>
                </c:pt>
                <c:pt idx="228">
                  <c:v>0.497174</c:v>
                </c:pt>
                <c:pt idx="229">
                  <c:v>0.49509399999999998</c:v>
                </c:pt>
                <c:pt idx="230">
                  <c:v>0.49299599999999999</c:v>
                </c:pt>
                <c:pt idx="231">
                  <c:v>0.49099300000000001</c:v>
                </c:pt>
                <c:pt idx="232">
                  <c:v>0.488952</c:v>
                </c:pt>
                <c:pt idx="233">
                  <c:v>0.48689199999999999</c:v>
                </c:pt>
                <c:pt idx="234">
                  <c:v>0.48483199999999999</c:v>
                </c:pt>
                <c:pt idx="235">
                  <c:v>0.48281000000000002</c:v>
                </c:pt>
                <c:pt idx="236">
                  <c:v>0.48078799999999999</c:v>
                </c:pt>
                <c:pt idx="237">
                  <c:v>0.47874699999999998</c:v>
                </c:pt>
                <c:pt idx="238">
                  <c:v>0.47666700000000001</c:v>
                </c:pt>
                <c:pt idx="239">
                  <c:v>0.47466399999999997</c:v>
                </c:pt>
                <c:pt idx="240">
                  <c:v>0.47264200000000001</c:v>
                </c:pt>
                <c:pt idx="241">
                  <c:v>0.47064</c:v>
                </c:pt>
                <c:pt idx="242">
                  <c:v>0.46859800000000001</c:v>
                </c:pt>
                <c:pt idx="243">
                  <c:v>0.466557</c:v>
                </c:pt>
                <c:pt idx="244">
                  <c:v>0.46449699999999999</c:v>
                </c:pt>
                <c:pt idx="245">
                  <c:v>0.46243699999999999</c:v>
                </c:pt>
                <c:pt idx="246">
                  <c:v>0.46043400000000001</c:v>
                </c:pt>
                <c:pt idx="247">
                  <c:v>0.45843099999999998</c:v>
                </c:pt>
                <c:pt idx="248">
                  <c:v>0.45637100000000003</c:v>
                </c:pt>
                <c:pt idx="249">
                  <c:v>0.454349</c:v>
                </c:pt>
                <c:pt idx="250">
                  <c:v>0.45234600000000003</c:v>
                </c:pt>
                <c:pt idx="251">
                  <c:v>0.45034299999999999</c:v>
                </c:pt>
                <c:pt idx="252">
                  <c:v>0.44830199999999998</c:v>
                </c:pt>
                <c:pt idx="253">
                  <c:v>0.44624200000000003</c:v>
                </c:pt>
                <c:pt idx="254">
                  <c:v>0.44420100000000001</c:v>
                </c:pt>
                <c:pt idx="255">
                  <c:v>0.44214100000000001</c:v>
                </c:pt>
                <c:pt idx="256">
                  <c:v>0.44011899999999998</c:v>
                </c:pt>
                <c:pt idx="257">
                  <c:v>0.43807800000000002</c:v>
                </c:pt>
                <c:pt idx="258">
                  <c:v>0.43601699999999999</c:v>
                </c:pt>
                <c:pt idx="259">
                  <c:v>0.43397599999999997</c:v>
                </c:pt>
                <c:pt idx="260">
                  <c:v>0.43178299999999997</c:v>
                </c:pt>
                <c:pt idx="261">
                  <c:v>0.42972199999999999</c:v>
                </c:pt>
                <c:pt idx="262">
                  <c:v>0.42771999999999999</c:v>
                </c:pt>
                <c:pt idx="263">
                  <c:v>0.42560199999999998</c:v>
                </c:pt>
                <c:pt idx="264">
                  <c:v>0.423599</c:v>
                </c:pt>
                <c:pt idx="265">
                  <c:v>0.42157699999999998</c:v>
                </c:pt>
                <c:pt idx="266">
                  <c:v>0.41953600000000002</c:v>
                </c:pt>
                <c:pt idx="267">
                  <c:v>0.417514</c:v>
                </c:pt>
                <c:pt idx="268">
                  <c:v>0.41549199999999997</c:v>
                </c:pt>
                <c:pt idx="269">
                  <c:v>0.413489</c:v>
                </c:pt>
                <c:pt idx="270">
                  <c:v>0.41144799999999998</c:v>
                </c:pt>
                <c:pt idx="271">
                  <c:v>0.40942600000000001</c:v>
                </c:pt>
                <c:pt idx="272">
                  <c:v>0.40736600000000001</c:v>
                </c:pt>
                <c:pt idx="273">
                  <c:v>0.405306</c:v>
                </c:pt>
                <c:pt idx="274">
                  <c:v>0.40324599999999999</c:v>
                </c:pt>
                <c:pt idx="275">
                  <c:v>0.40124300000000002</c:v>
                </c:pt>
                <c:pt idx="276">
                  <c:v>0.39912500000000001</c:v>
                </c:pt>
                <c:pt idx="277">
                  <c:v>0.39712199999999998</c:v>
                </c:pt>
                <c:pt idx="278">
                  <c:v>0.39510000000000001</c:v>
                </c:pt>
                <c:pt idx="279">
                  <c:v>0.39305899999999999</c:v>
                </c:pt>
                <c:pt idx="280">
                  <c:v>0.39103700000000002</c:v>
                </c:pt>
                <c:pt idx="281">
                  <c:v>0.38903399999999999</c:v>
                </c:pt>
                <c:pt idx="282">
                  <c:v>0.38697399999999998</c:v>
                </c:pt>
                <c:pt idx="283">
                  <c:v>0.38497100000000001</c:v>
                </c:pt>
                <c:pt idx="284">
                  <c:v>0.38292999999999999</c:v>
                </c:pt>
                <c:pt idx="285">
                  <c:v>0.38092700000000002</c:v>
                </c:pt>
                <c:pt idx="286">
                  <c:v>0.37886700000000001</c:v>
                </c:pt>
                <c:pt idx="287">
                  <c:v>0.37678800000000001</c:v>
                </c:pt>
                <c:pt idx="288">
                  <c:v>0.37470900000000001</c:v>
                </c:pt>
                <c:pt idx="289">
                  <c:v>0.37270599999999998</c:v>
                </c:pt>
                <c:pt idx="290">
                  <c:v>0.37068400000000001</c:v>
                </c:pt>
                <c:pt idx="291">
                  <c:v>0.368643</c:v>
                </c:pt>
                <c:pt idx="292">
                  <c:v>0.36664000000000002</c:v>
                </c:pt>
                <c:pt idx="293">
                  <c:v>0.36463699999999999</c:v>
                </c:pt>
                <c:pt idx="294">
                  <c:v>0.36257699999999998</c:v>
                </c:pt>
                <c:pt idx="295">
                  <c:v>0.36057400000000001</c:v>
                </c:pt>
                <c:pt idx="296">
                  <c:v>0.35853299999999999</c:v>
                </c:pt>
                <c:pt idx="297">
                  <c:v>0.35653000000000001</c:v>
                </c:pt>
                <c:pt idx="298">
                  <c:v>0.354412</c:v>
                </c:pt>
                <c:pt idx="299">
                  <c:v>0.35237099999999999</c:v>
                </c:pt>
                <c:pt idx="300">
                  <c:v>0.35019699999999998</c:v>
                </c:pt>
                <c:pt idx="301">
                  <c:v>0.348194</c:v>
                </c:pt>
                <c:pt idx="302">
                  <c:v>0.34609499999999999</c:v>
                </c:pt>
                <c:pt idx="303">
                  <c:v>0.34407300000000002</c:v>
                </c:pt>
                <c:pt idx="304">
                  <c:v>0.34206999999999999</c:v>
                </c:pt>
                <c:pt idx="305">
                  <c:v>0.33999099999999999</c:v>
                </c:pt>
                <c:pt idx="306">
                  <c:v>0.33793099999999998</c:v>
                </c:pt>
                <c:pt idx="307">
                  <c:v>0.335928</c:v>
                </c:pt>
                <c:pt idx="308">
                  <c:v>0.33390599999999998</c:v>
                </c:pt>
                <c:pt idx="309">
                  <c:v>0.33180799999999999</c:v>
                </c:pt>
                <c:pt idx="310">
                  <c:v>0.32978600000000002</c:v>
                </c:pt>
                <c:pt idx="311">
                  <c:v>0.327764</c:v>
                </c:pt>
                <c:pt idx="312">
                  <c:v>0.325685</c:v>
                </c:pt>
                <c:pt idx="313">
                  <c:v>0.32366299999999998</c:v>
                </c:pt>
                <c:pt idx="314">
                  <c:v>0.32166</c:v>
                </c:pt>
                <c:pt idx="315">
                  <c:v>0.31948500000000002</c:v>
                </c:pt>
                <c:pt idx="316">
                  <c:v>0.31748199999999999</c:v>
                </c:pt>
                <c:pt idx="317">
                  <c:v>0.31544100000000003</c:v>
                </c:pt>
                <c:pt idx="318">
                  <c:v>0.31343799999999999</c:v>
                </c:pt>
                <c:pt idx="319">
                  <c:v>0.31134000000000001</c:v>
                </c:pt>
                <c:pt idx="320">
                  <c:v>0.30914599999999998</c:v>
                </c:pt>
                <c:pt idx="321">
                  <c:v>0.30712400000000001</c:v>
                </c:pt>
                <c:pt idx="322">
                  <c:v>0.305064</c:v>
                </c:pt>
                <c:pt idx="323">
                  <c:v>0.30306100000000002</c:v>
                </c:pt>
                <c:pt idx="324">
                  <c:v>0.30105799999999999</c:v>
                </c:pt>
                <c:pt idx="325">
                  <c:v>0.29903600000000002</c:v>
                </c:pt>
                <c:pt idx="326">
                  <c:v>0.29699500000000001</c:v>
                </c:pt>
                <c:pt idx="327">
                  <c:v>0.29497299999999999</c:v>
                </c:pt>
                <c:pt idx="328">
                  <c:v>0.29297000000000001</c:v>
                </c:pt>
                <c:pt idx="329">
                  <c:v>0.29094799999999998</c:v>
                </c:pt>
                <c:pt idx="330">
                  <c:v>0.28892600000000002</c:v>
                </c:pt>
                <c:pt idx="331">
                  <c:v>0.28686600000000001</c:v>
                </c:pt>
                <c:pt idx="332">
                  <c:v>0.28484399999999999</c:v>
                </c:pt>
                <c:pt idx="333">
                  <c:v>0.28284100000000001</c:v>
                </c:pt>
                <c:pt idx="334">
                  <c:v>0.28083799999999998</c:v>
                </c:pt>
                <c:pt idx="335">
                  <c:v>0.278835</c:v>
                </c:pt>
                <c:pt idx="336">
                  <c:v>0.27677499999999999</c:v>
                </c:pt>
                <c:pt idx="337">
                  <c:v>0.27477200000000002</c:v>
                </c:pt>
                <c:pt idx="338">
                  <c:v>0.27276899999999998</c:v>
                </c:pt>
                <c:pt idx="339">
                  <c:v>0.27076600000000001</c:v>
                </c:pt>
                <c:pt idx="340">
                  <c:v>0.26876299999999997</c:v>
                </c:pt>
                <c:pt idx="341">
                  <c:v>0.26676</c:v>
                </c:pt>
                <c:pt idx="342">
                  <c:v>0.26466200000000001</c:v>
                </c:pt>
                <c:pt idx="343">
                  <c:v>0.26265899999999998</c:v>
                </c:pt>
                <c:pt idx="344">
                  <c:v>0.260656</c:v>
                </c:pt>
                <c:pt idx="345">
                  <c:v>0.25865300000000002</c:v>
                </c:pt>
                <c:pt idx="346">
                  <c:v>0.256631</c:v>
                </c:pt>
                <c:pt idx="347">
                  <c:v>0.25460899999999997</c:v>
                </c:pt>
                <c:pt idx="348">
                  <c:v>0.25256800000000001</c:v>
                </c:pt>
                <c:pt idx="349">
                  <c:v>0.25054599999999999</c:v>
                </c:pt>
                <c:pt idx="350">
                  <c:v>0.24854299999999999</c:v>
                </c:pt>
                <c:pt idx="351">
                  <c:v>0.24648300000000001</c:v>
                </c:pt>
                <c:pt idx="352">
                  <c:v>0.24448</c:v>
                </c:pt>
                <c:pt idx="353">
                  <c:v>0.24243899999999999</c:v>
                </c:pt>
                <c:pt idx="354">
                  <c:v>0.24043600000000001</c:v>
                </c:pt>
                <c:pt idx="355">
                  <c:v>0.23835700000000001</c:v>
                </c:pt>
                <c:pt idx="356">
                  <c:v>0.23622000000000001</c:v>
                </c:pt>
                <c:pt idx="357">
                  <c:v>0.23421700000000001</c:v>
                </c:pt>
                <c:pt idx="358">
                  <c:v>0.232214</c:v>
                </c:pt>
                <c:pt idx="359">
                  <c:v>0.23017299999999999</c:v>
                </c:pt>
                <c:pt idx="360">
                  <c:v>0.22815099999999999</c:v>
                </c:pt>
                <c:pt idx="361">
                  <c:v>0.22611000000000001</c:v>
                </c:pt>
                <c:pt idx="362">
                  <c:v>0.22397400000000001</c:v>
                </c:pt>
                <c:pt idx="363">
                  <c:v>0.22187599999999999</c:v>
                </c:pt>
                <c:pt idx="364">
                  <c:v>0.219834</c:v>
                </c:pt>
                <c:pt idx="365">
                  <c:v>0.21779299999999999</c:v>
                </c:pt>
                <c:pt idx="366">
                  <c:v>0.215752</c:v>
                </c:pt>
                <c:pt idx="367">
                  <c:v>0.21374899999999999</c:v>
                </c:pt>
                <c:pt idx="368">
                  <c:v>0.21170800000000001</c:v>
                </c:pt>
                <c:pt idx="369">
                  <c:v>0.209648</c:v>
                </c:pt>
                <c:pt idx="370">
                  <c:v>0.207645</c:v>
                </c:pt>
                <c:pt idx="371">
                  <c:v>0.20560400000000001</c:v>
                </c:pt>
                <c:pt idx="372">
                  <c:v>0.203601</c:v>
                </c:pt>
                <c:pt idx="373">
                  <c:v>0.201541</c:v>
                </c:pt>
                <c:pt idx="374">
                  <c:v>0.19950000000000001</c:v>
                </c:pt>
                <c:pt idx="375">
                  <c:v>0.197459</c:v>
                </c:pt>
                <c:pt idx="376">
                  <c:v>0.195437</c:v>
                </c:pt>
                <c:pt idx="377">
                  <c:v>0.193415</c:v>
                </c:pt>
                <c:pt idx="378">
                  <c:v>0.191412</c:v>
                </c:pt>
                <c:pt idx="379">
                  <c:v>0.18935199999999999</c:v>
                </c:pt>
                <c:pt idx="380">
                  <c:v>0.18729199999999999</c:v>
                </c:pt>
                <c:pt idx="381">
                  <c:v>0.18528900000000001</c:v>
                </c:pt>
                <c:pt idx="382">
                  <c:v>0.18326700000000001</c:v>
                </c:pt>
                <c:pt idx="383">
                  <c:v>0.18124499999999999</c:v>
                </c:pt>
                <c:pt idx="384">
                  <c:v>0.17918400000000001</c:v>
                </c:pt>
                <c:pt idx="385">
                  <c:v>0.17718200000000001</c:v>
                </c:pt>
                <c:pt idx="386">
                  <c:v>0.17516000000000001</c:v>
                </c:pt>
                <c:pt idx="387">
                  <c:v>0.17315700000000001</c:v>
                </c:pt>
                <c:pt idx="388">
                  <c:v>0.171154</c:v>
                </c:pt>
                <c:pt idx="389">
                  <c:v>0.16899800000000001</c:v>
                </c:pt>
                <c:pt idx="390">
                  <c:v>0.16689999999999999</c:v>
                </c:pt>
                <c:pt idx="391">
                  <c:v>0.164878</c:v>
                </c:pt>
                <c:pt idx="392">
                  <c:v>0.162856</c:v>
                </c:pt>
                <c:pt idx="393">
                  <c:v>0.16075800000000001</c:v>
                </c:pt>
                <c:pt idx="394">
                  <c:v>0.15875500000000001</c:v>
                </c:pt>
                <c:pt idx="395">
                  <c:v>0.15665599999999999</c:v>
                </c:pt>
                <c:pt idx="396">
                  <c:v>0.154615</c:v>
                </c:pt>
                <c:pt idx="397">
                  <c:v>0.15259300000000001</c:v>
                </c:pt>
                <c:pt idx="398">
                  <c:v>0.15059</c:v>
                </c:pt>
                <c:pt idx="399">
                  <c:v>0.14854899999999999</c:v>
                </c:pt>
                <c:pt idx="400">
                  <c:v>0.14654600000000001</c:v>
                </c:pt>
                <c:pt idx="401">
                  <c:v>0.144543</c:v>
                </c:pt>
                <c:pt idx="402">
                  <c:v>0.14252100000000001</c:v>
                </c:pt>
                <c:pt idx="403">
                  <c:v>0.140518</c:v>
                </c:pt>
                <c:pt idx="404">
                  <c:v>0.13849600000000001</c:v>
                </c:pt>
                <c:pt idx="405">
                  <c:v>0.13647400000000001</c:v>
                </c:pt>
                <c:pt idx="406">
                  <c:v>0.13447100000000001</c:v>
                </c:pt>
                <c:pt idx="407">
                  <c:v>0.132354</c:v>
                </c:pt>
                <c:pt idx="408">
                  <c:v>0.13035099999999999</c:v>
                </c:pt>
                <c:pt idx="409">
                  <c:v>0.128272</c:v>
                </c:pt>
                <c:pt idx="410">
                  <c:v>0.12623100000000001</c:v>
                </c:pt>
                <c:pt idx="411">
                  <c:v>0.124171</c:v>
                </c:pt>
                <c:pt idx="412">
                  <c:v>0.12205299999999999</c:v>
                </c:pt>
                <c:pt idx="413">
                  <c:v>0.119993</c:v>
                </c:pt>
                <c:pt idx="414">
                  <c:v>0.11781800000000001</c:v>
                </c:pt>
                <c:pt idx="415">
                  <c:v>0.115701</c:v>
                </c:pt>
                <c:pt idx="416">
                  <c:v>0.11354599999999999</c:v>
                </c:pt>
                <c:pt idx="417">
                  <c:v>0.111466</c:v>
                </c:pt>
                <c:pt idx="418">
                  <c:v>0.10942499999999999</c:v>
                </c:pt>
                <c:pt idx="419">
                  <c:v>0.10732700000000001</c:v>
                </c:pt>
                <c:pt idx="420">
                  <c:v>0.10524799999999999</c:v>
                </c:pt>
                <c:pt idx="421">
                  <c:v>0.103245</c:v>
                </c:pt>
                <c:pt idx="422">
                  <c:v>0.101146</c:v>
                </c:pt>
                <c:pt idx="423">
                  <c:v>9.9143499999999996E-2</c:v>
                </c:pt>
                <c:pt idx="424">
                  <c:v>9.7121499999999999E-2</c:v>
                </c:pt>
                <c:pt idx="425">
                  <c:v>9.5061400000000004E-2</c:v>
                </c:pt>
                <c:pt idx="426">
                  <c:v>9.3058399999999999E-2</c:v>
                </c:pt>
                <c:pt idx="427">
                  <c:v>9.0998300000000004E-2</c:v>
                </c:pt>
                <c:pt idx="428">
                  <c:v>8.8880899999999999E-2</c:v>
                </c:pt>
                <c:pt idx="429">
                  <c:v>8.67063E-2</c:v>
                </c:pt>
                <c:pt idx="430">
                  <c:v>8.4703399999999998E-2</c:v>
                </c:pt>
                <c:pt idx="431">
                  <c:v>8.2662299999999994E-2</c:v>
                </c:pt>
                <c:pt idx="432">
                  <c:v>8.0659400000000006E-2</c:v>
                </c:pt>
                <c:pt idx="433">
                  <c:v>7.8656400000000001E-2</c:v>
                </c:pt>
                <c:pt idx="434">
                  <c:v>7.6653499999999999E-2</c:v>
                </c:pt>
                <c:pt idx="435">
                  <c:v>7.4650599999999998E-2</c:v>
                </c:pt>
                <c:pt idx="436">
                  <c:v>7.2590399999999999E-2</c:v>
                </c:pt>
                <c:pt idx="437">
                  <c:v>7.0587499999999997E-2</c:v>
                </c:pt>
                <c:pt idx="438">
                  <c:v>6.8470100000000006E-2</c:v>
                </c:pt>
                <c:pt idx="439">
                  <c:v>6.6352700000000001E-2</c:v>
                </c:pt>
                <c:pt idx="440">
                  <c:v>6.4292500000000002E-2</c:v>
                </c:pt>
                <c:pt idx="441">
                  <c:v>6.2251500000000001E-2</c:v>
                </c:pt>
                <c:pt idx="442">
                  <c:v>6.0248500000000003E-2</c:v>
                </c:pt>
                <c:pt idx="443">
                  <c:v>5.8245600000000002E-2</c:v>
                </c:pt>
                <c:pt idx="444">
                  <c:v>5.6204499999999998E-2</c:v>
                </c:pt>
                <c:pt idx="445">
                  <c:v>5.4201600000000003E-2</c:v>
                </c:pt>
                <c:pt idx="446">
                  <c:v>5.2084199999999997E-2</c:v>
                </c:pt>
                <c:pt idx="447">
                  <c:v>5.0023999999999999E-2</c:v>
                </c:pt>
                <c:pt idx="448">
                  <c:v>4.8021099999999997E-2</c:v>
                </c:pt>
                <c:pt idx="449">
                  <c:v>4.598E-2</c:v>
                </c:pt>
                <c:pt idx="450">
                  <c:v>4.3900799999999997E-2</c:v>
                </c:pt>
                <c:pt idx="451">
                  <c:v>4.1897900000000002E-2</c:v>
                </c:pt>
                <c:pt idx="452">
                  <c:v>3.9894899999999997E-2</c:v>
                </c:pt>
                <c:pt idx="453">
                  <c:v>3.7853900000000003E-2</c:v>
                </c:pt>
                <c:pt idx="454">
                  <c:v>3.5812799999999999E-2</c:v>
                </c:pt>
                <c:pt idx="455">
                  <c:v>3.3771700000000002E-2</c:v>
                </c:pt>
                <c:pt idx="456">
                  <c:v>3.1730599999999998E-2</c:v>
                </c:pt>
                <c:pt idx="457">
                  <c:v>2.9651400000000001E-2</c:v>
                </c:pt>
                <c:pt idx="458">
                  <c:v>2.75912E-2</c:v>
                </c:pt>
                <c:pt idx="459">
                  <c:v>2.55692E-2</c:v>
                </c:pt>
                <c:pt idx="460">
                  <c:v>2.3566299999999998E-2</c:v>
                </c:pt>
                <c:pt idx="461">
                  <c:v>2.14489E-2</c:v>
                </c:pt>
                <c:pt idx="462">
                  <c:v>1.9198E-2</c:v>
                </c:pt>
                <c:pt idx="463">
                  <c:v>1.7195100000000001E-2</c:v>
                </c:pt>
                <c:pt idx="464">
                  <c:v>1.5077699999999999E-2</c:v>
                </c:pt>
                <c:pt idx="465">
                  <c:v>1.3036600000000001E-2</c:v>
                </c:pt>
                <c:pt idx="466">
                  <c:v>1.0957400000000001E-2</c:v>
                </c:pt>
                <c:pt idx="467" formatCode="0.00E+00">
                  <c:v>8.9544299999999993E-3</c:v>
                </c:pt>
                <c:pt idx="468" formatCode="0.00E+00">
                  <c:v>6.9324199999999999E-3</c:v>
                </c:pt>
                <c:pt idx="469" formatCode="0.00E+00">
                  <c:v>4.8913400000000001E-3</c:v>
                </c:pt>
                <c:pt idx="470" formatCode="0.00E+00">
                  <c:v>2.8884100000000001E-3</c:v>
                </c:pt>
                <c:pt idx="471" formatCode="0.00E+00">
                  <c:v>8.8547599999999995E-4</c:v>
                </c:pt>
              </c:numCache>
            </c:numRef>
          </c:yVal>
          <c:smooth val="1"/>
          <c:extLst>
            <c:ext xmlns:c16="http://schemas.microsoft.com/office/drawing/2014/chart" uri="{C3380CC4-5D6E-409C-BE32-E72D297353CC}">
              <c16:uniqueId val="{00000001-4392-442B-A74C-AC49875364E4}"/>
            </c:ext>
          </c:extLst>
        </c:ser>
        <c:dLbls>
          <c:showLegendKey val="0"/>
          <c:showVal val="0"/>
          <c:showCatName val="0"/>
          <c:showSerName val="0"/>
          <c:showPercent val="0"/>
          <c:showBubbleSize val="0"/>
        </c:dLbls>
        <c:axId val="-2145312056"/>
        <c:axId val="-2134810936"/>
      </c:scatterChart>
      <c:valAx>
        <c:axId val="-2145312056"/>
        <c:scaling>
          <c:orientation val="minMax"/>
          <c:max val="250"/>
          <c:min val="0"/>
        </c:scaling>
        <c:delete val="0"/>
        <c:axPos val="b"/>
        <c:title>
          <c:tx>
            <c:rich>
              <a:bodyPr/>
              <a:lstStyle/>
              <a:p>
                <a:pPr>
                  <a:defRPr/>
                </a:pPr>
                <a:r>
                  <a:rPr lang="en-GB"/>
                  <a:t>Time (s) </a:t>
                </a:r>
              </a:p>
            </c:rich>
          </c:tx>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134810936"/>
        <c:crosses val="autoZero"/>
        <c:crossBetween val="midCat"/>
      </c:valAx>
      <c:valAx>
        <c:axId val="-2134810936"/>
        <c:scaling>
          <c:orientation val="minMax"/>
          <c:max val="1"/>
        </c:scaling>
        <c:delete val="0"/>
        <c:axPos val="l"/>
        <c:title>
          <c:tx>
            <c:rich>
              <a:bodyPr/>
              <a:lstStyle/>
              <a:p>
                <a:pPr>
                  <a:defRPr/>
                </a:pPr>
                <a:r>
                  <a:rPr lang="en-GB"/>
                  <a:t>Voltage (V) </a:t>
                </a:r>
              </a:p>
            </c:rich>
          </c:tx>
          <c:layout>
            <c:manualLayout>
              <c:xMode val="edge"/>
              <c:yMode val="edge"/>
              <c:x val="3.5118781998685303E-2"/>
              <c:y val="7.2482661521614403E-3"/>
            </c:manualLayout>
          </c:layout>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145312056"/>
        <c:crosses val="autoZero"/>
        <c:crossBetween val="midCat"/>
      </c:valAx>
    </c:plotArea>
    <c:legend>
      <c:legendPos val="r"/>
      <c:layout>
        <c:manualLayout>
          <c:xMode val="edge"/>
          <c:yMode val="edge"/>
          <c:x val="0.52417222801777696"/>
          <c:y val="4.2598991672803503E-3"/>
          <c:w val="0.463977211559989"/>
          <c:h val="0.39446791005428999"/>
        </c:manualLayout>
      </c:layout>
      <c:overlay val="0"/>
    </c:legend>
    <c:plotVisOnly val="1"/>
    <c:dispBlanksAs val="gap"/>
    <c:showDLblsOverMax val="0"/>
    <c:extLst/>
  </c:chart>
  <c:spPr>
    <a:ln>
      <a:noFill/>
    </a:ln>
  </c:spPr>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2470159427952"/>
          <c:y val="5.0925925925925902E-2"/>
          <c:w val="0.7957281841536592"/>
          <c:h val="0.78127375624974404"/>
        </c:manualLayout>
      </c:layout>
      <c:scatterChart>
        <c:scatterStyle val="smoothMarker"/>
        <c:varyColors val="0"/>
        <c:ser>
          <c:idx val="1"/>
          <c:order val="0"/>
          <c:tx>
            <c:strRef>
              <c:f>Sheet14!$G$1</c:f>
              <c:strCache>
                <c:ptCount val="1"/>
                <c:pt idx="0">
                  <c:v>before bending </c:v>
                </c:pt>
              </c:strCache>
            </c:strRef>
          </c:tx>
          <c:marker>
            <c:symbol val="none"/>
          </c:marker>
          <c:xVal>
            <c:numRef>
              <c:f>Sheet14!$E$2:$E$164</c:f>
              <c:numCache>
                <c:formatCode>General</c:formatCode>
                <c:ptCount val="163"/>
                <c:pt idx="0">
                  <c:v>-0.155442</c:v>
                </c:pt>
                <c:pt idx="1">
                  <c:v>-0.13051499999999999</c:v>
                </c:pt>
                <c:pt idx="2">
                  <c:v>-8.0508399999999994E-2</c:v>
                </c:pt>
                <c:pt idx="3">
                  <c:v>-3.0480899999999998E-2</c:v>
                </c:pt>
                <c:pt idx="4">
                  <c:v>1.9539299999999999E-2</c:v>
                </c:pt>
                <c:pt idx="5">
                  <c:v>6.9540599999999994E-2</c:v>
                </c:pt>
                <c:pt idx="6">
                  <c:v>0.119606</c:v>
                </c:pt>
                <c:pt idx="7">
                  <c:v>0.169601</c:v>
                </c:pt>
                <c:pt idx="8">
                  <c:v>0.21959600000000001</c:v>
                </c:pt>
                <c:pt idx="9">
                  <c:v>0.26962999999999998</c:v>
                </c:pt>
                <c:pt idx="10">
                  <c:v>0.31964700000000001</c:v>
                </c:pt>
                <c:pt idx="11">
                  <c:v>0.36965900000000002</c:v>
                </c:pt>
                <c:pt idx="12">
                  <c:v>0.419682</c:v>
                </c:pt>
                <c:pt idx="13">
                  <c:v>0.46968300000000002</c:v>
                </c:pt>
                <c:pt idx="14">
                  <c:v>0.51970099999999997</c:v>
                </c:pt>
                <c:pt idx="15">
                  <c:v>0.56971499999999997</c:v>
                </c:pt>
                <c:pt idx="16">
                  <c:v>0.61972799999999995</c:v>
                </c:pt>
                <c:pt idx="17">
                  <c:v>0.66975700000000005</c:v>
                </c:pt>
                <c:pt idx="18">
                  <c:v>0.71976200000000001</c:v>
                </c:pt>
                <c:pt idx="19">
                  <c:v>0.76976800000000001</c:v>
                </c:pt>
                <c:pt idx="20">
                  <c:v>0.79713400000000001</c:v>
                </c:pt>
                <c:pt idx="21">
                  <c:v>0.79949400000000004</c:v>
                </c:pt>
                <c:pt idx="22">
                  <c:v>0.79930400000000001</c:v>
                </c:pt>
                <c:pt idx="23">
                  <c:v>0.77436899999999997</c:v>
                </c:pt>
                <c:pt idx="24">
                  <c:v>0.72434699999999996</c:v>
                </c:pt>
                <c:pt idx="25">
                  <c:v>0.67434400000000005</c:v>
                </c:pt>
                <c:pt idx="26">
                  <c:v>0.62435399999999996</c:v>
                </c:pt>
                <c:pt idx="27">
                  <c:v>0.57429600000000003</c:v>
                </c:pt>
                <c:pt idx="28">
                  <c:v>0.524312</c:v>
                </c:pt>
                <c:pt idx="29">
                  <c:v>0.47430800000000001</c:v>
                </c:pt>
                <c:pt idx="30">
                  <c:v>0.42426900000000001</c:v>
                </c:pt>
                <c:pt idx="31">
                  <c:v>0.37426599999999999</c:v>
                </c:pt>
                <c:pt idx="32">
                  <c:v>0.32427099999999998</c:v>
                </c:pt>
                <c:pt idx="33">
                  <c:v>0.27422600000000003</c:v>
                </c:pt>
                <c:pt idx="34">
                  <c:v>0.22422300000000001</c:v>
                </c:pt>
                <c:pt idx="35">
                  <c:v>0.17419699999999999</c:v>
                </c:pt>
                <c:pt idx="36">
                  <c:v>0.124198</c:v>
                </c:pt>
                <c:pt idx="37">
                  <c:v>7.4187000000000003E-2</c:v>
                </c:pt>
                <c:pt idx="38">
                  <c:v>2.4171600000000001E-2</c:v>
                </c:pt>
                <c:pt idx="39">
                  <c:v>-2.5866799999999999E-2</c:v>
                </c:pt>
                <c:pt idx="40">
                  <c:v>-7.5870400000000005E-2</c:v>
                </c:pt>
                <c:pt idx="41">
                  <c:v>-0.12590100000000001</c:v>
                </c:pt>
                <c:pt idx="42">
                  <c:v>-0.17590500000000001</c:v>
                </c:pt>
                <c:pt idx="43">
                  <c:v>-0.22591900000000001</c:v>
                </c:pt>
                <c:pt idx="44">
                  <c:v>-0.27594999999999997</c:v>
                </c:pt>
                <c:pt idx="45">
                  <c:v>-0.32595600000000002</c:v>
                </c:pt>
                <c:pt idx="46">
                  <c:v>-0.37595899999999999</c:v>
                </c:pt>
                <c:pt idx="47">
                  <c:v>-0.42600900000000003</c:v>
                </c:pt>
                <c:pt idx="48">
                  <c:v>-0.47601599999999999</c:v>
                </c:pt>
                <c:pt idx="49">
                  <c:v>-0.526007</c:v>
                </c:pt>
                <c:pt idx="50">
                  <c:v>-0.57603400000000005</c:v>
                </c:pt>
                <c:pt idx="51">
                  <c:v>-0.62606499999999998</c:v>
                </c:pt>
                <c:pt idx="52">
                  <c:v>-0.67606299999999997</c:v>
                </c:pt>
                <c:pt idx="53">
                  <c:v>-0.726101</c:v>
                </c:pt>
                <c:pt idx="54">
                  <c:v>-0.77576400000000001</c:v>
                </c:pt>
                <c:pt idx="55">
                  <c:v>-0.800481</c:v>
                </c:pt>
                <c:pt idx="56">
                  <c:v>-0.80046200000000001</c:v>
                </c:pt>
                <c:pt idx="57">
                  <c:v>-0.77552100000000002</c:v>
                </c:pt>
                <c:pt idx="58">
                  <c:v>-0.72548000000000001</c:v>
                </c:pt>
                <c:pt idx="59">
                  <c:v>-0.67549400000000004</c:v>
                </c:pt>
                <c:pt idx="60">
                  <c:v>-0.62548800000000004</c:v>
                </c:pt>
                <c:pt idx="61">
                  <c:v>-0.57544200000000001</c:v>
                </c:pt>
                <c:pt idx="62">
                  <c:v>-0.52544999999999997</c:v>
                </c:pt>
                <c:pt idx="63">
                  <c:v>-0.47542899999999999</c:v>
                </c:pt>
                <c:pt idx="64">
                  <c:v>-0.42541200000000001</c:v>
                </c:pt>
                <c:pt idx="65">
                  <c:v>-0.37539099999999997</c:v>
                </c:pt>
                <c:pt idx="66">
                  <c:v>-0.32538400000000001</c:v>
                </c:pt>
                <c:pt idx="67">
                  <c:v>-0.27535199999999999</c:v>
                </c:pt>
                <c:pt idx="68">
                  <c:v>-0.225357</c:v>
                </c:pt>
                <c:pt idx="69">
                  <c:v>-0.177952</c:v>
                </c:pt>
              </c:numCache>
            </c:numRef>
          </c:xVal>
          <c:yVal>
            <c:numRef>
              <c:f>Sheet14!$G$2:$G$164</c:f>
              <c:numCache>
                <c:formatCode>General</c:formatCode>
                <c:ptCount val="163"/>
                <c:pt idx="0">
                  <c:v>3.0591196036801129</c:v>
                </c:pt>
                <c:pt idx="1">
                  <c:v>3.1224798301486199</c:v>
                </c:pt>
                <c:pt idx="2">
                  <c:v>3.2437763623496112</c:v>
                </c:pt>
                <c:pt idx="3">
                  <c:v>3.3579561217268221</c:v>
                </c:pt>
                <c:pt idx="4">
                  <c:v>3.4660042462845011</c:v>
                </c:pt>
                <c:pt idx="5">
                  <c:v>3.5708195329087049</c:v>
                </c:pt>
                <c:pt idx="6">
                  <c:v>3.6730813871196042</c:v>
                </c:pt>
                <c:pt idx="7">
                  <c:v>3.7723595187544232</c:v>
                </c:pt>
                <c:pt idx="8">
                  <c:v>3.870380750176929</c:v>
                </c:pt>
                <c:pt idx="9">
                  <c:v>3.967405520169851</c:v>
                </c:pt>
                <c:pt idx="10">
                  <c:v>4.063966029723991</c:v>
                </c:pt>
                <c:pt idx="11">
                  <c:v>4.1604359518754386</c:v>
                </c:pt>
                <c:pt idx="12">
                  <c:v>4.2578513800424629</c:v>
                </c:pt>
                <c:pt idx="13">
                  <c:v>4.3556518046709121</c:v>
                </c:pt>
                <c:pt idx="14">
                  <c:v>4.4544996461429571</c:v>
                </c:pt>
                <c:pt idx="15">
                  <c:v>4.5541231422505311</c:v>
                </c:pt>
                <c:pt idx="16">
                  <c:v>4.6572285916489742</c:v>
                </c:pt>
                <c:pt idx="17">
                  <c:v>4.7620495399858447</c:v>
                </c:pt>
                <c:pt idx="18">
                  <c:v>4.8701712668082084</c:v>
                </c:pt>
                <c:pt idx="19">
                  <c:v>4.9824033970275998</c:v>
                </c:pt>
                <c:pt idx="20">
                  <c:v>5.0456786978060864</c:v>
                </c:pt>
                <c:pt idx="21">
                  <c:v>5.0521443736730349</c:v>
                </c:pt>
                <c:pt idx="22">
                  <c:v>5.0388053786270346</c:v>
                </c:pt>
                <c:pt idx="23">
                  <c:v>3.4103382873319181</c:v>
                </c:pt>
                <c:pt idx="24">
                  <c:v>1.348744515215853</c:v>
                </c:pt>
                <c:pt idx="25">
                  <c:v>0.15585053078556299</c:v>
                </c:pt>
                <c:pt idx="26">
                  <c:v>-0.60348761500353898</c:v>
                </c:pt>
                <c:pt idx="27">
                  <c:v>-1.122966737438075</c:v>
                </c:pt>
                <c:pt idx="28">
                  <c:v>-1.5011012031139419</c:v>
                </c:pt>
                <c:pt idx="29">
                  <c:v>-1.7942193913658879</c:v>
                </c:pt>
                <c:pt idx="30">
                  <c:v>-2.0338513800424631</c:v>
                </c:pt>
                <c:pt idx="31">
                  <c:v>-2.2378598726114651</c:v>
                </c:pt>
                <c:pt idx="32">
                  <c:v>-2.4170474168435949</c:v>
                </c:pt>
                <c:pt idx="33">
                  <c:v>-2.5800707714083519</c:v>
                </c:pt>
                <c:pt idx="34">
                  <c:v>-2.7303665958952581</c:v>
                </c:pt>
                <c:pt idx="35">
                  <c:v>-2.8714621372965321</c:v>
                </c:pt>
                <c:pt idx="36">
                  <c:v>-3.004806794055201</c:v>
                </c:pt>
                <c:pt idx="37">
                  <c:v>-3.1322462845010599</c:v>
                </c:pt>
                <c:pt idx="38">
                  <c:v>-3.2552300070771412</c:v>
                </c:pt>
                <c:pt idx="39">
                  <c:v>-3.3741146496815291</c:v>
                </c:pt>
                <c:pt idx="40">
                  <c:v>-3.4913743807501771</c:v>
                </c:pt>
                <c:pt idx="41">
                  <c:v>-3.6078301486199571</c:v>
                </c:pt>
                <c:pt idx="42">
                  <c:v>-3.724019815994339</c:v>
                </c:pt>
                <c:pt idx="43">
                  <c:v>-3.8422646850672328</c:v>
                </c:pt>
                <c:pt idx="44">
                  <c:v>-3.9612116065109699</c:v>
                </c:pt>
                <c:pt idx="45">
                  <c:v>-4.0823835810332634</c:v>
                </c:pt>
                <c:pt idx="46">
                  <c:v>-4.2046992215145096</c:v>
                </c:pt>
                <c:pt idx="47">
                  <c:v>-4.3289455060155682</c:v>
                </c:pt>
                <c:pt idx="48">
                  <c:v>-4.4521330502476983</c:v>
                </c:pt>
                <c:pt idx="49">
                  <c:v>-4.5766907289455059</c:v>
                </c:pt>
                <c:pt idx="50">
                  <c:v>-4.7017975937721168</c:v>
                </c:pt>
                <c:pt idx="51">
                  <c:v>-4.8289426751592366</c:v>
                </c:pt>
                <c:pt idx="52">
                  <c:v>-4.9574861995753707</c:v>
                </c:pt>
                <c:pt idx="53">
                  <c:v>-5.0892682236376503</c:v>
                </c:pt>
                <c:pt idx="54">
                  <c:v>-5.2235357395612168</c:v>
                </c:pt>
                <c:pt idx="55">
                  <c:v>-5.291498938428874</c:v>
                </c:pt>
                <c:pt idx="56">
                  <c:v>-5.291380042462845</c:v>
                </c:pt>
                <c:pt idx="57">
                  <c:v>-3.6238527954706292</c:v>
                </c:pt>
                <c:pt idx="58">
                  <c:v>-1.4905081387119601</c:v>
                </c:pt>
                <c:pt idx="59">
                  <c:v>-0.23882009907997201</c:v>
                </c:pt>
                <c:pt idx="60">
                  <c:v>0.56990799716914398</c:v>
                </c:pt>
                <c:pt idx="61">
                  <c:v>1.130502476999292</c:v>
                </c:pt>
                <c:pt idx="62">
                  <c:v>1.543314932767162</c:v>
                </c:pt>
                <c:pt idx="63">
                  <c:v>1.8652795470629859</c:v>
                </c:pt>
                <c:pt idx="64">
                  <c:v>2.1275640481245599</c:v>
                </c:pt>
                <c:pt idx="65">
                  <c:v>2.3494069355980178</c:v>
                </c:pt>
                <c:pt idx="66">
                  <c:v>2.5418881811748042</c:v>
                </c:pt>
                <c:pt idx="67">
                  <c:v>2.7127869780608629</c:v>
                </c:pt>
                <c:pt idx="68">
                  <c:v>2.8665704175513089</c:v>
                </c:pt>
                <c:pt idx="69">
                  <c:v>3.0004585987261141</c:v>
                </c:pt>
              </c:numCache>
            </c:numRef>
          </c:yVal>
          <c:smooth val="1"/>
          <c:extLst>
            <c:ext xmlns:c16="http://schemas.microsoft.com/office/drawing/2014/chart" uri="{C3380CC4-5D6E-409C-BE32-E72D297353CC}">
              <c16:uniqueId val="{00000000-492B-43EA-B19D-CF62EA8F88D3}"/>
            </c:ext>
          </c:extLst>
        </c:ser>
        <c:ser>
          <c:idx val="0"/>
          <c:order val="1"/>
          <c:tx>
            <c:strRef>
              <c:f>Sheet14!$J$1</c:f>
              <c:strCache>
                <c:ptCount val="1"/>
                <c:pt idx="0">
                  <c:v>after bending </c:v>
                </c:pt>
              </c:strCache>
            </c:strRef>
          </c:tx>
          <c:spPr>
            <a:ln w="19050" cap="rnd">
              <a:solidFill>
                <a:schemeClr val="accent1"/>
              </a:solidFill>
              <a:round/>
            </a:ln>
            <a:effectLst/>
          </c:spPr>
          <c:marker>
            <c:symbol val="none"/>
          </c:marker>
          <c:xVal>
            <c:numRef>
              <c:f>Sheet14!$H$2:$H$164</c:f>
              <c:numCache>
                <c:formatCode>General</c:formatCode>
                <c:ptCount val="163"/>
                <c:pt idx="0">
                  <c:v>-0.15557599999999999</c:v>
                </c:pt>
                <c:pt idx="1">
                  <c:v>-0.14552399999999999</c:v>
                </c:pt>
                <c:pt idx="2">
                  <c:v>-0.12551499999999999</c:v>
                </c:pt>
                <c:pt idx="3">
                  <c:v>-0.105504</c:v>
                </c:pt>
                <c:pt idx="4">
                  <c:v>-8.5488300000000003E-2</c:v>
                </c:pt>
                <c:pt idx="5">
                  <c:v>-6.5505400000000005E-2</c:v>
                </c:pt>
                <c:pt idx="6">
                  <c:v>-4.5503300000000003E-2</c:v>
                </c:pt>
                <c:pt idx="7">
                  <c:v>-2.5492899999999999E-2</c:v>
                </c:pt>
                <c:pt idx="8" formatCode="0.00E+00">
                  <c:v>-5.4961000000000003E-3</c:v>
                </c:pt>
                <c:pt idx="9">
                  <c:v>1.45433E-2</c:v>
                </c:pt>
                <c:pt idx="10">
                  <c:v>3.4554399999999999E-2</c:v>
                </c:pt>
                <c:pt idx="11">
                  <c:v>5.45478E-2</c:v>
                </c:pt>
                <c:pt idx="12">
                  <c:v>7.45643E-2</c:v>
                </c:pt>
                <c:pt idx="13">
                  <c:v>9.4561000000000006E-2</c:v>
                </c:pt>
                <c:pt idx="14">
                  <c:v>0.114568</c:v>
                </c:pt>
                <c:pt idx="15">
                  <c:v>0.13457</c:v>
                </c:pt>
                <c:pt idx="16">
                  <c:v>0.15457699999999999</c:v>
                </c:pt>
                <c:pt idx="17">
                  <c:v>0.174569</c:v>
                </c:pt>
                <c:pt idx="18">
                  <c:v>0.19458700000000001</c:v>
                </c:pt>
                <c:pt idx="19">
                  <c:v>0.21460699999999999</c:v>
                </c:pt>
                <c:pt idx="20">
                  <c:v>0.23460500000000001</c:v>
                </c:pt>
                <c:pt idx="21">
                  <c:v>0.254604</c:v>
                </c:pt>
                <c:pt idx="22">
                  <c:v>0.27458700000000003</c:v>
                </c:pt>
                <c:pt idx="23">
                  <c:v>0.294597</c:v>
                </c:pt>
                <c:pt idx="24">
                  <c:v>0.31461499999999998</c:v>
                </c:pt>
                <c:pt idx="25">
                  <c:v>0.33462999999999998</c:v>
                </c:pt>
                <c:pt idx="26">
                  <c:v>0.35464499999999999</c:v>
                </c:pt>
                <c:pt idx="27">
                  <c:v>0.37464900000000001</c:v>
                </c:pt>
                <c:pt idx="28">
                  <c:v>0.39463500000000001</c:v>
                </c:pt>
                <c:pt idx="29">
                  <c:v>0.41466500000000001</c:v>
                </c:pt>
                <c:pt idx="30">
                  <c:v>0.434674</c:v>
                </c:pt>
                <c:pt idx="31">
                  <c:v>0.454681</c:v>
                </c:pt>
                <c:pt idx="32">
                  <c:v>0.474686</c:v>
                </c:pt>
                <c:pt idx="33">
                  <c:v>0.49467800000000001</c:v>
                </c:pt>
                <c:pt idx="34">
                  <c:v>0.51469200000000004</c:v>
                </c:pt>
                <c:pt idx="35">
                  <c:v>0.53470499999999999</c:v>
                </c:pt>
                <c:pt idx="36">
                  <c:v>0.55469900000000005</c:v>
                </c:pt>
                <c:pt idx="37">
                  <c:v>0.57468900000000001</c:v>
                </c:pt>
                <c:pt idx="38">
                  <c:v>0.59469899999999998</c:v>
                </c:pt>
                <c:pt idx="39">
                  <c:v>0.61472000000000004</c:v>
                </c:pt>
                <c:pt idx="40">
                  <c:v>0.63471900000000003</c:v>
                </c:pt>
                <c:pt idx="41">
                  <c:v>0.65474699999999997</c:v>
                </c:pt>
                <c:pt idx="42">
                  <c:v>0.67474500000000004</c:v>
                </c:pt>
                <c:pt idx="43">
                  <c:v>0.69475500000000001</c:v>
                </c:pt>
                <c:pt idx="44">
                  <c:v>0.71475100000000003</c:v>
                </c:pt>
                <c:pt idx="45">
                  <c:v>0.73475800000000002</c:v>
                </c:pt>
                <c:pt idx="46">
                  <c:v>0.75475400000000004</c:v>
                </c:pt>
                <c:pt idx="47">
                  <c:v>0.77476900000000004</c:v>
                </c:pt>
                <c:pt idx="48">
                  <c:v>0.79210100000000006</c:v>
                </c:pt>
                <c:pt idx="49">
                  <c:v>0.79955100000000001</c:v>
                </c:pt>
                <c:pt idx="50">
                  <c:v>0.78946000000000005</c:v>
                </c:pt>
                <c:pt idx="51">
                  <c:v>0.769451</c:v>
                </c:pt>
                <c:pt idx="52">
                  <c:v>0.74944599999999995</c:v>
                </c:pt>
                <c:pt idx="53">
                  <c:v>0.72944900000000001</c:v>
                </c:pt>
                <c:pt idx="54">
                  <c:v>0.70786199999999999</c:v>
                </c:pt>
                <c:pt idx="55">
                  <c:v>0.68634799999999996</c:v>
                </c:pt>
                <c:pt idx="56">
                  <c:v>0.66634599999999999</c:v>
                </c:pt>
                <c:pt idx="57">
                  <c:v>0.64634899999999995</c:v>
                </c:pt>
                <c:pt idx="58">
                  <c:v>0.62479899999999999</c:v>
                </c:pt>
                <c:pt idx="59">
                  <c:v>0.60320700000000005</c:v>
                </c:pt>
                <c:pt idx="60">
                  <c:v>0.58322200000000002</c:v>
                </c:pt>
                <c:pt idx="61">
                  <c:v>0.56320400000000004</c:v>
                </c:pt>
                <c:pt idx="62">
                  <c:v>0.54322099999999995</c:v>
                </c:pt>
                <c:pt idx="63">
                  <c:v>0.52321600000000001</c:v>
                </c:pt>
                <c:pt idx="64">
                  <c:v>0.50319800000000003</c:v>
                </c:pt>
                <c:pt idx="65">
                  <c:v>0.483186</c:v>
                </c:pt>
                <c:pt idx="66">
                  <c:v>0.46320099999999997</c:v>
                </c:pt>
                <c:pt idx="67">
                  <c:v>0.44318800000000003</c:v>
                </c:pt>
                <c:pt idx="68">
                  <c:v>0.42318499999999998</c:v>
                </c:pt>
                <c:pt idx="69">
                  <c:v>0.40316000000000002</c:v>
                </c:pt>
                <c:pt idx="70">
                  <c:v>0.38317299999999999</c:v>
                </c:pt>
                <c:pt idx="71">
                  <c:v>0.36316500000000002</c:v>
                </c:pt>
                <c:pt idx="72">
                  <c:v>0.343169</c:v>
                </c:pt>
                <c:pt idx="73">
                  <c:v>0.32316299999999998</c:v>
                </c:pt>
                <c:pt idx="74">
                  <c:v>0.303143</c:v>
                </c:pt>
                <c:pt idx="75">
                  <c:v>0.283107</c:v>
                </c:pt>
                <c:pt idx="76">
                  <c:v>0.26312200000000002</c:v>
                </c:pt>
                <c:pt idx="77">
                  <c:v>0.24311199999999999</c:v>
                </c:pt>
                <c:pt idx="78">
                  <c:v>0.22312299999999999</c:v>
                </c:pt>
                <c:pt idx="79">
                  <c:v>0.203098</c:v>
                </c:pt>
                <c:pt idx="80">
                  <c:v>0.18309600000000001</c:v>
                </c:pt>
                <c:pt idx="81">
                  <c:v>0.16308300000000001</c:v>
                </c:pt>
                <c:pt idx="82">
                  <c:v>0.143095</c:v>
                </c:pt>
                <c:pt idx="83">
                  <c:v>0.123086</c:v>
                </c:pt>
                <c:pt idx="84">
                  <c:v>0.103077</c:v>
                </c:pt>
                <c:pt idx="85">
                  <c:v>8.3072499999999994E-2</c:v>
                </c:pt>
                <c:pt idx="86">
                  <c:v>6.3079099999999999E-2</c:v>
                </c:pt>
                <c:pt idx="87">
                  <c:v>4.3063700000000003E-2</c:v>
                </c:pt>
                <c:pt idx="88">
                  <c:v>2.3066199999999999E-2</c:v>
                </c:pt>
                <c:pt idx="89" formatCode="0.00E+00">
                  <c:v>3.03682E-3</c:v>
                </c:pt>
                <c:pt idx="90">
                  <c:v>-1.6963200000000001E-2</c:v>
                </c:pt>
                <c:pt idx="91">
                  <c:v>-3.6977099999999999E-2</c:v>
                </c:pt>
                <c:pt idx="92">
                  <c:v>-5.6991199999999999E-2</c:v>
                </c:pt>
                <c:pt idx="93">
                  <c:v>-7.6978900000000003E-2</c:v>
                </c:pt>
                <c:pt idx="94">
                  <c:v>-9.6974900000000003E-2</c:v>
                </c:pt>
                <c:pt idx="95">
                  <c:v>-0.11699</c:v>
                </c:pt>
                <c:pt idx="96">
                  <c:v>-0.13699800000000001</c:v>
                </c:pt>
                <c:pt idx="97">
                  <c:v>-0.15697900000000001</c:v>
                </c:pt>
                <c:pt idx="98">
                  <c:v>-0.17699000000000001</c:v>
                </c:pt>
                <c:pt idx="99">
                  <c:v>-0.19700599999999999</c:v>
                </c:pt>
                <c:pt idx="100">
                  <c:v>-0.217029</c:v>
                </c:pt>
                <c:pt idx="101">
                  <c:v>-0.237011</c:v>
                </c:pt>
                <c:pt idx="102">
                  <c:v>-0.25701600000000002</c:v>
                </c:pt>
                <c:pt idx="103">
                  <c:v>-0.27702700000000002</c:v>
                </c:pt>
                <c:pt idx="104">
                  <c:v>-0.29702800000000001</c:v>
                </c:pt>
                <c:pt idx="105">
                  <c:v>-0.31704900000000003</c:v>
                </c:pt>
                <c:pt idx="106">
                  <c:v>-0.33706599999999998</c:v>
                </c:pt>
                <c:pt idx="107">
                  <c:v>-0.35706199999999999</c:v>
                </c:pt>
                <c:pt idx="108">
                  <c:v>-0.37706800000000001</c:v>
                </c:pt>
                <c:pt idx="109">
                  <c:v>-0.39706799999999998</c:v>
                </c:pt>
                <c:pt idx="110">
                  <c:v>-0.41708600000000001</c:v>
                </c:pt>
                <c:pt idx="111">
                  <c:v>-0.43709700000000001</c:v>
                </c:pt>
                <c:pt idx="112">
                  <c:v>-0.457094</c:v>
                </c:pt>
                <c:pt idx="113">
                  <c:v>-0.47708600000000001</c:v>
                </c:pt>
                <c:pt idx="114">
                  <c:v>-0.49710599999999999</c:v>
                </c:pt>
                <c:pt idx="115">
                  <c:v>-0.51710800000000001</c:v>
                </c:pt>
                <c:pt idx="116">
                  <c:v>-0.53711500000000001</c:v>
                </c:pt>
                <c:pt idx="117">
                  <c:v>-0.55711200000000005</c:v>
                </c:pt>
                <c:pt idx="118">
                  <c:v>-0.57711800000000002</c:v>
                </c:pt>
                <c:pt idx="119">
                  <c:v>-0.59712600000000005</c:v>
                </c:pt>
                <c:pt idx="120">
                  <c:v>-0.61714000000000002</c:v>
                </c:pt>
                <c:pt idx="121">
                  <c:v>-0.63715599999999994</c:v>
                </c:pt>
                <c:pt idx="122">
                  <c:v>-0.65715999999999997</c:v>
                </c:pt>
                <c:pt idx="123">
                  <c:v>-0.67717700000000003</c:v>
                </c:pt>
                <c:pt idx="124">
                  <c:v>-0.69716999999999996</c:v>
                </c:pt>
                <c:pt idx="125">
                  <c:v>-0.71718099999999996</c:v>
                </c:pt>
                <c:pt idx="126">
                  <c:v>-0.73718499999999998</c:v>
                </c:pt>
                <c:pt idx="127">
                  <c:v>-0.75718799999999997</c:v>
                </c:pt>
                <c:pt idx="128">
                  <c:v>-0.77719899999999997</c:v>
                </c:pt>
                <c:pt idx="129">
                  <c:v>-0.79379599999999995</c:v>
                </c:pt>
                <c:pt idx="130">
                  <c:v>-0.80049999999999999</c:v>
                </c:pt>
                <c:pt idx="131">
                  <c:v>-0.79039499999999996</c:v>
                </c:pt>
                <c:pt idx="132">
                  <c:v>-0.77039599999999997</c:v>
                </c:pt>
                <c:pt idx="133">
                  <c:v>-0.75038899999999997</c:v>
                </c:pt>
                <c:pt idx="134">
                  <c:v>-0.730383</c:v>
                </c:pt>
                <c:pt idx="135">
                  <c:v>-0.70881400000000006</c:v>
                </c:pt>
                <c:pt idx="136">
                  <c:v>-0.68727300000000002</c:v>
                </c:pt>
                <c:pt idx="137">
                  <c:v>-0.66727099999999995</c:v>
                </c:pt>
                <c:pt idx="138">
                  <c:v>-0.64727100000000004</c:v>
                </c:pt>
                <c:pt idx="139">
                  <c:v>-0.62575199999999997</c:v>
                </c:pt>
                <c:pt idx="140">
                  <c:v>-0.604159</c:v>
                </c:pt>
                <c:pt idx="141">
                  <c:v>-0.58415600000000001</c:v>
                </c:pt>
                <c:pt idx="142">
                  <c:v>-0.56414200000000003</c:v>
                </c:pt>
                <c:pt idx="143">
                  <c:v>-0.54414399999999996</c:v>
                </c:pt>
                <c:pt idx="144">
                  <c:v>-0.52415400000000001</c:v>
                </c:pt>
                <c:pt idx="145">
                  <c:v>-0.50414199999999998</c:v>
                </c:pt>
                <c:pt idx="146">
                  <c:v>-0.48413299999999998</c:v>
                </c:pt>
                <c:pt idx="147">
                  <c:v>-0.46412199999999998</c:v>
                </c:pt>
                <c:pt idx="148">
                  <c:v>-0.44411200000000001</c:v>
                </c:pt>
                <c:pt idx="149">
                  <c:v>-0.42412100000000003</c:v>
                </c:pt>
                <c:pt idx="150">
                  <c:v>-0.404088</c:v>
                </c:pt>
                <c:pt idx="151">
                  <c:v>-0.38409300000000002</c:v>
                </c:pt>
                <c:pt idx="152">
                  <c:v>-0.36409599999999998</c:v>
                </c:pt>
                <c:pt idx="153">
                  <c:v>-0.34409200000000001</c:v>
                </c:pt>
                <c:pt idx="154">
                  <c:v>-0.32407799999999998</c:v>
                </c:pt>
                <c:pt idx="155">
                  <c:v>-0.30404900000000001</c:v>
                </c:pt>
                <c:pt idx="156">
                  <c:v>-0.28404099999999999</c:v>
                </c:pt>
                <c:pt idx="157">
                  <c:v>-0.264044</c:v>
                </c:pt>
                <c:pt idx="158">
                  <c:v>-0.244029</c:v>
                </c:pt>
                <c:pt idx="159">
                  <c:v>-0.224052</c:v>
                </c:pt>
                <c:pt idx="160">
                  <c:v>-0.20402500000000001</c:v>
                </c:pt>
                <c:pt idx="161">
                  <c:v>-0.18401799999999999</c:v>
                </c:pt>
                <c:pt idx="162">
                  <c:v>-0.164802</c:v>
                </c:pt>
              </c:numCache>
            </c:numRef>
          </c:xVal>
          <c:yVal>
            <c:numRef>
              <c:f>Sheet14!$J$2:$J$164</c:f>
              <c:numCache>
                <c:formatCode>General</c:formatCode>
                <c:ptCount val="163"/>
                <c:pt idx="0">
                  <c:v>3.1108280254777072</c:v>
                </c:pt>
                <c:pt idx="1">
                  <c:v>3.1330276008492568</c:v>
                </c:pt>
                <c:pt idx="2">
                  <c:v>3.1775456475583872</c:v>
                </c:pt>
                <c:pt idx="3">
                  <c:v>3.2205859872611469</c:v>
                </c:pt>
                <c:pt idx="4">
                  <c:v>3.2612823779193212</c:v>
                </c:pt>
                <c:pt idx="5">
                  <c:v>3.30023779193206</c:v>
                </c:pt>
                <c:pt idx="6">
                  <c:v>3.3386496815286621</c:v>
                </c:pt>
                <c:pt idx="7">
                  <c:v>3.3754055201698501</c:v>
                </c:pt>
                <c:pt idx="8">
                  <c:v>3.4100382165605101</c:v>
                </c:pt>
                <c:pt idx="9">
                  <c:v>3.445087048832272</c:v>
                </c:pt>
                <c:pt idx="10">
                  <c:v>3.4794904458598719</c:v>
                </c:pt>
                <c:pt idx="11">
                  <c:v>3.5127898089171978</c:v>
                </c:pt>
                <c:pt idx="12">
                  <c:v>3.5451464968152862</c:v>
                </c:pt>
                <c:pt idx="13">
                  <c:v>3.5775966029723998</c:v>
                </c:pt>
                <c:pt idx="14">
                  <c:v>3.6098598726114641</c:v>
                </c:pt>
                <c:pt idx="15">
                  <c:v>3.6401443736730368</c:v>
                </c:pt>
                <c:pt idx="16">
                  <c:v>3.6709978768577498</c:v>
                </c:pt>
                <c:pt idx="17">
                  <c:v>3.7015541401273881</c:v>
                </c:pt>
                <c:pt idx="18">
                  <c:v>3.7314055201698499</c:v>
                </c:pt>
                <c:pt idx="19">
                  <c:v>3.7619702760084932</c:v>
                </c:pt>
                <c:pt idx="20">
                  <c:v>3.7916008492569011</c:v>
                </c:pt>
                <c:pt idx="21">
                  <c:v>3.8212484076433122</c:v>
                </c:pt>
                <c:pt idx="22">
                  <c:v>3.849715498938429</c:v>
                </c:pt>
                <c:pt idx="23">
                  <c:v>3.87899787685775</c:v>
                </c:pt>
                <c:pt idx="24">
                  <c:v>3.908764331210191</c:v>
                </c:pt>
                <c:pt idx="25">
                  <c:v>3.937452229299363</c:v>
                </c:pt>
                <c:pt idx="26">
                  <c:v>3.9655711252653929</c:v>
                </c:pt>
                <c:pt idx="27">
                  <c:v>3.9946666666666668</c:v>
                </c:pt>
                <c:pt idx="28">
                  <c:v>4.0235329087048806</c:v>
                </c:pt>
                <c:pt idx="29">
                  <c:v>4.0529171974522296</c:v>
                </c:pt>
                <c:pt idx="30">
                  <c:v>4.0816560509554121</c:v>
                </c:pt>
                <c:pt idx="31">
                  <c:v>4.1105902335456461</c:v>
                </c:pt>
                <c:pt idx="32">
                  <c:v>4.1398386411889607</c:v>
                </c:pt>
                <c:pt idx="33">
                  <c:v>4.1684585987261134</c:v>
                </c:pt>
                <c:pt idx="34">
                  <c:v>4.1989893842887467</c:v>
                </c:pt>
                <c:pt idx="35">
                  <c:v>4.2291974522292994</c:v>
                </c:pt>
                <c:pt idx="36">
                  <c:v>4.2588704883227173</c:v>
                </c:pt>
                <c:pt idx="37">
                  <c:v>4.2892993630573271</c:v>
                </c:pt>
                <c:pt idx="38">
                  <c:v>4.3204585987261126</c:v>
                </c:pt>
                <c:pt idx="39">
                  <c:v>4.3526963906581742</c:v>
                </c:pt>
                <c:pt idx="40">
                  <c:v>4.3839830148619958</c:v>
                </c:pt>
                <c:pt idx="41">
                  <c:v>4.4165605095541398</c:v>
                </c:pt>
                <c:pt idx="42">
                  <c:v>4.4497749469214423</c:v>
                </c:pt>
                <c:pt idx="43">
                  <c:v>4.4830743099787682</c:v>
                </c:pt>
                <c:pt idx="44">
                  <c:v>4.5174352441613577</c:v>
                </c:pt>
                <c:pt idx="45">
                  <c:v>4.5532823779193183</c:v>
                </c:pt>
                <c:pt idx="46">
                  <c:v>4.5894267515923568</c:v>
                </c:pt>
                <c:pt idx="47">
                  <c:v>4.62548619957537</c:v>
                </c:pt>
                <c:pt idx="48">
                  <c:v>4.6580721868365176</c:v>
                </c:pt>
                <c:pt idx="49">
                  <c:v>4.6703269639065796</c:v>
                </c:pt>
                <c:pt idx="50">
                  <c:v>3.598666666666666</c:v>
                </c:pt>
                <c:pt idx="51">
                  <c:v>2.158726114649681</c:v>
                </c:pt>
                <c:pt idx="52">
                  <c:v>1.2428280254777071</c:v>
                </c:pt>
                <c:pt idx="53">
                  <c:v>0.61474055201698496</c:v>
                </c:pt>
                <c:pt idx="54">
                  <c:v>0.13005520169851401</c:v>
                </c:pt>
                <c:pt idx="55">
                  <c:v>-0.23230743099787701</c:v>
                </c:pt>
                <c:pt idx="56">
                  <c:v>-0.49774437367303598</c:v>
                </c:pt>
                <c:pt idx="57">
                  <c:v>-0.71798471337579595</c:v>
                </c:pt>
                <c:pt idx="58">
                  <c:v>-0.91883651804670896</c:v>
                </c:pt>
                <c:pt idx="59">
                  <c:v>-1.09695966029724</c:v>
                </c:pt>
                <c:pt idx="60">
                  <c:v>-1.2441698513800421</c:v>
                </c:pt>
                <c:pt idx="61">
                  <c:v>-1.378590233545647</c:v>
                </c:pt>
                <c:pt idx="62">
                  <c:v>-1.5029554140127399</c:v>
                </c:pt>
                <c:pt idx="63">
                  <c:v>-1.619796178343949</c:v>
                </c:pt>
                <c:pt idx="64">
                  <c:v>-1.7301146496815289</c:v>
                </c:pt>
                <c:pt idx="65">
                  <c:v>-1.832798301486199</c:v>
                </c:pt>
                <c:pt idx="66">
                  <c:v>-1.930649681528662</c:v>
                </c:pt>
                <c:pt idx="67">
                  <c:v>-2.0237961783439502</c:v>
                </c:pt>
                <c:pt idx="68">
                  <c:v>-2.1127983014861988</c:v>
                </c:pt>
                <c:pt idx="69">
                  <c:v>-2.1982590233545638</c:v>
                </c:pt>
                <c:pt idx="70">
                  <c:v>-2.279456475583864</c:v>
                </c:pt>
                <c:pt idx="71">
                  <c:v>-2.3573588110403398</c:v>
                </c:pt>
                <c:pt idx="72">
                  <c:v>-2.4317027600849261</c:v>
                </c:pt>
                <c:pt idx="73">
                  <c:v>-2.5034225053078552</c:v>
                </c:pt>
                <c:pt idx="74">
                  <c:v>-2.573171974522293</c:v>
                </c:pt>
                <c:pt idx="75">
                  <c:v>-2.6393630573248412</c:v>
                </c:pt>
                <c:pt idx="76">
                  <c:v>-2.7023949044585991</c:v>
                </c:pt>
                <c:pt idx="77">
                  <c:v>-2.7641443736730351</c:v>
                </c:pt>
                <c:pt idx="78">
                  <c:v>-2.823745222929936</c:v>
                </c:pt>
                <c:pt idx="79">
                  <c:v>-2.8813757961783431</c:v>
                </c:pt>
                <c:pt idx="80">
                  <c:v>-2.9363566878980878</c:v>
                </c:pt>
                <c:pt idx="81">
                  <c:v>-2.9895371549893839</c:v>
                </c:pt>
                <c:pt idx="82">
                  <c:v>-3.0409087048832268</c:v>
                </c:pt>
                <c:pt idx="83">
                  <c:v>-3.0899787685774949</c:v>
                </c:pt>
                <c:pt idx="84">
                  <c:v>-3.1389808917197448</c:v>
                </c:pt>
                <c:pt idx="85">
                  <c:v>-3.18587685774947</c:v>
                </c:pt>
                <c:pt idx="86">
                  <c:v>-3.2305307855626322</c:v>
                </c:pt>
                <c:pt idx="87">
                  <c:v>-3.2738004246284489</c:v>
                </c:pt>
                <c:pt idx="88">
                  <c:v>-3.316475583864118</c:v>
                </c:pt>
                <c:pt idx="89">
                  <c:v>-3.3578004246284481</c:v>
                </c:pt>
                <c:pt idx="90">
                  <c:v>-3.3974267515923571</c:v>
                </c:pt>
                <c:pt idx="91">
                  <c:v>-3.4374267515923571</c:v>
                </c:pt>
                <c:pt idx="92">
                  <c:v>-3.4769681528662408</c:v>
                </c:pt>
                <c:pt idx="93">
                  <c:v>-3.5153970276008502</c:v>
                </c:pt>
                <c:pt idx="94">
                  <c:v>-3.553112526539278</c:v>
                </c:pt>
                <c:pt idx="95">
                  <c:v>-3.5915923566878978</c:v>
                </c:pt>
                <c:pt idx="96">
                  <c:v>-3.6291974522292998</c:v>
                </c:pt>
                <c:pt idx="97">
                  <c:v>-3.6659193205944791</c:v>
                </c:pt>
                <c:pt idx="98">
                  <c:v>-3.7030403397027611</c:v>
                </c:pt>
                <c:pt idx="99">
                  <c:v>-3.7405859872611469</c:v>
                </c:pt>
                <c:pt idx="100">
                  <c:v>-3.7787261146496811</c:v>
                </c:pt>
                <c:pt idx="101">
                  <c:v>-3.814539278131635</c:v>
                </c:pt>
                <c:pt idx="102">
                  <c:v>-3.8517112526539279</c:v>
                </c:pt>
                <c:pt idx="103">
                  <c:v>-3.8885944798301488</c:v>
                </c:pt>
                <c:pt idx="104">
                  <c:v>-3.924764331210191</c:v>
                </c:pt>
                <c:pt idx="105">
                  <c:v>-3.9615541401273888</c:v>
                </c:pt>
                <c:pt idx="106">
                  <c:v>-3.9978004246284491</c:v>
                </c:pt>
                <c:pt idx="107">
                  <c:v>-4.0341995753715496</c:v>
                </c:pt>
                <c:pt idx="108">
                  <c:v>-4.0692738853503201</c:v>
                </c:pt>
                <c:pt idx="109">
                  <c:v>-4.105537154989384</c:v>
                </c:pt>
                <c:pt idx="110">
                  <c:v>-4.1426666666666661</c:v>
                </c:pt>
                <c:pt idx="111">
                  <c:v>-4.1775881104033976</c:v>
                </c:pt>
                <c:pt idx="112">
                  <c:v>-4.2124331210191102</c:v>
                </c:pt>
                <c:pt idx="113">
                  <c:v>-4.2481443736730364</c:v>
                </c:pt>
                <c:pt idx="114">
                  <c:v>-4.2839830148619953</c:v>
                </c:pt>
                <c:pt idx="115">
                  <c:v>-4.3194225053078554</c:v>
                </c:pt>
                <c:pt idx="116">
                  <c:v>-4.3554394904458587</c:v>
                </c:pt>
                <c:pt idx="117">
                  <c:v>-4.3913545647558374</c:v>
                </c:pt>
                <c:pt idx="118">
                  <c:v>-4.4272441613588107</c:v>
                </c:pt>
                <c:pt idx="119">
                  <c:v>-4.4630828025477696</c:v>
                </c:pt>
                <c:pt idx="120">
                  <c:v>-4.5009087048832299</c:v>
                </c:pt>
                <c:pt idx="121">
                  <c:v>-4.5383694267515926</c:v>
                </c:pt>
                <c:pt idx="122">
                  <c:v>-4.5754394904458602</c:v>
                </c:pt>
                <c:pt idx="123">
                  <c:v>-4.6134012738853496</c:v>
                </c:pt>
                <c:pt idx="124">
                  <c:v>-4.6523312101910808</c:v>
                </c:pt>
                <c:pt idx="125">
                  <c:v>-4.6921188959660283</c:v>
                </c:pt>
                <c:pt idx="126">
                  <c:v>-4.7318216560509558</c:v>
                </c:pt>
                <c:pt idx="127">
                  <c:v>-4.7734097664543524</c:v>
                </c:pt>
                <c:pt idx="128">
                  <c:v>-4.8156008492568976</c:v>
                </c:pt>
                <c:pt idx="129">
                  <c:v>-4.8508619957537151</c:v>
                </c:pt>
                <c:pt idx="130">
                  <c:v>-4.8639235668789791</c:v>
                </c:pt>
                <c:pt idx="131">
                  <c:v>-3.76696390658174</c:v>
                </c:pt>
                <c:pt idx="132">
                  <c:v>-2.2828704883227182</c:v>
                </c:pt>
                <c:pt idx="133">
                  <c:v>-1.3316857749469211</c:v>
                </c:pt>
                <c:pt idx="134">
                  <c:v>-0.67289596602972401</c:v>
                </c:pt>
                <c:pt idx="135">
                  <c:v>-0.16090530785562601</c:v>
                </c:pt>
                <c:pt idx="136">
                  <c:v>0.228451804670913</c:v>
                </c:pt>
                <c:pt idx="137">
                  <c:v>0.51597961783439505</c:v>
                </c:pt>
                <c:pt idx="138">
                  <c:v>0.75550573248407704</c:v>
                </c:pt>
                <c:pt idx="139">
                  <c:v>0.97802972399150701</c:v>
                </c:pt>
                <c:pt idx="140">
                  <c:v>1.173690021231423</c:v>
                </c:pt>
                <c:pt idx="141">
                  <c:v>1.3339532908704881</c:v>
                </c:pt>
                <c:pt idx="142">
                  <c:v>1.479966029723992</c:v>
                </c:pt>
                <c:pt idx="143">
                  <c:v>1.6150573248407649</c:v>
                </c:pt>
                <c:pt idx="144">
                  <c:v>1.739991507430998</c:v>
                </c:pt>
                <c:pt idx="145">
                  <c:v>1.856263269639066</c:v>
                </c:pt>
                <c:pt idx="146">
                  <c:v>1.9653588110403399</c:v>
                </c:pt>
                <c:pt idx="147">
                  <c:v>2.0672441613588108</c:v>
                </c:pt>
                <c:pt idx="148">
                  <c:v>2.1630233545647561</c:v>
                </c:pt>
                <c:pt idx="149">
                  <c:v>2.2533757961783438</c:v>
                </c:pt>
                <c:pt idx="150">
                  <c:v>2.3406199575371551</c:v>
                </c:pt>
                <c:pt idx="151">
                  <c:v>2.421698513800425</c:v>
                </c:pt>
                <c:pt idx="152">
                  <c:v>2.4977494692144369</c:v>
                </c:pt>
                <c:pt idx="153">
                  <c:v>2.571082802547771</c:v>
                </c:pt>
                <c:pt idx="154">
                  <c:v>2.6406454352441608</c:v>
                </c:pt>
                <c:pt idx="155">
                  <c:v>2.7069893842887471</c:v>
                </c:pt>
                <c:pt idx="156">
                  <c:v>2.7693163481953298</c:v>
                </c:pt>
                <c:pt idx="157">
                  <c:v>2.8297154989384281</c:v>
                </c:pt>
                <c:pt idx="158">
                  <c:v>2.8872526539278129</c:v>
                </c:pt>
                <c:pt idx="159">
                  <c:v>2.941129511677282</c:v>
                </c:pt>
                <c:pt idx="160">
                  <c:v>2.9940636942675152</c:v>
                </c:pt>
                <c:pt idx="161">
                  <c:v>3.044093418259024</c:v>
                </c:pt>
                <c:pt idx="162">
                  <c:v>3.0900212314225062</c:v>
                </c:pt>
              </c:numCache>
            </c:numRef>
          </c:yVal>
          <c:smooth val="1"/>
          <c:extLst>
            <c:ext xmlns:c16="http://schemas.microsoft.com/office/drawing/2014/chart" uri="{C3380CC4-5D6E-409C-BE32-E72D297353CC}">
              <c16:uniqueId val="{00000001-492B-43EA-B19D-CF62EA8F88D3}"/>
            </c:ext>
          </c:extLst>
        </c:ser>
        <c:dLbls>
          <c:showLegendKey val="0"/>
          <c:showVal val="0"/>
          <c:showCatName val="0"/>
          <c:showSerName val="0"/>
          <c:showPercent val="0"/>
          <c:showBubbleSize val="0"/>
        </c:dLbls>
        <c:axId val="2075292232"/>
        <c:axId val="-2138123704"/>
      </c:scatterChart>
      <c:valAx>
        <c:axId val="2075292232"/>
        <c:scaling>
          <c:orientation val="minMax"/>
        </c:scaling>
        <c:delete val="0"/>
        <c:axPos val="b"/>
        <c:title>
          <c:tx>
            <c:rich>
              <a:bodyPr/>
              <a:lstStyle/>
              <a:p>
                <a:pPr>
                  <a:defRPr/>
                </a:pPr>
                <a:r>
                  <a:rPr lang="en-GB"/>
                  <a:t>Voltage  (V) </a:t>
                </a:r>
              </a:p>
            </c:rich>
          </c:tx>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138123704"/>
        <c:crossesAt val="-15"/>
        <c:crossBetween val="midCat"/>
      </c:valAx>
      <c:valAx>
        <c:axId val="-2138123704"/>
        <c:scaling>
          <c:orientation val="minMax"/>
        </c:scaling>
        <c:delete val="0"/>
        <c:axPos val="l"/>
        <c:title>
          <c:tx>
            <c:rich>
              <a:bodyPr/>
              <a:lstStyle/>
              <a:p>
                <a:pPr>
                  <a:defRPr/>
                </a:pPr>
                <a:r>
                  <a:rPr lang="en-GB"/>
                  <a:t>Current (mA.cm</a:t>
                </a:r>
                <a:r>
                  <a:rPr lang="en-GB" baseline="30000"/>
                  <a:t>-2</a:t>
                </a:r>
                <a:r>
                  <a:rPr lang="en-GB"/>
                  <a:t>)</a:t>
                </a:r>
              </a:p>
            </c:rich>
          </c:tx>
          <c:layout>
            <c:manualLayout>
              <c:xMode val="edge"/>
              <c:yMode val="edge"/>
              <c:x val="9.5901616538215401E-3"/>
              <c:y val="0.16784365189645414"/>
            </c:manualLayout>
          </c:layout>
          <c:overlay val="0"/>
        </c:title>
        <c:numFmt formatCode="General" sourceLinked="1"/>
        <c:majorTickMark val="out"/>
        <c:minorTickMark val="none"/>
        <c:tickLblPos val="nextTo"/>
        <c:spPr>
          <a:noFill/>
          <a:ln w="12700" cap="flat" cmpd="sng" algn="ctr">
            <a:solidFill>
              <a:schemeClr val="tx1"/>
            </a:solidFill>
            <a:round/>
          </a:ln>
          <a:effectLst/>
        </c:spPr>
        <c:txPr>
          <a:bodyPr rot="-60000000" vert="horz"/>
          <a:lstStyle/>
          <a:p>
            <a:pPr>
              <a:defRPr/>
            </a:pPr>
            <a:endParaRPr lang="en-US"/>
          </a:p>
        </c:txPr>
        <c:crossAx val="2075292232"/>
        <c:crossesAt val="-1"/>
        <c:crossBetween val="midCat"/>
      </c:valAx>
    </c:plotArea>
    <c:legend>
      <c:legendPos val="r"/>
      <c:layout>
        <c:manualLayout>
          <c:xMode val="edge"/>
          <c:yMode val="edge"/>
          <c:x val="0.55974812866329104"/>
          <c:y val="0.65885941114590896"/>
          <c:w val="0.43039807331267399"/>
          <c:h val="0.1674343832021"/>
        </c:manualLayout>
      </c:layout>
      <c:overlay val="0"/>
    </c:legend>
    <c:plotVisOnly val="1"/>
    <c:dispBlanksAs val="gap"/>
    <c:showDLblsOverMax val="0"/>
    <c:extLst/>
  </c:chart>
  <c:spPr>
    <a:ln>
      <a:noFill/>
    </a:ln>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27886948233099"/>
          <c:y val="7.2920119323831606E-2"/>
          <c:w val="0.74743808176361004"/>
          <c:h val="0.76189070677542603"/>
        </c:manualLayout>
      </c:layout>
      <c:scatterChart>
        <c:scatterStyle val="smoothMarker"/>
        <c:varyColors val="0"/>
        <c:ser>
          <c:idx val="0"/>
          <c:order val="0"/>
          <c:tx>
            <c:strRef>
              <c:f>Sheet15!$C$1</c:f>
              <c:strCache>
                <c:ptCount val="1"/>
                <c:pt idx="0">
                  <c:v>per</c:v>
                </c:pt>
              </c:strCache>
            </c:strRef>
          </c:tx>
          <c:spPr>
            <a:ln w="19050" cap="rnd">
              <a:solidFill>
                <a:schemeClr val="accent1"/>
              </a:solidFill>
              <a:round/>
            </a:ln>
            <a:effectLst/>
          </c:spPr>
          <c:marker>
            <c:symbol val="none"/>
          </c:marker>
          <c:xVal>
            <c:numRef>
              <c:f>Sheet15!$A$2:$A$495</c:f>
              <c:numCache>
                <c:formatCode>General</c:formatCode>
                <c:ptCount val="494"/>
                <c:pt idx="0">
                  <c:v>1</c:v>
                </c:pt>
                <c:pt idx="1">
                  <c:v>250</c:v>
                </c:pt>
                <c:pt idx="2">
                  <c:v>500</c:v>
                </c:pt>
                <c:pt idx="3">
                  <c:v>750</c:v>
                </c:pt>
                <c:pt idx="4">
                  <c:v>1000</c:v>
                </c:pt>
                <c:pt idx="5">
                  <c:v>1250</c:v>
                </c:pt>
                <c:pt idx="6">
                  <c:v>1500</c:v>
                </c:pt>
                <c:pt idx="7">
                  <c:v>1750</c:v>
                </c:pt>
                <c:pt idx="8">
                  <c:v>2000</c:v>
                </c:pt>
                <c:pt idx="9">
                  <c:v>2250</c:v>
                </c:pt>
                <c:pt idx="10">
                  <c:v>2500</c:v>
                </c:pt>
                <c:pt idx="11">
                  <c:v>2750</c:v>
                </c:pt>
                <c:pt idx="12">
                  <c:v>3000</c:v>
                </c:pt>
                <c:pt idx="13">
                  <c:v>3250</c:v>
                </c:pt>
                <c:pt idx="14">
                  <c:v>3500</c:v>
                </c:pt>
                <c:pt idx="15">
                  <c:v>3750</c:v>
                </c:pt>
                <c:pt idx="16">
                  <c:v>4000</c:v>
                </c:pt>
                <c:pt idx="17">
                  <c:v>4250</c:v>
                </c:pt>
                <c:pt idx="18">
                  <c:v>4500</c:v>
                </c:pt>
                <c:pt idx="19">
                  <c:v>4750</c:v>
                </c:pt>
                <c:pt idx="20">
                  <c:v>5000</c:v>
                </c:pt>
                <c:pt idx="21">
                  <c:v>5250</c:v>
                </c:pt>
                <c:pt idx="22">
                  <c:v>5500</c:v>
                </c:pt>
                <c:pt idx="23">
                  <c:v>5750</c:v>
                </c:pt>
                <c:pt idx="24">
                  <c:v>6000</c:v>
                </c:pt>
                <c:pt idx="25">
                  <c:v>6250</c:v>
                </c:pt>
                <c:pt idx="26">
                  <c:v>6500</c:v>
                </c:pt>
                <c:pt idx="27">
                  <c:v>6750</c:v>
                </c:pt>
                <c:pt idx="28">
                  <c:v>7000</c:v>
                </c:pt>
                <c:pt idx="29">
                  <c:v>7250</c:v>
                </c:pt>
                <c:pt idx="30">
                  <c:v>7500</c:v>
                </c:pt>
                <c:pt idx="31">
                  <c:v>7750</c:v>
                </c:pt>
                <c:pt idx="32">
                  <c:v>8000</c:v>
                </c:pt>
                <c:pt idx="33">
                  <c:v>8250</c:v>
                </c:pt>
                <c:pt idx="34">
                  <c:v>8500</c:v>
                </c:pt>
                <c:pt idx="35">
                  <c:v>8750</c:v>
                </c:pt>
                <c:pt idx="36">
                  <c:v>9000</c:v>
                </c:pt>
                <c:pt idx="37">
                  <c:v>9250</c:v>
                </c:pt>
                <c:pt idx="38">
                  <c:v>9500</c:v>
                </c:pt>
                <c:pt idx="39">
                  <c:v>9750</c:v>
                </c:pt>
                <c:pt idx="40">
                  <c:v>10000</c:v>
                </c:pt>
                <c:pt idx="41">
                  <c:v>10250</c:v>
                </c:pt>
                <c:pt idx="42">
                  <c:v>10500</c:v>
                </c:pt>
                <c:pt idx="43">
                  <c:v>10750</c:v>
                </c:pt>
                <c:pt idx="44">
                  <c:v>11000</c:v>
                </c:pt>
                <c:pt idx="45">
                  <c:v>11250</c:v>
                </c:pt>
                <c:pt idx="46">
                  <c:v>11500</c:v>
                </c:pt>
                <c:pt idx="47">
                  <c:v>11750</c:v>
                </c:pt>
                <c:pt idx="48">
                  <c:v>12000</c:v>
                </c:pt>
                <c:pt idx="49">
                  <c:v>12250</c:v>
                </c:pt>
                <c:pt idx="50">
                  <c:v>12500</c:v>
                </c:pt>
                <c:pt idx="51">
                  <c:v>12750</c:v>
                </c:pt>
                <c:pt idx="52">
                  <c:v>13000</c:v>
                </c:pt>
                <c:pt idx="53">
                  <c:v>13250</c:v>
                </c:pt>
                <c:pt idx="54">
                  <c:v>13500</c:v>
                </c:pt>
                <c:pt idx="55">
                  <c:v>13750</c:v>
                </c:pt>
                <c:pt idx="56">
                  <c:v>14000</c:v>
                </c:pt>
                <c:pt idx="57">
                  <c:v>14250</c:v>
                </c:pt>
                <c:pt idx="58">
                  <c:v>14500</c:v>
                </c:pt>
                <c:pt idx="59">
                  <c:v>14750</c:v>
                </c:pt>
                <c:pt idx="60">
                  <c:v>15000</c:v>
                </c:pt>
              </c:numCache>
            </c:numRef>
          </c:xVal>
          <c:yVal>
            <c:numRef>
              <c:f>Sheet15!$C$2:$C$495</c:f>
              <c:numCache>
                <c:formatCode>General</c:formatCode>
                <c:ptCount val="494"/>
                <c:pt idx="0">
                  <c:v>100.0011263981368</c:v>
                </c:pt>
                <c:pt idx="1">
                  <c:v>99.071393218599894</c:v>
                </c:pt>
                <c:pt idx="2">
                  <c:v>98.551717030911149</c:v>
                </c:pt>
                <c:pt idx="3">
                  <c:v>98.352778490311536</c:v>
                </c:pt>
                <c:pt idx="4">
                  <c:v>98.0767005156019</c:v>
                </c:pt>
                <c:pt idx="5">
                  <c:v>97.963021349545031</c:v>
                </c:pt>
                <c:pt idx="6">
                  <c:v>97.650403642888477</c:v>
                </c:pt>
                <c:pt idx="7">
                  <c:v>97.496124774668402</c:v>
                </c:pt>
                <c:pt idx="8">
                  <c:v>97.163207216930289</c:v>
                </c:pt>
                <c:pt idx="9">
                  <c:v>97.057647991306027</c:v>
                </c:pt>
                <c:pt idx="10">
                  <c:v>96.655710939890497</c:v>
                </c:pt>
                <c:pt idx="11">
                  <c:v>96.745030284649502</c:v>
                </c:pt>
                <c:pt idx="12">
                  <c:v>96.367453054531907</c:v>
                </c:pt>
                <c:pt idx="13">
                  <c:v>96.468952309939851</c:v>
                </c:pt>
                <c:pt idx="14">
                  <c:v>96.087315109605939</c:v>
                </c:pt>
                <c:pt idx="15">
                  <c:v>96.184754394797579</c:v>
                </c:pt>
                <c:pt idx="16">
                  <c:v>95.799057224247335</c:v>
                </c:pt>
                <c:pt idx="17">
                  <c:v>95.900556479655293</c:v>
                </c:pt>
                <c:pt idx="18">
                  <c:v>95.587938772998768</c:v>
                </c:pt>
                <c:pt idx="19">
                  <c:v>95.693497998623059</c:v>
                </c:pt>
                <c:pt idx="20">
                  <c:v>95.397120172831819</c:v>
                </c:pt>
                <c:pt idx="21">
                  <c:v>95.498619428239806</c:v>
                </c:pt>
                <c:pt idx="22">
                  <c:v>95.13728207898744</c:v>
                </c:pt>
                <c:pt idx="23">
                  <c:v>95.242841304611716</c:v>
                </c:pt>
                <c:pt idx="24">
                  <c:v>94.861204104277803</c:v>
                </c:pt>
                <c:pt idx="25">
                  <c:v>94.958643389469444</c:v>
                </c:pt>
                <c:pt idx="26">
                  <c:v>94.646025682812933</c:v>
                </c:pt>
                <c:pt idx="27">
                  <c:v>94.739404997788256</c:v>
                </c:pt>
                <c:pt idx="28">
                  <c:v>94.394307529401189</c:v>
                </c:pt>
                <c:pt idx="29">
                  <c:v>94.495806784809162</c:v>
                </c:pt>
                <c:pt idx="30">
                  <c:v>94.353707827237997</c:v>
                </c:pt>
                <c:pt idx="31">
                  <c:v>94.45520708264597</c:v>
                </c:pt>
                <c:pt idx="32">
                  <c:v>94.406487440050142</c:v>
                </c:pt>
                <c:pt idx="33">
                  <c:v>94.512046665674433</c:v>
                </c:pt>
                <c:pt idx="34">
                  <c:v>94.459267052862302</c:v>
                </c:pt>
                <c:pt idx="35">
                  <c:v>94.577006189135517</c:v>
                </c:pt>
                <c:pt idx="36">
                  <c:v>94.528286546539675</c:v>
                </c:pt>
                <c:pt idx="37">
                  <c:v>94.629785801947648</c:v>
                </c:pt>
                <c:pt idx="38">
                  <c:v>94.613545921082405</c:v>
                </c:pt>
                <c:pt idx="39">
                  <c:v>94.727225087139303</c:v>
                </c:pt>
                <c:pt idx="40">
                  <c:v>94.650085653029237</c:v>
                </c:pt>
                <c:pt idx="41">
                  <c:v>94.751584908437223</c:v>
                </c:pt>
                <c:pt idx="42">
                  <c:v>94.674445474327172</c:v>
                </c:pt>
                <c:pt idx="43">
                  <c:v>94.780004699951434</c:v>
                </c:pt>
                <c:pt idx="44">
                  <c:v>94.625725831731302</c:v>
                </c:pt>
                <c:pt idx="45">
                  <c:v>94.731285057355606</c:v>
                </c:pt>
                <c:pt idx="46">
                  <c:v>94.536406486972353</c:v>
                </c:pt>
                <c:pt idx="47">
                  <c:v>94.646025682812933</c:v>
                </c:pt>
                <c:pt idx="48">
                  <c:v>94.471446963511241</c:v>
                </c:pt>
                <c:pt idx="49">
                  <c:v>94.577006189135517</c:v>
                </c:pt>
                <c:pt idx="50">
                  <c:v>94.426787291131731</c:v>
                </c:pt>
                <c:pt idx="51">
                  <c:v>94.524226576323372</c:v>
                </c:pt>
                <c:pt idx="52">
                  <c:v>94.447087142213334</c:v>
                </c:pt>
                <c:pt idx="53">
                  <c:v>94.5567063380539</c:v>
                </c:pt>
                <c:pt idx="54">
                  <c:v>94.434907231564381</c:v>
                </c:pt>
                <c:pt idx="55">
                  <c:v>94.536406486972353</c:v>
                </c:pt>
                <c:pt idx="56">
                  <c:v>94.495806784809162</c:v>
                </c:pt>
                <c:pt idx="57">
                  <c:v>94.605425980649741</c:v>
                </c:pt>
                <c:pt idx="58">
                  <c:v>94.520166606107082</c:v>
                </c:pt>
                <c:pt idx="59">
                  <c:v>94.727225087139303</c:v>
                </c:pt>
                <c:pt idx="60">
                  <c:v>94.641965712596601</c:v>
                </c:pt>
              </c:numCache>
            </c:numRef>
          </c:yVal>
          <c:smooth val="1"/>
          <c:extLst>
            <c:ext xmlns:c16="http://schemas.microsoft.com/office/drawing/2014/chart" uri="{C3380CC4-5D6E-409C-BE32-E72D297353CC}">
              <c16:uniqueId val="{00000000-EFBB-44C1-B0B0-C5EB110E346F}"/>
            </c:ext>
          </c:extLst>
        </c:ser>
        <c:dLbls>
          <c:showLegendKey val="0"/>
          <c:showVal val="0"/>
          <c:showCatName val="0"/>
          <c:showSerName val="0"/>
          <c:showPercent val="0"/>
          <c:showBubbleSize val="0"/>
        </c:dLbls>
        <c:axId val="-2144465176"/>
        <c:axId val="2046703688"/>
      </c:scatterChart>
      <c:valAx>
        <c:axId val="-2144465176"/>
        <c:scaling>
          <c:orientation val="minMax"/>
          <c:max val="15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ycle numbe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46703688"/>
        <c:crosses val="autoZero"/>
        <c:crossBetween val="midCat"/>
      </c:valAx>
      <c:valAx>
        <c:axId val="2046703688"/>
        <c:scaling>
          <c:orientation val="minMax"/>
          <c:max val="100"/>
          <c:min val="8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a:t>
                </a:r>
                <a:r>
                  <a:rPr lang="en-GB" baseline="0"/>
                  <a:t>C</a:t>
                </a:r>
                <a:r>
                  <a:rPr lang="en-GB" baseline="-25000"/>
                  <a:t>0</a:t>
                </a:r>
                <a:r>
                  <a:rPr lang="en-GB" baseline="0"/>
                  <a:t> (%)</a:t>
                </a:r>
              </a:p>
            </c:rich>
          </c:tx>
          <c:layout>
            <c:manualLayout>
              <c:xMode val="edge"/>
              <c:yMode val="edge"/>
              <c:x val="4.47527411053927E-3"/>
              <c:y val="0.353296242161346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444651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572</cdr:x>
      <cdr:y>0</cdr:y>
    </cdr:from>
    <cdr:to>
      <cdr:x>1</cdr:x>
      <cdr:y>0.136</cdr:y>
    </cdr:to>
    <cdr:sp macro="" textlink="">
      <cdr:nvSpPr>
        <cdr:cNvPr id="2" name="Text Box 19"/>
        <cdr:cNvSpPr txBox="1"/>
      </cdr:nvSpPr>
      <cdr:spPr>
        <a:xfrm xmlns:a="http://schemas.openxmlformats.org/drawingml/2006/main">
          <a:off x="2341849" y="-2609850"/>
          <a:ext cx="363251" cy="26115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a)</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dr:relSizeAnchor xmlns:cdr="http://schemas.openxmlformats.org/drawingml/2006/chartDrawing">
    <cdr:from>
      <cdr:x>0.86572</cdr:x>
      <cdr:y>0.02646</cdr:y>
    </cdr:from>
    <cdr:to>
      <cdr:x>1</cdr:x>
      <cdr:y>0.16246</cdr:y>
    </cdr:to>
    <cdr:sp macro="" textlink="">
      <cdr:nvSpPr>
        <cdr:cNvPr id="3" name="Text Box 19"/>
        <cdr:cNvSpPr txBox="1"/>
      </cdr:nvSpPr>
      <cdr:spPr>
        <a:xfrm xmlns:a="http://schemas.openxmlformats.org/drawingml/2006/main">
          <a:off x="2341859" y="50800"/>
          <a:ext cx="363241" cy="26115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a)</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6031</cdr:x>
      <cdr:y>0.03016</cdr:y>
    </cdr:from>
    <cdr:to>
      <cdr:x>1</cdr:x>
      <cdr:y>0.16072</cdr:y>
    </cdr:to>
    <cdr:sp macro="" textlink="">
      <cdr:nvSpPr>
        <cdr:cNvPr id="2" name="Text Box 19"/>
        <cdr:cNvSpPr txBox="1"/>
      </cdr:nvSpPr>
      <cdr:spPr>
        <a:xfrm xmlns:a="http://schemas.openxmlformats.org/drawingml/2006/main">
          <a:off x="2237084" y="60325"/>
          <a:ext cx="363241" cy="26115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b)</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0576</cdr:x>
      <cdr:y>0.53869</cdr:y>
    </cdr:from>
    <cdr:to>
      <cdr:x>0.97516</cdr:x>
      <cdr:y>0.86834</cdr:y>
    </cdr:to>
    <cdr:sp macro="" textlink="">
      <cdr:nvSpPr>
        <cdr:cNvPr id="2" name="Text Box 19"/>
        <cdr:cNvSpPr txBox="1"/>
      </cdr:nvSpPr>
      <cdr:spPr>
        <a:xfrm xmlns:a="http://schemas.openxmlformats.org/drawingml/2006/main">
          <a:off x="1679251" y="464868"/>
          <a:ext cx="353060" cy="2844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g)</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6818</cdr:x>
      <cdr:y>0</cdr:y>
    </cdr:from>
    <cdr:to>
      <cdr:x>1</cdr:x>
      <cdr:y>0.13696</cdr:y>
    </cdr:to>
    <cdr:sp macro="" textlink="">
      <cdr:nvSpPr>
        <cdr:cNvPr id="2" name="Text Box 19"/>
        <cdr:cNvSpPr txBox="1"/>
      </cdr:nvSpPr>
      <cdr:spPr>
        <a:xfrm xmlns:a="http://schemas.openxmlformats.org/drawingml/2006/main">
          <a:off x="2340244" y="0"/>
          <a:ext cx="355331" cy="266127"/>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e)</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5127</cdr:x>
      <cdr:y>0.05117</cdr:y>
    </cdr:from>
    <cdr:to>
      <cdr:x>0.97568</cdr:x>
      <cdr:y>0.1853</cdr:y>
    </cdr:to>
    <cdr:sp macro="" textlink="">
      <cdr:nvSpPr>
        <cdr:cNvPr id="2" name="Text Box 19"/>
        <cdr:cNvSpPr txBox="1"/>
      </cdr:nvSpPr>
      <cdr:spPr>
        <a:xfrm xmlns:a="http://schemas.openxmlformats.org/drawingml/2006/main">
          <a:off x="2333575" y="102186"/>
          <a:ext cx="341045" cy="267868"/>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07000"/>
            </a:lnSpc>
            <a:spcAft>
              <a:spcPts val="800"/>
            </a:spcAft>
          </a:pPr>
          <a:r>
            <a:rPr lang="en-GB" sz="1100">
              <a:effectLst/>
              <a:latin typeface="Times New Roman" panose="02020603050405020304" pitchFamily="18" charset="0"/>
              <a:ea typeface="DengXian" panose="02010600030101010101" pitchFamily="2" charset="-122"/>
              <a:cs typeface="Times New Roman" panose="02020603050405020304" pitchFamily="18" charset="0"/>
            </a:rPr>
            <a:t>(f)</a:t>
          </a:r>
          <a:endParaRPr lang="en-GB" sz="1100">
            <a:effectLst/>
            <a:latin typeface="Calibri" panose="020F0502020204030204" pitchFamily="34" charset="0"/>
            <a:ea typeface="DengXian" panose="02010600030101010101" pitchFamily="2" charset="-122"/>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6188</Words>
  <Characters>3527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S.</dc:creator>
  <cp:keywords/>
  <dc:description/>
  <cp:lastModifiedBy>Yong S.</cp:lastModifiedBy>
  <cp:revision>2</cp:revision>
  <dcterms:created xsi:type="dcterms:W3CDTF">2019-06-17T09:07:00Z</dcterms:created>
  <dcterms:modified xsi:type="dcterms:W3CDTF">2019-06-17T09:10:00Z</dcterms:modified>
</cp:coreProperties>
</file>